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4049" w:type="dxa"/>
        <w:tblInd w:w="93" w:type="dxa"/>
        <w:tblLook w:val="04A0" w:firstRow="1" w:lastRow="0" w:firstColumn="1" w:lastColumn="0" w:noHBand="0" w:noVBand="1"/>
      </w:tblPr>
      <w:tblGrid>
        <w:gridCol w:w="2015"/>
        <w:gridCol w:w="1834"/>
        <w:gridCol w:w="2970"/>
        <w:gridCol w:w="1276"/>
        <w:gridCol w:w="709"/>
        <w:gridCol w:w="850"/>
        <w:gridCol w:w="983"/>
        <w:gridCol w:w="151"/>
        <w:gridCol w:w="1257"/>
        <w:gridCol w:w="659"/>
        <w:gridCol w:w="543"/>
        <w:gridCol w:w="802"/>
      </w:tblGrid>
      <w:tr w:rsidR="00EB1198" w:rsidRPr="00F02245" w:rsidTr="00640CDB">
        <w:trPr>
          <w:trHeight w:val="425"/>
        </w:trPr>
        <w:tc>
          <w:tcPr>
            <w:tcW w:w="12704" w:type="dxa"/>
            <w:gridSpan w:val="10"/>
            <w:shd w:val="clear" w:color="auto" w:fill="FFFFFF" w:themeFill="background1"/>
            <w:noWrap/>
            <w:vAlign w:val="bottom"/>
          </w:tcPr>
          <w:p w:rsidR="00EB1198" w:rsidRPr="00F02245" w:rsidRDefault="00EB1198" w:rsidP="0015778C">
            <w:pPr>
              <w:spacing w:after="0" w:line="240" w:lineRule="auto"/>
              <w:rPr>
                <w:rFonts w:ascii="Arial" w:eastAsia="Times New Roman" w:hAnsi="Arial" w:cs="Arial"/>
                <w:b/>
                <w:sz w:val="20"/>
                <w:szCs w:val="20"/>
                <w:lang w:eastAsia="en-GB"/>
              </w:rPr>
            </w:pPr>
            <w:r w:rsidRPr="00F02245">
              <w:rPr>
                <w:rFonts w:ascii="Arial" w:eastAsia="Times New Roman" w:hAnsi="Arial" w:cs="Arial"/>
                <w:b/>
                <w:sz w:val="20"/>
                <w:szCs w:val="20"/>
                <w:lang w:eastAsia="en-GB"/>
              </w:rPr>
              <w:t>Studies in the intensive care unit</w:t>
            </w:r>
          </w:p>
        </w:tc>
        <w:tc>
          <w:tcPr>
            <w:tcW w:w="1345" w:type="dxa"/>
            <w:gridSpan w:val="2"/>
            <w:shd w:val="clear" w:color="auto" w:fill="FFFFFF" w:themeFill="background1"/>
          </w:tcPr>
          <w:p w:rsidR="00EB1198" w:rsidRPr="00F02245" w:rsidRDefault="00EB1198" w:rsidP="0015778C">
            <w:pPr>
              <w:spacing w:after="0" w:line="240" w:lineRule="auto"/>
              <w:rPr>
                <w:rFonts w:ascii="Arial" w:eastAsia="Times New Roman" w:hAnsi="Arial" w:cs="Arial"/>
                <w:b/>
                <w:sz w:val="20"/>
                <w:szCs w:val="20"/>
                <w:lang w:eastAsia="en-GB"/>
              </w:rPr>
            </w:pPr>
          </w:p>
        </w:tc>
      </w:tr>
      <w:tr w:rsidR="00EB1198" w:rsidRPr="00F02245" w:rsidTr="00654873">
        <w:trPr>
          <w:trHeight w:val="454"/>
        </w:trPr>
        <w:tc>
          <w:tcPr>
            <w:tcW w:w="2015" w:type="dxa"/>
            <w:tcBorders>
              <w:bottom w:val="single" w:sz="4" w:space="0" w:color="auto"/>
            </w:tcBorders>
            <w:shd w:val="clear" w:color="auto" w:fill="F2F2F2" w:themeFill="background1" w:themeFillShade="F2"/>
            <w:noWrap/>
            <w:vAlign w:val="center"/>
            <w:hideMark/>
          </w:tcPr>
          <w:p w:rsidR="00EB1198" w:rsidRPr="00F02245" w:rsidRDefault="00EB1198" w:rsidP="00D315C1">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Study</w:t>
            </w:r>
          </w:p>
        </w:tc>
        <w:tc>
          <w:tcPr>
            <w:tcW w:w="1834" w:type="dxa"/>
            <w:tcBorders>
              <w:bottom w:val="single" w:sz="4" w:space="0" w:color="auto"/>
            </w:tcBorders>
            <w:shd w:val="clear" w:color="auto" w:fill="F2F2F2" w:themeFill="background1" w:themeFillShade="F2"/>
            <w:noWrap/>
            <w:vAlign w:val="center"/>
            <w:hideMark/>
          </w:tcPr>
          <w:p w:rsidR="00EB1198" w:rsidRPr="00F02245" w:rsidRDefault="00EB1198" w:rsidP="00D315C1">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Study period</w:t>
            </w:r>
          </w:p>
        </w:tc>
        <w:tc>
          <w:tcPr>
            <w:tcW w:w="2970" w:type="dxa"/>
            <w:tcBorders>
              <w:bottom w:val="single" w:sz="4" w:space="0" w:color="auto"/>
            </w:tcBorders>
            <w:shd w:val="clear" w:color="auto" w:fill="F2F2F2" w:themeFill="background1" w:themeFillShade="F2"/>
            <w:noWrap/>
            <w:vAlign w:val="center"/>
            <w:hideMark/>
          </w:tcPr>
          <w:p w:rsidR="00EB1198" w:rsidRPr="00F02245" w:rsidRDefault="00EB1198" w:rsidP="00D315C1">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Study type</w:t>
            </w:r>
          </w:p>
        </w:tc>
        <w:tc>
          <w:tcPr>
            <w:tcW w:w="1985" w:type="dxa"/>
            <w:gridSpan w:val="2"/>
            <w:tcBorders>
              <w:bottom w:val="single" w:sz="4" w:space="0" w:color="auto"/>
            </w:tcBorders>
            <w:shd w:val="clear" w:color="auto" w:fill="F2F2F2" w:themeFill="background1" w:themeFillShade="F2"/>
            <w:noWrap/>
            <w:vAlign w:val="center"/>
            <w:hideMark/>
          </w:tcPr>
          <w:p w:rsidR="00EB1198" w:rsidRPr="00F02245" w:rsidRDefault="00EB1198" w:rsidP="00D315C1">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Tidal volume size</w:t>
            </w:r>
          </w:p>
        </w:tc>
        <w:tc>
          <w:tcPr>
            <w:tcW w:w="1984" w:type="dxa"/>
            <w:gridSpan w:val="3"/>
            <w:tcBorders>
              <w:bottom w:val="single" w:sz="4" w:space="0" w:color="auto"/>
            </w:tcBorders>
            <w:shd w:val="clear" w:color="auto" w:fill="F2F2F2" w:themeFill="background1" w:themeFillShade="F2"/>
            <w:noWrap/>
            <w:vAlign w:val="center"/>
            <w:hideMark/>
          </w:tcPr>
          <w:p w:rsidR="00EB1198" w:rsidRPr="00F02245" w:rsidRDefault="00EB1198" w:rsidP="00D315C1">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Tidal volume unit</w:t>
            </w:r>
          </w:p>
        </w:tc>
        <w:tc>
          <w:tcPr>
            <w:tcW w:w="1257" w:type="dxa"/>
            <w:tcBorders>
              <w:bottom w:val="single" w:sz="4" w:space="0" w:color="auto"/>
            </w:tcBorders>
            <w:shd w:val="clear" w:color="auto" w:fill="F2F2F2" w:themeFill="background1" w:themeFillShade="F2"/>
            <w:noWrap/>
            <w:vAlign w:val="center"/>
            <w:hideMark/>
          </w:tcPr>
          <w:p w:rsidR="00EB1198" w:rsidRPr="00F02245" w:rsidRDefault="00EB1198" w:rsidP="00D315C1">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Cohort size  (n)</w:t>
            </w:r>
          </w:p>
        </w:tc>
        <w:tc>
          <w:tcPr>
            <w:tcW w:w="1202" w:type="dxa"/>
            <w:gridSpan w:val="2"/>
            <w:tcBorders>
              <w:bottom w:val="single" w:sz="4" w:space="0" w:color="auto"/>
            </w:tcBorders>
            <w:shd w:val="clear" w:color="auto" w:fill="F2F2F2" w:themeFill="background1" w:themeFillShade="F2"/>
            <w:noWrap/>
            <w:vAlign w:val="center"/>
            <w:hideMark/>
          </w:tcPr>
          <w:p w:rsidR="00EB1198" w:rsidRPr="00F02245" w:rsidRDefault="00911BFE" w:rsidP="00D315C1">
            <w:pPr>
              <w:spacing w:after="0" w:line="240" w:lineRule="auto"/>
              <w:jc w:val="center"/>
              <w:rPr>
                <w:rFonts w:ascii="Arial" w:eastAsia="Times New Roman" w:hAnsi="Arial" w:cs="Arial"/>
                <w:b/>
                <w:sz w:val="20"/>
                <w:szCs w:val="20"/>
                <w:lang w:eastAsia="en-GB"/>
              </w:rPr>
            </w:pPr>
            <w:r>
              <w:rPr>
                <w:rFonts w:ascii="Arial" w:eastAsia="Times New Roman" w:hAnsi="Arial" w:cs="Arial"/>
                <w:b/>
                <w:sz w:val="20"/>
                <w:szCs w:val="20"/>
                <w:lang w:eastAsia="en-GB"/>
              </w:rPr>
              <w:t>Age</w:t>
            </w:r>
            <w:r w:rsidR="00EB1198" w:rsidRPr="00F02245">
              <w:rPr>
                <w:rFonts w:ascii="Arial" w:eastAsia="Times New Roman" w:hAnsi="Arial" w:cs="Arial"/>
                <w:b/>
                <w:sz w:val="20"/>
                <w:szCs w:val="20"/>
                <w:lang w:eastAsia="en-GB"/>
              </w:rPr>
              <w:t xml:space="preserve"> (years)</w:t>
            </w:r>
          </w:p>
        </w:tc>
        <w:tc>
          <w:tcPr>
            <w:tcW w:w="802" w:type="dxa"/>
            <w:tcBorders>
              <w:bottom w:val="single" w:sz="4" w:space="0" w:color="auto"/>
            </w:tcBorders>
            <w:shd w:val="clear" w:color="auto" w:fill="F2F2F2" w:themeFill="background1" w:themeFillShade="F2"/>
          </w:tcPr>
          <w:p w:rsidR="00EB1198" w:rsidRPr="00F02245" w:rsidRDefault="00EB1198" w:rsidP="00D315C1">
            <w:pPr>
              <w:spacing w:after="0" w:line="240" w:lineRule="auto"/>
              <w:jc w:val="center"/>
              <w:rPr>
                <w:rFonts w:ascii="Arial" w:eastAsia="Times New Roman" w:hAnsi="Arial" w:cs="Arial"/>
                <w:b/>
                <w:sz w:val="20"/>
                <w:szCs w:val="20"/>
                <w:lang w:eastAsia="en-GB"/>
              </w:rPr>
            </w:pPr>
          </w:p>
        </w:tc>
      </w:tr>
      <w:tr w:rsidR="00A92560" w:rsidRPr="00F02245" w:rsidTr="00654873">
        <w:trPr>
          <w:trHeight w:val="454"/>
        </w:trPr>
        <w:tc>
          <w:tcPr>
            <w:tcW w:w="2015" w:type="dxa"/>
            <w:tcBorders>
              <w:top w:val="single" w:sz="4" w:space="0" w:color="auto"/>
            </w:tcBorders>
            <w:shd w:val="clear" w:color="auto" w:fill="auto"/>
            <w:noWrap/>
            <w:vAlign w:val="center"/>
            <w:hideMark/>
          </w:tcPr>
          <w:p w:rsidR="00EB1198" w:rsidRPr="00F02245" w:rsidRDefault="00EB1198"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Ahmed 2010</w:t>
            </w:r>
            <w:r w:rsidRPr="00F02245">
              <w:rPr>
                <w:rFonts w:ascii="Arial" w:eastAsia="Times New Roman" w:hAnsi="Arial" w:cs="Arial"/>
                <w:sz w:val="20"/>
                <w:szCs w:val="20"/>
                <w:lang w:eastAsia="en-GB"/>
              </w:rPr>
              <w:fldChar w:fldCharType="begin">
                <w:fldData xml:space="preserve">PEVuZE5vdGU+PENpdGU+PEF1dGhvcj5BaG1lZDwvQXV0aG9yPjxZZWFyPjIwMTA8L1llYXI+PFJl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</w:fldData>
              </w:fldChar>
            </w:r>
            <w:r w:rsidR="00640CDB" w:rsidRPr="00F02245">
              <w:rPr>
                <w:rFonts w:ascii="Arial" w:eastAsia="Times New Roman" w:hAnsi="Arial" w:cs="Arial"/>
                <w:sz w:val="20"/>
                <w:szCs w:val="20"/>
                <w:lang w:eastAsia="en-GB"/>
              </w:rPr>
              <w:instrText xml:space="preserve"> ADDIN EN.CITE </w:instrText>
            </w:r>
            <w:r w:rsidR="00640CDB" w:rsidRPr="00F02245">
              <w:rPr>
                <w:rFonts w:ascii="Arial" w:eastAsia="Times New Roman" w:hAnsi="Arial" w:cs="Arial"/>
                <w:sz w:val="20"/>
                <w:szCs w:val="20"/>
                <w:lang w:eastAsia="en-GB"/>
              </w:rPr>
              <w:fldChar w:fldCharType="begin">
                <w:fldData xml:space="preserve">PEVuZE5vdGU+PENpdGU+PEF1dGhvcj5BaG1lZDwvQXV0aG9yPjxZZWFyPjIwMTA8L1llYXI+PFJl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</w:fldData>
              </w:fldChar>
            </w:r>
            <w:r w:rsidR="00640CDB" w:rsidRPr="00F02245">
              <w:rPr>
                <w:rFonts w:ascii="Arial" w:eastAsia="Times New Roman" w:hAnsi="Arial" w:cs="Arial"/>
                <w:sz w:val="20"/>
                <w:szCs w:val="20"/>
                <w:lang w:eastAsia="en-GB"/>
              </w:rPr>
              <w:instrText xml:space="preserve"> ADDIN EN.CITE.DATA </w:instrText>
            </w:r>
            <w:r w:rsidR="00640CDB" w:rsidRPr="00F02245">
              <w:rPr>
                <w:rFonts w:ascii="Arial" w:eastAsia="Times New Roman" w:hAnsi="Arial" w:cs="Arial"/>
                <w:sz w:val="20"/>
                <w:szCs w:val="20"/>
                <w:lang w:eastAsia="en-GB"/>
              </w:rPr>
            </w:r>
            <w:r w:rsidR="00640CDB"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1</w:t>
            </w:r>
            <w:r w:rsidRPr="00F02245">
              <w:rPr>
                <w:rFonts w:ascii="Arial" w:eastAsia="Times New Roman" w:hAnsi="Arial" w:cs="Arial"/>
                <w:sz w:val="20"/>
                <w:szCs w:val="20"/>
                <w:lang w:eastAsia="en-GB"/>
              </w:rPr>
              <w:fldChar w:fldCharType="end"/>
            </w:r>
          </w:p>
        </w:tc>
        <w:tc>
          <w:tcPr>
            <w:tcW w:w="1834" w:type="dxa"/>
            <w:tcBorders>
              <w:top w:val="single" w:sz="4" w:space="0" w:color="auto"/>
            </w:tcBorders>
            <w:shd w:val="clear" w:color="auto" w:fill="auto"/>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tcBorders>
              <w:top w:val="single" w:sz="4" w:space="0" w:color="auto"/>
            </w:tcBorders>
            <w:shd w:val="clear" w:color="auto" w:fill="auto"/>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tcBorders>
              <w:top w:val="single" w:sz="4" w:space="0" w:color="auto"/>
            </w:tcBorders>
            <w:shd w:val="clear" w:color="auto" w:fill="auto"/>
            <w:noWrap/>
            <w:vAlign w:val="center"/>
            <w:hideMark/>
          </w:tcPr>
          <w:p w:rsidR="00EB1198" w:rsidRPr="00F02245" w:rsidRDefault="00EB1198"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984" w:type="dxa"/>
            <w:gridSpan w:val="3"/>
            <w:tcBorders>
              <w:top w:val="single" w:sz="4" w:space="0" w:color="auto"/>
            </w:tcBorders>
            <w:shd w:val="clear" w:color="auto" w:fill="auto"/>
            <w:noWrap/>
            <w:vAlign w:val="center"/>
            <w:hideMark/>
          </w:tcPr>
          <w:p w:rsidR="00EB1198" w:rsidRPr="00F02245" w:rsidRDefault="00EB1198"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tcBorders>
              <w:top w:val="single" w:sz="4" w:space="0" w:color="auto"/>
            </w:tcBorders>
            <w:shd w:val="clear" w:color="auto" w:fill="auto"/>
            <w:noWrap/>
            <w:vAlign w:val="center"/>
            <w:hideMark/>
          </w:tcPr>
          <w:p w:rsidR="00EB1198" w:rsidRPr="00F02245" w:rsidRDefault="00EB1198" w:rsidP="00512432">
            <w:pPr>
              <w:spacing w:after="0"/>
              <w:jc w:val="center"/>
              <w:rPr>
                <w:rFonts w:ascii="Arial" w:hAnsi="Arial" w:cs="Arial"/>
                <w:sz w:val="20"/>
                <w:szCs w:val="20"/>
              </w:rPr>
            </w:pPr>
            <w:r w:rsidRPr="00F02245">
              <w:rPr>
                <w:rFonts w:ascii="Arial" w:hAnsi="Arial" w:cs="Arial"/>
                <w:sz w:val="20"/>
                <w:szCs w:val="20"/>
              </w:rPr>
              <w:t>30</w:t>
            </w:r>
          </w:p>
        </w:tc>
        <w:tc>
          <w:tcPr>
            <w:tcW w:w="1202" w:type="dxa"/>
            <w:gridSpan w:val="2"/>
            <w:tcBorders>
              <w:top w:val="single" w:sz="4" w:space="0" w:color="auto"/>
            </w:tcBorders>
            <w:shd w:val="clear" w:color="auto" w:fill="auto"/>
            <w:noWrap/>
            <w:vAlign w:val="center"/>
            <w:hideMark/>
          </w:tcPr>
          <w:p w:rsidR="00EB1198" w:rsidRPr="00F02245" w:rsidRDefault="00EB1198"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8</w:t>
            </w:r>
          </w:p>
        </w:tc>
        <w:tc>
          <w:tcPr>
            <w:tcW w:w="802" w:type="dxa"/>
            <w:tcBorders>
              <w:top w:val="single" w:sz="4" w:space="0" w:color="auto"/>
            </w:tcBorders>
          </w:tcPr>
          <w:p w:rsidR="00EB1198" w:rsidRPr="00F02245" w:rsidRDefault="00EB1198" w:rsidP="00512432">
            <w:pPr>
              <w:spacing w:after="0" w:line="240" w:lineRule="auto"/>
              <w:jc w:val="center"/>
              <w:rPr>
                <w:rFonts w:ascii="Arial" w:eastAsia="Times New Roman" w:hAnsi="Arial" w:cs="Arial"/>
                <w:sz w:val="20"/>
                <w:szCs w:val="20"/>
                <w:lang w:eastAsia="en-GB"/>
              </w:rPr>
            </w:pPr>
          </w:p>
        </w:tc>
      </w:tr>
      <w:tr w:rsidR="009F035A" w:rsidRPr="00F02245" w:rsidTr="00654873">
        <w:trPr>
          <w:trHeight w:val="454"/>
        </w:trPr>
        <w:tc>
          <w:tcPr>
            <w:tcW w:w="2015" w:type="dxa"/>
            <w:shd w:val="clear" w:color="auto" w:fill="F2F2F2" w:themeFill="background1" w:themeFillShade="F2"/>
            <w:noWrap/>
            <w:vAlign w:val="center"/>
            <w:hideMark/>
          </w:tcPr>
          <w:p w:rsidR="00EB1198" w:rsidRPr="00F02245" w:rsidRDefault="00EB1198"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Allerod 2008</w:t>
            </w:r>
            <w:r w:rsidRPr="00F02245">
              <w:rPr>
                <w:rFonts w:ascii="Arial" w:eastAsia="Times New Roman" w:hAnsi="Arial" w:cs="Arial"/>
                <w:sz w:val="20"/>
                <w:szCs w:val="20"/>
                <w:lang w:eastAsia="en-GB"/>
              </w:rPr>
              <w:fldChar w:fldCharType="begin">
                <w:fldData xml:space="preserve">PEVuZE5vdGU+PENpdGU+PEF1dGhvcj5BbGxlcm9kPC9BdXRob3I+PFllYXI+MjAwODwvWWVhcj48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</w:fldData>
              </w:fldChar>
            </w:r>
            <w:r w:rsidR="00640CDB" w:rsidRPr="00F02245">
              <w:rPr>
                <w:rFonts w:ascii="Arial" w:eastAsia="Times New Roman" w:hAnsi="Arial" w:cs="Arial"/>
                <w:sz w:val="20"/>
                <w:szCs w:val="20"/>
                <w:lang w:eastAsia="en-GB"/>
              </w:rPr>
              <w:instrText xml:space="preserve"> ADDIN EN.CITE </w:instrText>
            </w:r>
            <w:r w:rsidR="00640CDB" w:rsidRPr="00F02245">
              <w:rPr>
                <w:rFonts w:ascii="Arial" w:eastAsia="Times New Roman" w:hAnsi="Arial" w:cs="Arial"/>
                <w:sz w:val="20"/>
                <w:szCs w:val="20"/>
                <w:lang w:eastAsia="en-GB"/>
              </w:rPr>
              <w:fldChar w:fldCharType="begin">
                <w:fldData xml:space="preserve">PEVuZE5vdGU+PENpdGU+PEF1dGhvcj5BbGxlcm9kPC9BdXRob3I+PFllYXI+MjAwODwvWWVhcj48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</w:fldData>
              </w:fldChar>
            </w:r>
            <w:r w:rsidR="00640CDB" w:rsidRPr="00F02245">
              <w:rPr>
                <w:rFonts w:ascii="Arial" w:eastAsia="Times New Roman" w:hAnsi="Arial" w:cs="Arial"/>
                <w:sz w:val="20"/>
                <w:szCs w:val="20"/>
                <w:lang w:eastAsia="en-GB"/>
              </w:rPr>
              <w:instrText xml:space="preserve"> ADDIN EN.CITE.DATA </w:instrText>
            </w:r>
            <w:r w:rsidR="00640CDB" w:rsidRPr="00F02245">
              <w:rPr>
                <w:rFonts w:ascii="Arial" w:eastAsia="Times New Roman" w:hAnsi="Arial" w:cs="Arial"/>
                <w:sz w:val="20"/>
                <w:szCs w:val="20"/>
                <w:lang w:eastAsia="en-GB"/>
              </w:rPr>
            </w:r>
            <w:r w:rsidR="00640CDB"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2</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F2F2F2" w:themeFill="background1" w:themeFillShade="F2"/>
            <w:noWrap/>
            <w:vAlign w:val="center"/>
            <w:hideMark/>
          </w:tcPr>
          <w:p w:rsidR="00EB1198" w:rsidRPr="00F02245" w:rsidRDefault="00EB1198"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1</w:t>
            </w:r>
          </w:p>
        </w:tc>
        <w:tc>
          <w:tcPr>
            <w:tcW w:w="1984" w:type="dxa"/>
            <w:gridSpan w:val="3"/>
            <w:shd w:val="clear" w:color="auto" w:fill="F2F2F2" w:themeFill="background1" w:themeFillShade="F2"/>
            <w:noWrap/>
            <w:vAlign w:val="center"/>
            <w:hideMark/>
          </w:tcPr>
          <w:p w:rsidR="00EB1198" w:rsidRPr="00F02245" w:rsidRDefault="00EB1198"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1198" w:rsidRPr="00F02245" w:rsidRDefault="00EB1198" w:rsidP="00512432">
            <w:pPr>
              <w:spacing w:after="0"/>
              <w:jc w:val="center"/>
              <w:rPr>
                <w:rFonts w:ascii="Arial" w:hAnsi="Arial" w:cs="Arial"/>
                <w:sz w:val="20"/>
                <w:szCs w:val="20"/>
              </w:rPr>
            </w:pPr>
            <w:r w:rsidRPr="00F02245">
              <w:rPr>
                <w:rFonts w:ascii="Arial" w:hAnsi="Arial" w:cs="Arial"/>
                <w:sz w:val="20"/>
                <w:szCs w:val="20"/>
              </w:rPr>
              <w:t>20</w:t>
            </w:r>
          </w:p>
        </w:tc>
        <w:tc>
          <w:tcPr>
            <w:tcW w:w="1202" w:type="dxa"/>
            <w:gridSpan w:val="2"/>
            <w:shd w:val="clear" w:color="auto" w:fill="F2F2F2" w:themeFill="background1" w:themeFillShade="F2"/>
            <w:noWrap/>
            <w:vAlign w:val="center"/>
            <w:hideMark/>
          </w:tcPr>
          <w:p w:rsidR="00EB1198" w:rsidRPr="00F02245" w:rsidRDefault="00EB1198"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5</w:t>
            </w:r>
          </w:p>
        </w:tc>
        <w:tc>
          <w:tcPr>
            <w:tcW w:w="802" w:type="dxa"/>
            <w:shd w:val="clear" w:color="auto" w:fill="F2F2F2" w:themeFill="background1" w:themeFillShade="F2"/>
          </w:tcPr>
          <w:p w:rsidR="00EB1198" w:rsidRPr="00F02245" w:rsidRDefault="00EB1198" w:rsidP="00512432">
            <w:pPr>
              <w:spacing w:after="0" w:line="240" w:lineRule="auto"/>
              <w:jc w:val="center"/>
              <w:rPr>
                <w:rFonts w:ascii="Arial" w:eastAsia="Times New Roman" w:hAnsi="Arial" w:cs="Arial"/>
                <w:sz w:val="20"/>
                <w:szCs w:val="20"/>
                <w:lang w:eastAsia="en-GB"/>
              </w:rPr>
            </w:pPr>
          </w:p>
        </w:tc>
      </w:tr>
      <w:tr w:rsidR="00EB1198" w:rsidRPr="00F02245" w:rsidTr="00654873">
        <w:trPr>
          <w:trHeight w:val="454"/>
        </w:trPr>
        <w:tc>
          <w:tcPr>
            <w:tcW w:w="2015" w:type="dxa"/>
            <w:shd w:val="clear" w:color="auto" w:fill="auto"/>
            <w:noWrap/>
            <w:vAlign w:val="center"/>
            <w:hideMark/>
          </w:tcPr>
          <w:p w:rsidR="00EB1198" w:rsidRPr="00F02245" w:rsidRDefault="00EB1198"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Alvisi 2003</w:t>
            </w:r>
            <w:r w:rsidRPr="00F02245">
              <w:rPr>
                <w:rFonts w:ascii="Arial" w:eastAsia="Times New Roman" w:hAnsi="Arial" w:cs="Arial"/>
                <w:sz w:val="20"/>
                <w:szCs w:val="20"/>
                <w:lang w:eastAsia="en-GB"/>
              </w:rPr>
              <w:fldChar w:fldCharType="begin">
                <w:fldData xml:space="preserve">PEVuZE5vdGU+PENpdGU+PEF1dGhvcj5BbHZpc2k8L0F1dGhvcj48WWVhcj4yMDAzPC9ZZWFyPjxS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xNjI1LTMyPC9wYWdlcz48dm9sdW1lPjEyMzwvdm9sdW1lPjxudW1iZXI+NTwv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</w:fldData>
              </w:fldChar>
            </w:r>
            <w:r w:rsidR="00640CDB" w:rsidRPr="00F02245">
              <w:rPr>
                <w:rFonts w:ascii="Arial" w:eastAsia="Times New Roman" w:hAnsi="Arial" w:cs="Arial"/>
                <w:sz w:val="20"/>
                <w:szCs w:val="20"/>
                <w:lang w:eastAsia="en-GB"/>
              </w:rPr>
              <w:instrText xml:space="preserve"> ADDIN EN.CITE </w:instrText>
            </w:r>
            <w:r w:rsidR="00640CDB" w:rsidRPr="00F02245">
              <w:rPr>
                <w:rFonts w:ascii="Arial" w:eastAsia="Times New Roman" w:hAnsi="Arial" w:cs="Arial"/>
                <w:sz w:val="20"/>
                <w:szCs w:val="20"/>
                <w:lang w:eastAsia="en-GB"/>
              </w:rPr>
              <w:fldChar w:fldCharType="begin">
                <w:fldData xml:space="preserve">PEVuZE5vdGU+PENpdGU+PEF1dGhvcj5BbHZpc2k8L0F1dGhvcj48WWVhcj4yMDAzPC9ZZWFyPjxS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xNjI1LTMyPC9wYWdlcz48dm9sdW1lPjEyMzwvdm9sdW1lPjxudW1iZXI+NTwv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</w:fldData>
              </w:fldChar>
            </w:r>
            <w:r w:rsidR="00640CDB" w:rsidRPr="00F02245">
              <w:rPr>
                <w:rFonts w:ascii="Arial" w:eastAsia="Times New Roman" w:hAnsi="Arial" w:cs="Arial"/>
                <w:sz w:val="20"/>
                <w:szCs w:val="20"/>
                <w:lang w:eastAsia="en-GB"/>
              </w:rPr>
              <w:instrText xml:space="preserve"> ADDIN EN.CITE.DATA </w:instrText>
            </w:r>
            <w:r w:rsidR="00640CDB" w:rsidRPr="00F02245">
              <w:rPr>
                <w:rFonts w:ascii="Arial" w:eastAsia="Times New Roman" w:hAnsi="Arial" w:cs="Arial"/>
                <w:sz w:val="20"/>
                <w:szCs w:val="20"/>
                <w:lang w:eastAsia="en-GB"/>
              </w:rPr>
            </w:r>
            <w:r w:rsidR="00640CDB"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3</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0-2001</w:t>
            </w:r>
          </w:p>
        </w:tc>
        <w:tc>
          <w:tcPr>
            <w:tcW w:w="2970" w:type="dxa"/>
            <w:shd w:val="clear" w:color="auto" w:fill="auto"/>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w:t>
            </w:r>
            <w:r w:rsidR="00226304" w:rsidRPr="00F02245">
              <w:rPr>
                <w:rFonts w:ascii="Arial" w:eastAsia="Times New Roman" w:hAnsi="Arial" w:cs="Arial"/>
                <w:sz w:val="20"/>
                <w:szCs w:val="20"/>
                <w:lang w:eastAsia="en-GB"/>
              </w:rPr>
              <w:t>observational</w:t>
            </w:r>
          </w:p>
        </w:tc>
        <w:tc>
          <w:tcPr>
            <w:tcW w:w="1985" w:type="dxa"/>
            <w:gridSpan w:val="2"/>
            <w:shd w:val="clear" w:color="auto" w:fill="auto"/>
            <w:noWrap/>
            <w:vAlign w:val="center"/>
            <w:hideMark/>
          </w:tcPr>
          <w:p w:rsidR="00EB1198" w:rsidRPr="00F02245" w:rsidRDefault="00EB1198"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7</w:t>
            </w:r>
          </w:p>
        </w:tc>
        <w:tc>
          <w:tcPr>
            <w:tcW w:w="1984" w:type="dxa"/>
            <w:gridSpan w:val="3"/>
            <w:shd w:val="clear" w:color="auto" w:fill="auto"/>
            <w:noWrap/>
            <w:vAlign w:val="center"/>
            <w:hideMark/>
          </w:tcPr>
          <w:p w:rsidR="00EB1198" w:rsidRPr="00F02245" w:rsidRDefault="00EB1198"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1198" w:rsidRPr="00F02245" w:rsidRDefault="009D5E58" w:rsidP="00512432">
            <w:pPr>
              <w:spacing w:after="0"/>
              <w:jc w:val="center"/>
              <w:rPr>
                <w:rFonts w:ascii="Arial" w:hAnsi="Arial" w:cs="Arial"/>
                <w:sz w:val="20"/>
                <w:szCs w:val="20"/>
              </w:rPr>
            </w:pPr>
            <w:r w:rsidRPr="00F02245">
              <w:rPr>
                <w:rFonts w:ascii="Arial" w:hAnsi="Arial" w:cs="Arial"/>
                <w:sz w:val="20"/>
                <w:szCs w:val="20"/>
              </w:rPr>
              <w:t>25</w:t>
            </w:r>
          </w:p>
        </w:tc>
        <w:tc>
          <w:tcPr>
            <w:tcW w:w="1202" w:type="dxa"/>
            <w:gridSpan w:val="2"/>
            <w:shd w:val="clear" w:color="auto" w:fill="auto"/>
            <w:noWrap/>
            <w:vAlign w:val="center"/>
            <w:hideMark/>
          </w:tcPr>
          <w:p w:rsidR="00EB1198" w:rsidRPr="00F02245" w:rsidRDefault="00EB1198"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8</w:t>
            </w:r>
          </w:p>
        </w:tc>
        <w:tc>
          <w:tcPr>
            <w:tcW w:w="802" w:type="dxa"/>
          </w:tcPr>
          <w:p w:rsidR="00EB1198" w:rsidRPr="00F02245" w:rsidRDefault="00EB1198" w:rsidP="00512432">
            <w:pPr>
              <w:spacing w:after="0" w:line="240" w:lineRule="auto"/>
              <w:jc w:val="center"/>
              <w:rPr>
                <w:rFonts w:ascii="Arial" w:eastAsia="Times New Roman" w:hAnsi="Arial" w:cs="Arial"/>
                <w:sz w:val="20"/>
                <w:szCs w:val="20"/>
                <w:lang w:eastAsia="en-GB"/>
              </w:rPr>
            </w:pPr>
          </w:p>
        </w:tc>
      </w:tr>
      <w:tr w:rsidR="00EB1198" w:rsidRPr="00F02245" w:rsidTr="00654873">
        <w:trPr>
          <w:trHeight w:val="454"/>
        </w:trPr>
        <w:tc>
          <w:tcPr>
            <w:tcW w:w="2015" w:type="dxa"/>
            <w:shd w:val="clear" w:color="auto" w:fill="F2F2F2" w:themeFill="background1" w:themeFillShade="F2"/>
            <w:noWrap/>
            <w:vAlign w:val="center"/>
            <w:hideMark/>
          </w:tcPr>
          <w:p w:rsidR="00EB1198" w:rsidRPr="00F02245" w:rsidRDefault="00EB1198"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Anzueto 2011</w:t>
            </w:r>
            <w:r w:rsidRPr="00F02245">
              <w:rPr>
                <w:rFonts w:ascii="Arial" w:eastAsia="Times New Roman" w:hAnsi="Arial" w:cs="Arial"/>
                <w:sz w:val="20"/>
                <w:szCs w:val="20"/>
                <w:lang w:eastAsia="en-GB"/>
              </w:rPr>
              <w:fldChar w:fldCharType="begin">
                <w:fldData xml:space="preserve">PEVuZE5vdGU+PENpdGU+PEF1dGhvcj5Bbnp1ZXRvPC9BdXRob3I+PFllYXI+MjAxMTwvWWVhcj48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</w:fldData>
              </w:fldChar>
            </w:r>
            <w:r w:rsidR="00640CDB" w:rsidRPr="00F02245">
              <w:rPr>
                <w:rFonts w:ascii="Arial" w:eastAsia="Times New Roman" w:hAnsi="Arial" w:cs="Arial"/>
                <w:sz w:val="20"/>
                <w:szCs w:val="20"/>
                <w:lang w:eastAsia="en-GB"/>
              </w:rPr>
              <w:instrText xml:space="preserve"> ADDIN EN.CITE </w:instrText>
            </w:r>
            <w:r w:rsidR="00640CDB" w:rsidRPr="00F02245">
              <w:rPr>
                <w:rFonts w:ascii="Arial" w:eastAsia="Times New Roman" w:hAnsi="Arial" w:cs="Arial"/>
                <w:sz w:val="20"/>
                <w:szCs w:val="20"/>
                <w:lang w:eastAsia="en-GB"/>
              </w:rPr>
              <w:fldChar w:fldCharType="begin">
                <w:fldData xml:space="preserve">PEVuZE5vdGU+PENpdGU+PEF1dGhvcj5Bbnp1ZXRvPC9BdXRob3I+PFllYXI+MjAxMTwvWWVhcj48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</w:fldData>
              </w:fldChar>
            </w:r>
            <w:r w:rsidR="00640CDB" w:rsidRPr="00F02245">
              <w:rPr>
                <w:rFonts w:ascii="Arial" w:eastAsia="Times New Roman" w:hAnsi="Arial" w:cs="Arial"/>
                <w:sz w:val="20"/>
                <w:szCs w:val="20"/>
                <w:lang w:eastAsia="en-GB"/>
              </w:rPr>
              <w:instrText xml:space="preserve"> ADDIN EN.CITE.DATA </w:instrText>
            </w:r>
            <w:r w:rsidR="00640CDB" w:rsidRPr="00F02245">
              <w:rPr>
                <w:rFonts w:ascii="Arial" w:eastAsia="Times New Roman" w:hAnsi="Arial" w:cs="Arial"/>
                <w:sz w:val="20"/>
                <w:szCs w:val="20"/>
                <w:lang w:eastAsia="en-GB"/>
              </w:rPr>
            </w:r>
            <w:r w:rsidR="00640CDB"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4</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4</w:t>
            </w:r>
          </w:p>
        </w:tc>
        <w:tc>
          <w:tcPr>
            <w:tcW w:w="2970" w:type="dxa"/>
            <w:shd w:val="clear" w:color="auto" w:fill="F2F2F2" w:themeFill="background1" w:themeFillShade="F2"/>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w:t>
            </w:r>
            <w:r w:rsidR="00226304" w:rsidRPr="00F02245">
              <w:rPr>
                <w:rFonts w:ascii="Arial" w:eastAsia="Times New Roman" w:hAnsi="Arial" w:cs="Arial"/>
                <w:sz w:val="20"/>
                <w:szCs w:val="20"/>
                <w:lang w:eastAsia="en-GB"/>
              </w:rPr>
              <w:t>observational</w:t>
            </w:r>
          </w:p>
        </w:tc>
        <w:tc>
          <w:tcPr>
            <w:tcW w:w="1985" w:type="dxa"/>
            <w:gridSpan w:val="2"/>
            <w:shd w:val="clear" w:color="auto" w:fill="F2F2F2" w:themeFill="background1" w:themeFillShade="F2"/>
            <w:noWrap/>
            <w:vAlign w:val="center"/>
            <w:hideMark/>
          </w:tcPr>
          <w:p w:rsidR="00EB1198" w:rsidRPr="00F02245" w:rsidRDefault="00640CDB" w:rsidP="00640CDB">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2</w:t>
            </w:r>
          </w:p>
        </w:tc>
        <w:tc>
          <w:tcPr>
            <w:tcW w:w="1984" w:type="dxa"/>
            <w:gridSpan w:val="3"/>
            <w:shd w:val="clear" w:color="auto" w:fill="F2F2F2" w:themeFill="background1" w:themeFillShade="F2"/>
            <w:noWrap/>
            <w:vAlign w:val="center"/>
            <w:hideMark/>
          </w:tcPr>
          <w:p w:rsidR="00EB1198" w:rsidRPr="00F02245" w:rsidRDefault="00EB1198"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1198" w:rsidRPr="00F02245" w:rsidRDefault="00EB1198" w:rsidP="00512432">
            <w:pPr>
              <w:spacing w:after="0"/>
              <w:jc w:val="center"/>
              <w:rPr>
                <w:rFonts w:ascii="Arial" w:hAnsi="Arial" w:cs="Arial"/>
                <w:sz w:val="20"/>
                <w:szCs w:val="20"/>
              </w:rPr>
            </w:pPr>
            <w:r w:rsidRPr="00F02245">
              <w:rPr>
                <w:rFonts w:ascii="Arial" w:hAnsi="Arial" w:cs="Arial"/>
                <w:sz w:val="20"/>
                <w:szCs w:val="20"/>
              </w:rPr>
              <w:t>4968</w:t>
            </w:r>
          </w:p>
        </w:tc>
        <w:tc>
          <w:tcPr>
            <w:tcW w:w="1202" w:type="dxa"/>
            <w:gridSpan w:val="2"/>
            <w:shd w:val="clear" w:color="auto" w:fill="F2F2F2" w:themeFill="background1" w:themeFillShade="F2"/>
            <w:noWrap/>
            <w:vAlign w:val="center"/>
            <w:hideMark/>
          </w:tcPr>
          <w:p w:rsidR="00EB1198" w:rsidRPr="00F02245" w:rsidRDefault="00EB1198"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9</w:t>
            </w:r>
          </w:p>
        </w:tc>
        <w:tc>
          <w:tcPr>
            <w:tcW w:w="802" w:type="dxa"/>
            <w:shd w:val="clear" w:color="auto" w:fill="F2F2F2" w:themeFill="background1" w:themeFillShade="F2"/>
          </w:tcPr>
          <w:p w:rsidR="00EB1198" w:rsidRPr="00F02245" w:rsidRDefault="00EB1198" w:rsidP="00512432">
            <w:pPr>
              <w:spacing w:after="0" w:line="240" w:lineRule="auto"/>
              <w:jc w:val="center"/>
              <w:rPr>
                <w:rFonts w:ascii="Arial" w:eastAsia="Times New Roman" w:hAnsi="Arial" w:cs="Arial"/>
                <w:sz w:val="20"/>
                <w:szCs w:val="20"/>
                <w:lang w:eastAsia="en-GB"/>
              </w:rPr>
            </w:pPr>
          </w:p>
        </w:tc>
      </w:tr>
      <w:tr w:rsidR="00A92560" w:rsidRPr="00F02245" w:rsidTr="00654873">
        <w:trPr>
          <w:trHeight w:val="454"/>
        </w:trPr>
        <w:tc>
          <w:tcPr>
            <w:tcW w:w="2015" w:type="dxa"/>
            <w:shd w:val="clear" w:color="auto" w:fill="auto"/>
            <w:noWrap/>
            <w:vAlign w:val="center"/>
            <w:hideMark/>
          </w:tcPr>
          <w:p w:rsidR="00EB1198" w:rsidRPr="00F02245" w:rsidRDefault="00EB1198"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Armaganidis 2000</w:t>
            </w:r>
            <w:r w:rsidRPr="00F02245">
              <w:rPr>
                <w:rFonts w:ascii="Arial" w:eastAsia="Times New Roman" w:hAnsi="Arial" w:cs="Arial"/>
                <w:sz w:val="20"/>
                <w:szCs w:val="20"/>
                <w:lang w:eastAsia="en-GB"/>
              </w:rPr>
              <w:fldChar w:fldCharType="begin">
                <w:fldData xml:space="preserve">PEVuZE5vdGU+PENpdGU+PEF1dGhvcj5Bcm1hZ2FuaWRpczwvQXV0aG9yPjxZZWFyPjIwMDA8L1ll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IENhcmUgTWVkPC9mdWxsLXRpdGxlPjxhYmJyLTE+Q3JpdGljYWwg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</w:fldData>
              </w:fldChar>
            </w:r>
            <w:r w:rsidR="00640CDB" w:rsidRPr="00F02245">
              <w:rPr>
                <w:rFonts w:ascii="Arial" w:eastAsia="Times New Roman" w:hAnsi="Arial" w:cs="Arial"/>
                <w:sz w:val="20"/>
                <w:szCs w:val="20"/>
                <w:lang w:eastAsia="en-GB"/>
              </w:rPr>
              <w:instrText xml:space="preserve"> ADDIN EN.CITE </w:instrText>
            </w:r>
            <w:r w:rsidR="00640CDB" w:rsidRPr="00F02245">
              <w:rPr>
                <w:rFonts w:ascii="Arial" w:eastAsia="Times New Roman" w:hAnsi="Arial" w:cs="Arial"/>
                <w:sz w:val="20"/>
                <w:szCs w:val="20"/>
                <w:lang w:eastAsia="en-GB"/>
              </w:rPr>
              <w:fldChar w:fldCharType="begin">
                <w:fldData xml:space="preserve">PEVuZE5vdGU+PENpdGU+PEF1dGhvcj5Bcm1hZ2FuaWRpczwvQXV0aG9yPjxZZWFyPjIwMDA8L1ll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IENhcmUgTWVkPC9mdWxsLXRpdGxlPjxhYmJyLTE+Q3JpdGljYWwg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</w:fldData>
              </w:fldChar>
            </w:r>
            <w:r w:rsidR="00640CDB" w:rsidRPr="00F02245">
              <w:rPr>
                <w:rFonts w:ascii="Arial" w:eastAsia="Times New Roman" w:hAnsi="Arial" w:cs="Arial"/>
                <w:sz w:val="20"/>
                <w:szCs w:val="20"/>
                <w:lang w:eastAsia="en-GB"/>
              </w:rPr>
              <w:instrText xml:space="preserve"> ADDIN EN.CITE.DATA </w:instrText>
            </w:r>
            <w:r w:rsidR="00640CDB" w:rsidRPr="00F02245">
              <w:rPr>
                <w:rFonts w:ascii="Arial" w:eastAsia="Times New Roman" w:hAnsi="Arial" w:cs="Arial"/>
                <w:sz w:val="20"/>
                <w:szCs w:val="20"/>
                <w:lang w:eastAsia="en-GB"/>
              </w:rPr>
            </w:r>
            <w:r w:rsidR="00640CDB"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5</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EB1198" w:rsidRPr="00F02245" w:rsidRDefault="00EB1198" w:rsidP="002C39F7">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EB1198"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19</w:t>
            </w:r>
          </w:p>
        </w:tc>
        <w:tc>
          <w:tcPr>
            <w:tcW w:w="1984" w:type="dxa"/>
            <w:gridSpan w:val="3"/>
            <w:shd w:val="clear" w:color="auto" w:fill="auto"/>
            <w:noWrap/>
            <w:vAlign w:val="center"/>
            <w:hideMark/>
          </w:tcPr>
          <w:p w:rsidR="00EB1198" w:rsidRPr="00F02245" w:rsidRDefault="00EB1198"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1257" w:type="dxa"/>
            <w:shd w:val="clear" w:color="auto" w:fill="auto"/>
            <w:noWrap/>
            <w:vAlign w:val="center"/>
            <w:hideMark/>
          </w:tcPr>
          <w:p w:rsidR="00EB1198" w:rsidRPr="00F02245" w:rsidRDefault="00EB1198" w:rsidP="00512432">
            <w:pPr>
              <w:spacing w:after="0"/>
              <w:jc w:val="center"/>
              <w:rPr>
                <w:rFonts w:ascii="Arial" w:hAnsi="Arial" w:cs="Arial"/>
                <w:sz w:val="20"/>
                <w:szCs w:val="20"/>
              </w:rPr>
            </w:pPr>
            <w:r w:rsidRPr="00F02245">
              <w:rPr>
                <w:rFonts w:ascii="Arial" w:hAnsi="Arial" w:cs="Arial"/>
                <w:sz w:val="20"/>
                <w:szCs w:val="20"/>
              </w:rPr>
              <w:t>32</w:t>
            </w:r>
          </w:p>
        </w:tc>
        <w:tc>
          <w:tcPr>
            <w:tcW w:w="1202" w:type="dxa"/>
            <w:gridSpan w:val="2"/>
            <w:shd w:val="clear" w:color="auto" w:fill="auto"/>
            <w:noWrap/>
            <w:vAlign w:val="center"/>
            <w:hideMark/>
          </w:tcPr>
          <w:p w:rsidR="00EB1198" w:rsidRPr="00F02245" w:rsidRDefault="00EB1198"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9</w:t>
            </w:r>
          </w:p>
        </w:tc>
        <w:tc>
          <w:tcPr>
            <w:tcW w:w="802" w:type="dxa"/>
          </w:tcPr>
          <w:p w:rsidR="00EB1198" w:rsidRPr="00F02245" w:rsidRDefault="00EB1198" w:rsidP="00512432">
            <w:pPr>
              <w:spacing w:after="0" w:line="240" w:lineRule="auto"/>
              <w:jc w:val="center"/>
              <w:rPr>
                <w:rFonts w:ascii="Arial" w:eastAsia="Times New Roman" w:hAnsi="Arial" w:cs="Arial"/>
                <w:sz w:val="20"/>
                <w:szCs w:val="20"/>
                <w:lang w:eastAsia="en-GB"/>
              </w:rPr>
            </w:pPr>
          </w:p>
        </w:tc>
      </w:tr>
      <w:tr w:rsidR="00A92560" w:rsidRPr="00F02245" w:rsidTr="00654873">
        <w:trPr>
          <w:trHeight w:val="454"/>
        </w:trPr>
        <w:tc>
          <w:tcPr>
            <w:tcW w:w="2015" w:type="dxa"/>
            <w:shd w:val="clear" w:color="auto" w:fill="F2F2F2" w:themeFill="background1" w:themeFillShade="F2"/>
            <w:noWrap/>
            <w:vAlign w:val="center"/>
            <w:hideMark/>
          </w:tcPr>
          <w:p w:rsidR="00EB1198" w:rsidRPr="00F02245" w:rsidRDefault="00EB1198"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Arnal 2013</w:t>
            </w:r>
            <w:r w:rsidRPr="00F02245">
              <w:rPr>
                <w:rFonts w:ascii="Arial" w:eastAsia="Times New Roman" w:hAnsi="Arial" w:cs="Arial"/>
                <w:sz w:val="20"/>
                <w:szCs w:val="20"/>
                <w:lang w:eastAsia="en-GB"/>
              </w:rPr>
              <w:fldChar w:fldCharType="begin"/>
            </w:r>
            <w:r w:rsidR="00640CDB" w:rsidRPr="00F02245">
              <w:rPr>
                <w:rFonts w:ascii="Arial" w:eastAsia="Times New Roman" w:hAnsi="Arial" w:cs="Arial"/>
                <w:sz w:val="20"/>
                <w:szCs w:val="20"/>
                <w:lang w:eastAsia="en-GB"/>
              </w:rPr>
              <w:instrText xml:space="preserve"> ADDIN EN.CITE &lt;EndNote&gt;&lt;Cite&gt;&lt;Author&gt;Arnal&lt;/Author&gt;&lt;Year&gt;2013&lt;/Year&gt;&lt;RecNum&gt;7&lt;/RecNum&gt;&lt;DisplayText&gt;&lt;style face="superscript"&gt;6&lt;/style&gt;&lt;/DisplayText&gt;&lt;record&gt;&lt;rec-number&gt;7&lt;/rec-number&gt;&lt;foreign-keys&gt;&lt;key app="EN" db-id="vtdzts02mez2aqezrs6vvszy292zrevtsvaa" timestamp="1498111283"&gt;7&lt;/key&gt;&lt;/foreign-keys&gt;&lt;ref-type name="Electronic Article"&gt;43&lt;/ref-type&gt;&lt;contributors&gt;&lt;authors&gt;&lt;author&gt;Arnal, J. M.&lt;/author&gt;&lt;author&gt;Garnero, A.&lt;/author&gt;&lt;author&gt;Novonti, D.&lt;/author&gt;&lt;author&gt;Demory, D.&lt;/author&gt;&lt;author&gt;Ducros, L.&lt;/author&gt;&lt;author&gt;Berric, A.&lt;/author&gt;&lt;author&gt;Donati, S. Y.&lt;/author&gt;&lt;author&gt;Corno, G.&lt;/author&gt;&lt;author&gt;Jaber, S.&lt;/author&gt;&lt;author&gt;Durand-Gasselin, J.&lt;/author&gt;&lt;/authors&gt;&lt;/contributors&gt;&lt;titles&gt;&lt;title&gt;Feasibility study on full closed-loop control ventilation (IntelliVent-ASV) in ICU patients with acute respiratory failure: A prospective observational comparative study&lt;/title&gt;&lt;secondary-title&gt;Critical care (London, England)&lt;/secondary-title&gt;&lt;/titles&gt;&lt;periodical&gt;&lt;full-title&gt;Critical care (London, England)&lt;/full-title&gt;&lt;/periodical&gt;&lt;volume&gt;17&lt;/volume&gt;&lt;number&gt;5&lt;/number&gt;&lt;keywords&gt;&lt;keyword&gt;acute respiratory failure/th [Therapy] // adult // adult respiratory distress syndrome/th [Therapy] // aged // article // artificial ventilation // automation // body weight // breathing mechanics // chronic obstructive lung disease/th [Therapy] // comp&lt;/keyword&gt;&lt;/keywords&gt;&lt;dates&gt;&lt;year&gt;2013&lt;/year&gt;&lt;/dates&gt;&lt;accession-num&gt;CN-00909965&lt;/accession-num&gt;&lt;work-type&gt;Journal: Article&lt;/work-type&gt;&lt;urls&gt;&lt;related-urls&gt;&lt;url&gt;http://onlinelibrary.wiley.com/o/cochrane/clcentral/articles/965/CN-00909965/frame.html&lt;/url&gt;&lt;url&gt;http://ccforum.com/content/pdf/cc12890.pdf&lt;/url&gt;&lt;url&gt;http://ccforum.biomedcentral.com/track/pdf/10.1186/cc12890?site=ccforum.biomedcentral.com&lt;/url&gt;&lt;/related-urls&gt;&lt;/urls&gt;&lt;electronic-resource-num&gt;10.1186/cc12890&lt;/electronic-resource-num&gt;&lt;/record&gt;&lt;/Cite&gt;&lt;/EndNote&gt;</w:instrText>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6</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0-2011</w:t>
            </w:r>
          </w:p>
        </w:tc>
        <w:tc>
          <w:tcPr>
            <w:tcW w:w="2970" w:type="dxa"/>
            <w:shd w:val="clear" w:color="auto" w:fill="F2F2F2" w:themeFill="background1" w:themeFillShade="F2"/>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w:t>
            </w:r>
            <w:r w:rsidR="00226304" w:rsidRPr="00F02245">
              <w:rPr>
                <w:rFonts w:ascii="Arial" w:eastAsia="Times New Roman" w:hAnsi="Arial" w:cs="Arial"/>
                <w:sz w:val="20"/>
                <w:szCs w:val="20"/>
                <w:lang w:eastAsia="en-GB"/>
              </w:rPr>
              <w:t>observational</w:t>
            </w:r>
          </w:p>
        </w:tc>
        <w:tc>
          <w:tcPr>
            <w:tcW w:w="1985" w:type="dxa"/>
            <w:gridSpan w:val="2"/>
            <w:shd w:val="clear" w:color="auto" w:fill="F2F2F2" w:themeFill="background1" w:themeFillShade="F2"/>
            <w:noWrap/>
            <w:vAlign w:val="center"/>
            <w:hideMark/>
          </w:tcPr>
          <w:p w:rsidR="00EB1198"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5</w:t>
            </w:r>
            <w:r w:rsidR="00A92560" w:rsidRPr="00F02245">
              <w:rPr>
                <w:rFonts w:ascii="Arial" w:eastAsia="Times New Roman" w:hAnsi="Arial" w:cs="Arial"/>
                <w:sz w:val="20"/>
                <w:szCs w:val="20"/>
                <w:lang w:eastAsia="en-GB"/>
              </w:rPr>
              <w:t xml:space="preserve"> </w:t>
            </w:r>
          </w:p>
        </w:tc>
        <w:tc>
          <w:tcPr>
            <w:tcW w:w="1984" w:type="dxa"/>
            <w:gridSpan w:val="3"/>
            <w:shd w:val="clear" w:color="auto" w:fill="F2F2F2" w:themeFill="background1" w:themeFillShade="F2"/>
            <w:noWrap/>
            <w:vAlign w:val="center"/>
            <w:hideMark/>
          </w:tcPr>
          <w:p w:rsidR="00EB1198" w:rsidRPr="00F02245" w:rsidRDefault="00EB1198"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1198" w:rsidRPr="00F02245" w:rsidRDefault="00EB1198" w:rsidP="00512432">
            <w:pPr>
              <w:spacing w:after="0"/>
              <w:jc w:val="center"/>
              <w:rPr>
                <w:rFonts w:ascii="Arial" w:hAnsi="Arial" w:cs="Arial"/>
                <w:sz w:val="20"/>
                <w:szCs w:val="20"/>
              </w:rPr>
            </w:pPr>
            <w:r w:rsidRPr="00F02245">
              <w:rPr>
                <w:rFonts w:ascii="Arial" w:hAnsi="Arial" w:cs="Arial"/>
                <w:sz w:val="20"/>
                <w:szCs w:val="20"/>
              </w:rPr>
              <w:t>54</w:t>
            </w:r>
          </w:p>
        </w:tc>
        <w:tc>
          <w:tcPr>
            <w:tcW w:w="1202" w:type="dxa"/>
            <w:gridSpan w:val="2"/>
            <w:shd w:val="clear" w:color="auto" w:fill="F2F2F2" w:themeFill="background1" w:themeFillShade="F2"/>
            <w:noWrap/>
            <w:vAlign w:val="center"/>
            <w:hideMark/>
          </w:tcPr>
          <w:p w:rsidR="00EB1198" w:rsidRPr="00F02245" w:rsidRDefault="00EB1198"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73</w:t>
            </w:r>
          </w:p>
        </w:tc>
        <w:tc>
          <w:tcPr>
            <w:tcW w:w="802" w:type="dxa"/>
            <w:shd w:val="clear" w:color="auto" w:fill="F2F2F2" w:themeFill="background1" w:themeFillShade="F2"/>
          </w:tcPr>
          <w:p w:rsidR="00EB1198" w:rsidRPr="00F02245" w:rsidRDefault="00EB1198" w:rsidP="00512432">
            <w:pPr>
              <w:spacing w:after="0" w:line="240" w:lineRule="auto"/>
              <w:jc w:val="center"/>
              <w:rPr>
                <w:rFonts w:ascii="Arial" w:eastAsia="Times New Roman" w:hAnsi="Arial" w:cs="Arial"/>
                <w:sz w:val="20"/>
                <w:szCs w:val="20"/>
                <w:lang w:eastAsia="en-GB"/>
              </w:rPr>
            </w:pPr>
          </w:p>
        </w:tc>
      </w:tr>
      <w:tr w:rsidR="00A92560" w:rsidRPr="00F02245" w:rsidTr="00654873">
        <w:trPr>
          <w:trHeight w:val="454"/>
        </w:trPr>
        <w:tc>
          <w:tcPr>
            <w:tcW w:w="2015" w:type="dxa"/>
            <w:shd w:val="clear" w:color="auto" w:fill="auto"/>
            <w:noWrap/>
            <w:vAlign w:val="center"/>
            <w:hideMark/>
          </w:tcPr>
          <w:p w:rsidR="00EB1198" w:rsidRPr="00F02245" w:rsidRDefault="00EB1198"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Arnal 2008</w:t>
            </w:r>
            <w:r w:rsidRPr="00F02245">
              <w:rPr>
                <w:rFonts w:ascii="Arial" w:eastAsia="Times New Roman" w:hAnsi="Arial" w:cs="Arial"/>
                <w:sz w:val="20"/>
                <w:szCs w:val="20"/>
                <w:lang w:eastAsia="en-GB"/>
              </w:rPr>
              <w:fldChar w:fldCharType="begin">
                <w:fldData xml:space="preserve">PEVuZE5vdGU+PENpdGU+PEF1dGhvcj5Bcm5hbDwvQXV0aG9yPjxZZWFyPjIwMDg8L1llYXI+PFJl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=
</w:fldData>
              </w:fldChar>
            </w:r>
            <w:r w:rsidR="00640CDB" w:rsidRPr="00F02245">
              <w:rPr>
                <w:rFonts w:ascii="Arial" w:eastAsia="Times New Roman" w:hAnsi="Arial" w:cs="Arial"/>
                <w:sz w:val="20"/>
                <w:szCs w:val="20"/>
                <w:lang w:eastAsia="en-GB"/>
              </w:rPr>
              <w:instrText xml:space="preserve"> ADDIN EN.CITE </w:instrText>
            </w:r>
            <w:r w:rsidR="00640CDB" w:rsidRPr="00F02245">
              <w:rPr>
                <w:rFonts w:ascii="Arial" w:eastAsia="Times New Roman" w:hAnsi="Arial" w:cs="Arial"/>
                <w:sz w:val="20"/>
                <w:szCs w:val="20"/>
                <w:lang w:eastAsia="en-GB"/>
              </w:rPr>
              <w:fldChar w:fldCharType="begin">
                <w:fldData xml:space="preserve">PEVuZE5vdGU+PENpdGU+PEF1dGhvcj5Bcm5hbDwvQXV0aG9yPjxZZWFyPjIwMDg8L1llYXI+PFJl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=
</w:fldData>
              </w:fldChar>
            </w:r>
            <w:r w:rsidR="00640CDB" w:rsidRPr="00F02245">
              <w:rPr>
                <w:rFonts w:ascii="Arial" w:eastAsia="Times New Roman" w:hAnsi="Arial" w:cs="Arial"/>
                <w:sz w:val="20"/>
                <w:szCs w:val="20"/>
                <w:lang w:eastAsia="en-GB"/>
              </w:rPr>
              <w:instrText xml:space="preserve"> ADDIN EN.CITE.DATA </w:instrText>
            </w:r>
            <w:r w:rsidR="00640CDB" w:rsidRPr="00F02245">
              <w:rPr>
                <w:rFonts w:ascii="Arial" w:eastAsia="Times New Roman" w:hAnsi="Arial" w:cs="Arial"/>
                <w:sz w:val="20"/>
                <w:szCs w:val="20"/>
                <w:lang w:eastAsia="en-GB"/>
              </w:rPr>
            </w:r>
            <w:r w:rsidR="00640CDB"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7</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4</w:t>
            </w:r>
          </w:p>
        </w:tc>
        <w:tc>
          <w:tcPr>
            <w:tcW w:w="2970" w:type="dxa"/>
            <w:shd w:val="clear" w:color="auto" w:fill="auto"/>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w:t>
            </w:r>
            <w:r w:rsidR="00226304" w:rsidRPr="00F02245">
              <w:rPr>
                <w:rFonts w:ascii="Arial" w:eastAsia="Times New Roman" w:hAnsi="Arial" w:cs="Arial"/>
                <w:sz w:val="20"/>
                <w:szCs w:val="20"/>
                <w:lang w:eastAsia="en-GB"/>
              </w:rPr>
              <w:t>observational</w:t>
            </w:r>
          </w:p>
        </w:tc>
        <w:tc>
          <w:tcPr>
            <w:tcW w:w="1985" w:type="dxa"/>
            <w:gridSpan w:val="2"/>
            <w:shd w:val="clear" w:color="auto" w:fill="auto"/>
            <w:noWrap/>
            <w:vAlign w:val="center"/>
            <w:hideMark/>
          </w:tcPr>
          <w:p w:rsidR="00EB1198" w:rsidRPr="00F02245" w:rsidRDefault="00EB1198"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3</w:t>
            </w:r>
          </w:p>
        </w:tc>
        <w:tc>
          <w:tcPr>
            <w:tcW w:w="1984" w:type="dxa"/>
            <w:gridSpan w:val="3"/>
            <w:shd w:val="clear" w:color="auto" w:fill="auto"/>
            <w:noWrap/>
            <w:vAlign w:val="center"/>
            <w:hideMark/>
          </w:tcPr>
          <w:p w:rsidR="00EB1198" w:rsidRPr="00F02245" w:rsidRDefault="00EB1198"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EB1198" w:rsidRPr="00F02245" w:rsidRDefault="00EB1198" w:rsidP="00512432">
            <w:pPr>
              <w:spacing w:after="0"/>
              <w:jc w:val="center"/>
              <w:rPr>
                <w:rFonts w:ascii="Arial" w:hAnsi="Arial" w:cs="Arial"/>
                <w:sz w:val="20"/>
                <w:szCs w:val="20"/>
              </w:rPr>
            </w:pPr>
            <w:r w:rsidRPr="00F02245">
              <w:rPr>
                <w:rFonts w:ascii="Arial" w:hAnsi="Arial" w:cs="Arial"/>
                <w:sz w:val="20"/>
                <w:szCs w:val="20"/>
              </w:rPr>
              <w:t>115</w:t>
            </w:r>
          </w:p>
        </w:tc>
        <w:tc>
          <w:tcPr>
            <w:tcW w:w="1202" w:type="dxa"/>
            <w:gridSpan w:val="2"/>
            <w:shd w:val="clear" w:color="auto" w:fill="auto"/>
            <w:noWrap/>
            <w:vAlign w:val="center"/>
            <w:hideMark/>
          </w:tcPr>
          <w:p w:rsidR="00EB1198" w:rsidRPr="00F02245" w:rsidRDefault="00EB1198"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802" w:type="dxa"/>
          </w:tcPr>
          <w:p w:rsidR="00EB1198" w:rsidRPr="00F02245" w:rsidRDefault="00EB1198" w:rsidP="00512432">
            <w:pPr>
              <w:spacing w:after="0" w:line="240" w:lineRule="auto"/>
              <w:jc w:val="center"/>
              <w:rPr>
                <w:rFonts w:ascii="Arial" w:eastAsia="Times New Roman" w:hAnsi="Arial" w:cs="Arial"/>
                <w:sz w:val="20"/>
                <w:szCs w:val="20"/>
                <w:lang w:eastAsia="en-GB"/>
              </w:rPr>
            </w:pPr>
          </w:p>
        </w:tc>
      </w:tr>
      <w:tr w:rsidR="00A92560" w:rsidRPr="00F02245" w:rsidTr="00654873">
        <w:trPr>
          <w:trHeight w:val="454"/>
        </w:trPr>
        <w:tc>
          <w:tcPr>
            <w:tcW w:w="2015" w:type="dxa"/>
            <w:shd w:val="clear" w:color="auto" w:fill="F2F2F2" w:themeFill="background1" w:themeFillShade="F2"/>
            <w:noWrap/>
            <w:vAlign w:val="center"/>
            <w:hideMark/>
          </w:tcPr>
          <w:p w:rsidR="00EB1198" w:rsidRPr="00F02245" w:rsidRDefault="00EB1198"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Avidan 2007</w:t>
            </w:r>
            <w:r w:rsidRPr="00F02245">
              <w:rPr>
                <w:rFonts w:ascii="Arial" w:eastAsia="Times New Roman" w:hAnsi="Arial" w:cs="Arial"/>
                <w:sz w:val="20"/>
                <w:szCs w:val="20"/>
                <w:lang w:eastAsia="en-GB"/>
              </w:rPr>
              <w:fldChar w:fldCharType="begin"/>
            </w:r>
            <w:r w:rsidR="00640CDB" w:rsidRPr="00F02245">
              <w:rPr>
                <w:rFonts w:ascii="Arial" w:eastAsia="Times New Roman" w:hAnsi="Arial" w:cs="Arial"/>
                <w:sz w:val="20"/>
                <w:szCs w:val="20"/>
                <w:lang w:eastAsia="en-GB"/>
              </w:rPr>
              <w:instrText xml:space="preserve"> ADDIN EN.CITE &lt;EndNote&gt;&lt;Cite&gt;&lt;Author&gt;Avidan&lt;/Author&gt;&lt;Year&gt;2007&lt;/Year&gt;&lt;RecNum&gt;10&lt;/RecNum&gt;&lt;DisplayText&gt;&lt;style face="superscript"&gt;8&lt;/style&gt;&lt;/DisplayText&gt;&lt;record&gt;&lt;rec-number&gt;10&lt;/rec-number&gt;&lt;foreign-keys&gt;&lt;key app="EN" db-id="vtdzts02mez2aqezrs6vvszy292zrevtsvaa" timestamp="1498111283"&gt;10&lt;/key&gt;&lt;/foreign-keys&gt;&lt;ref-type name="Journal Article"&gt;17&lt;/ref-type&gt;&lt;contributors&gt;&lt;authors&gt;&lt;author&gt;Avidan, Michael S.&lt;/author&gt;&lt;author&gt;Ali, Syed Z.&lt;/author&gt;&lt;author&gt;Tymkew, Heidi&lt;/author&gt;&lt;author&gt;Jacobsohn, Eric&lt;/author&gt;&lt;author&gt;De Wet, Charl J.&lt;/author&gt;&lt;author&gt;Hill, Laureen L.&lt;/author&gt;&lt;author&gt;Pasque, Michael&lt;/author&gt;&lt;/authors&gt;&lt;/contributors&gt;&lt;titles&gt;&lt;title&gt;Mild hypercapnia after uncomplicated heart surgery is not associated with hemodynamic compromise&lt;/title&gt;&lt;secondary-title&gt;Journal of cardiothoracic and vascular anesthesia&lt;/secondary-title&gt;&lt;/titles&gt;&lt;periodical&gt;&lt;full-title&gt;Journal of cardiothoracic and vascular anesthesia&lt;/full-title&gt;&lt;/periodical&gt;&lt;pages&gt;371-4&lt;/pages&gt;&lt;volume&gt;21&lt;/volume&gt;&lt;number&gt;3&lt;/number&gt;&lt;dates&gt;&lt;year&gt;2007&lt;/year&gt;&lt;pub-dates&gt;&lt;date&gt;2007 Jun (Epub 2006 May&lt;/date&gt;&lt;/pub-dates&gt;&lt;/dates&gt;&lt;isbn&gt;1053-0770&lt;/isbn&gt;&lt;accession-num&gt;MEDLINE:17544888&lt;/accession-num&gt;&lt;urls&gt;&lt;related-urls&gt;&lt;url&gt;&amp;lt;Go to ISI&amp;gt;://MEDLINE:17544888&lt;/url&gt;&lt;url&gt;http://ac.els-cdn.com/S1053077006000668/1-s2.0-S1053077006000668-main.pdf?_tid=d74314e0-2ef7-11e6-810b-00000aacb35e&amp;amp;acdnat=1465555448_33803b7abbb5c4509081cede345b79d7&lt;/url&gt;&lt;/related-urls&gt;&lt;/urls&gt;&lt;electronic-resource-num&gt;10.1053/j.jvca.2006.02.013&lt;/electronic-resource-num&gt;&lt;/record&gt;&lt;/Cite&gt;&lt;/EndNote&gt;</w:instrText>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8</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EB1198" w:rsidRPr="00F02245" w:rsidRDefault="00EB1198"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Cross-over</w:t>
            </w:r>
          </w:p>
        </w:tc>
        <w:tc>
          <w:tcPr>
            <w:tcW w:w="1985" w:type="dxa"/>
            <w:gridSpan w:val="2"/>
            <w:shd w:val="clear" w:color="auto" w:fill="F2F2F2" w:themeFill="background1" w:themeFillShade="F2"/>
            <w:noWrap/>
            <w:vAlign w:val="center"/>
            <w:hideMark/>
          </w:tcPr>
          <w:p w:rsidR="00EB1198" w:rsidRPr="00F02245" w:rsidRDefault="00EB1198"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984" w:type="dxa"/>
            <w:gridSpan w:val="3"/>
            <w:shd w:val="clear" w:color="auto" w:fill="F2F2F2" w:themeFill="background1" w:themeFillShade="F2"/>
            <w:noWrap/>
            <w:vAlign w:val="center"/>
            <w:hideMark/>
          </w:tcPr>
          <w:p w:rsidR="00EB1198" w:rsidRPr="00F02245" w:rsidRDefault="00EB1198"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1198" w:rsidRPr="00F02245" w:rsidRDefault="00EB1198" w:rsidP="00512432">
            <w:pPr>
              <w:spacing w:after="0"/>
              <w:jc w:val="center"/>
              <w:rPr>
                <w:rFonts w:ascii="Arial" w:hAnsi="Arial" w:cs="Arial"/>
                <w:sz w:val="20"/>
                <w:szCs w:val="20"/>
              </w:rPr>
            </w:pPr>
            <w:r w:rsidRPr="00F02245">
              <w:rPr>
                <w:rFonts w:ascii="Arial" w:hAnsi="Arial" w:cs="Arial"/>
                <w:sz w:val="20"/>
                <w:szCs w:val="20"/>
              </w:rPr>
              <w:t>17</w:t>
            </w:r>
          </w:p>
        </w:tc>
        <w:tc>
          <w:tcPr>
            <w:tcW w:w="1202" w:type="dxa"/>
            <w:gridSpan w:val="2"/>
            <w:shd w:val="clear" w:color="auto" w:fill="F2F2F2" w:themeFill="background1" w:themeFillShade="F2"/>
            <w:noWrap/>
            <w:vAlign w:val="center"/>
            <w:hideMark/>
          </w:tcPr>
          <w:p w:rsidR="00EB1198" w:rsidRPr="00F02245" w:rsidRDefault="00EB1198"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802" w:type="dxa"/>
            <w:shd w:val="clear" w:color="auto" w:fill="F2F2F2" w:themeFill="background1" w:themeFillShade="F2"/>
          </w:tcPr>
          <w:p w:rsidR="00EB1198" w:rsidRPr="00F02245" w:rsidRDefault="00EB1198" w:rsidP="00512432">
            <w:pPr>
              <w:spacing w:after="0" w:line="240" w:lineRule="auto"/>
              <w:jc w:val="center"/>
              <w:rPr>
                <w:rFonts w:ascii="Arial" w:eastAsia="Times New Roman" w:hAnsi="Arial" w:cs="Arial"/>
                <w:sz w:val="20"/>
                <w:szCs w:val="20"/>
                <w:lang w:eastAsia="en-GB"/>
              </w:rPr>
            </w:pPr>
          </w:p>
        </w:tc>
      </w:tr>
      <w:tr w:rsidR="001F425E" w:rsidRPr="00F02245" w:rsidTr="001F425E">
        <w:trPr>
          <w:trHeight w:val="454"/>
        </w:trPr>
        <w:tc>
          <w:tcPr>
            <w:tcW w:w="2015" w:type="dxa"/>
            <w:vMerge w:val="restart"/>
            <w:shd w:val="clear" w:color="auto" w:fill="auto"/>
            <w:noWrap/>
            <w:vAlign w:val="center"/>
          </w:tcPr>
          <w:p w:rsidR="001F425E" w:rsidRPr="00F02245" w:rsidRDefault="001F425E"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agga 2014</w:t>
            </w:r>
            <w:r w:rsidRPr="00F02245">
              <w:rPr>
                <w:rFonts w:ascii="Arial" w:eastAsia="Times New Roman" w:hAnsi="Arial" w:cs="Arial"/>
                <w:sz w:val="20"/>
                <w:szCs w:val="20"/>
                <w:lang w:eastAsia="en-GB"/>
              </w:rPr>
              <w:fldChar w:fldCharType="begin"/>
            </w:r>
            <w:r w:rsidRPr="00F02245">
              <w:rPr>
                <w:rFonts w:ascii="Arial" w:eastAsia="Times New Roman" w:hAnsi="Arial" w:cs="Arial"/>
                <w:sz w:val="20"/>
                <w:szCs w:val="20"/>
                <w:lang w:eastAsia="en-GB"/>
              </w:rPr>
              <w:instrText xml:space="preserve"> ADDIN EN.CITE &lt;EndNote&gt;&lt;Cite&gt;&lt;Author&gt;Bagga&lt;/Author&gt;&lt;Year&gt;2013&lt;/Year&gt;&lt;RecNum&gt;12&lt;/RecNum&gt;&lt;DisplayText&gt;&lt;style face="superscript"&gt;9&lt;/style&gt;&lt;/DisplayText&gt;&lt;record&gt;&lt;rec-number&gt;12&lt;/rec-number&gt;&lt;foreign-keys&gt;&lt;key app="EN" db-id="vtdzts02mez2aqezrs6vvszy292zrevtsvaa" timestamp="1498111283"&gt;12&lt;/key&gt;&lt;/foreign-keys&gt;&lt;ref-type name="Journal Article"&gt;17&lt;/ref-type&gt;&lt;contributors&gt;&lt;authors&gt;&lt;author&gt;Bagga, S.&lt;/author&gt;&lt;author&gt;Paluzzi, D. E.&lt;/author&gt;&lt;author&gt;Chen, C. Y.&lt;/author&gt;&lt;author&gt;Riggio, J. M.&lt;/author&gt;&lt;author&gt;Nagaraja, M.&lt;/author&gt;&lt;author&gt;Marik, P. E.&lt;/author&gt;&lt;author&gt;Baram, M.&lt;/author&gt;&lt;/authors&gt;&lt;/contributors&gt;&lt;auth-address&gt;Jefferson Medical College, 1025 Walnut St.&lt;/auth-address&gt;&lt;titles&gt;&lt;title&gt;Improved compliance with lower tidal volumes for initial ventilation setting- using a Computerized Clinical Decision Support System&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edition&gt;2013/12/12&lt;/edition&gt;&lt;dates&gt;&lt;year&gt;2013&lt;/year&gt;&lt;pub-dates&gt;&lt;date&gt;Dec 10&lt;/date&gt;&lt;/pub-dates&gt;&lt;/dates&gt;&lt;isbn&gt;0020-1324&lt;/isbn&gt;&lt;accession-num&gt;24327745&lt;/accession-num&gt;&lt;urls&gt;&lt;related-urls&gt;&lt;url&gt;http://rc.rcjournal.com/content/early/2013/12/03/respcare.02223&lt;/url&gt;&lt;url&gt;http://rc.rcjournal.com/content/59/8/1172.full.pdf&lt;/url&gt;&lt;url&gt;http://rc.rcjournal.com/content/respcare/59/8/1172.full.pdf&lt;/url&gt;&lt;/related-urls&gt;&lt;/urls&gt;&lt;electronic-resource-num&gt;10.4187/respcare.02223&lt;/electronic-resource-num&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9</w:t>
            </w:r>
            <w:r w:rsidRPr="00F02245">
              <w:rPr>
                <w:rFonts w:ascii="Arial" w:eastAsia="Times New Roman" w:hAnsi="Arial" w:cs="Arial"/>
                <w:sz w:val="20"/>
                <w:szCs w:val="20"/>
                <w:lang w:eastAsia="en-GB"/>
              </w:rPr>
              <w:fldChar w:fldCharType="end"/>
            </w:r>
          </w:p>
        </w:tc>
        <w:tc>
          <w:tcPr>
            <w:tcW w:w="1834" w:type="dxa"/>
            <w:shd w:val="clear" w:color="auto" w:fill="auto"/>
            <w:noWrap/>
            <w:vAlign w:val="center"/>
          </w:tcPr>
          <w:p w:rsidR="001F425E" w:rsidRPr="00F02245" w:rsidRDefault="001F425E"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8-2009</w:t>
            </w:r>
          </w:p>
        </w:tc>
        <w:tc>
          <w:tcPr>
            <w:tcW w:w="2970" w:type="dxa"/>
            <w:vMerge w:val="restart"/>
            <w:shd w:val="clear" w:color="auto" w:fill="auto"/>
            <w:noWrap/>
            <w:vAlign w:val="center"/>
          </w:tcPr>
          <w:p w:rsidR="001F425E" w:rsidRPr="00F02245" w:rsidRDefault="001F425E" w:rsidP="001F425E">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auto"/>
            <w:noWrap/>
            <w:vAlign w:val="center"/>
          </w:tcPr>
          <w:p w:rsidR="001F425E" w:rsidRPr="00F02245" w:rsidRDefault="001F425E" w:rsidP="00640CDB">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9</w:t>
            </w:r>
          </w:p>
        </w:tc>
        <w:tc>
          <w:tcPr>
            <w:tcW w:w="1984" w:type="dxa"/>
            <w:gridSpan w:val="3"/>
            <w:shd w:val="clear" w:color="auto" w:fill="auto"/>
            <w:noWrap/>
            <w:vAlign w:val="center"/>
          </w:tcPr>
          <w:p w:rsidR="001F425E" w:rsidRPr="00F02245" w:rsidRDefault="001F425E"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tcPr>
          <w:p w:rsidR="001F425E" w:rsidRPr="00F02245" w:rsidRDefault="001F425E" w:rsidP="00640CDB">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20</w:t>
            </w:r>
          </w:p>
        </w:tc>
        <w:tc>
          <w:tcPr>
            <w:tcW w:w="1202" w:type="dxa"/>
            <w:gridSpan w:val="2"/>
            <w:shd w:val="clear" w:color="auto" w:fill="auto"/>
            <w:noWrap/>
            <w:vAlign w:val="center"/>
          </w:tcPr>
          <w:p w:rsidR="001F425E" w:rsidRPr="00F02245" w:rsidRDefault="001F425E" w:rsidP="00EB68BB">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5</w:t>
            </w:r>
            <w:r>
              <w:rPr>
                <w:rFonts w:ascii="Arial" w:eastAsia="Times New Roman" w:hAnsi="Arial" w:cs="Arial"/>
                <w:sz w:val="20"/>
                <w:szCs w:val="20"/>
                <w:lang w:eastAsia="en-GB"/>
              </w:rPr>
              <w:t>.</w:t>
            </w:r>
            <w:r w:rsidRPr="00F02245">
              <w:rPr>
                <w:rFonts w:ascii="Arial" w:eastAsia="Times New Roman" w:hAnsi="Arial" w:cs="Arial"/>
                <w:sz w:val="20"/>
                <w:szCs w:val="20"/>
                <w:lang w:eastAsia="en-GB"/>
              </w:rPr>
              <w:t>6</w:t>
            </w:r>
          </w:p>
        </w:tc>
        <w:tc>
          <w:tcPr>
            <w:tcW w:w="802" w:type="dxa"/>
          </w:tcPr>
          <w:p w:rsidR="001F425E" w:rsidRPr="00F02245" w:rsidRDefault="001F425E" w:rsidP="00512432">
            <w:pPr>
              <w:spacing w:after="0" w:line="240" w:lineRule="auto"/>
              <w:jc w:val="center"/>
              <w:rPr>
                <w:rFonts w:ascii="Arial" w:eastAsia="Times New Roman" w:hAnsi="Arial" w:cs="Arial"/>
                <w:sz w:val="20"/>
                <w:szCs w:val="20"/>
                <w:lang w:eastAsia="en-GB"/>
              </w:rPr>
            </w:pPr>
          </w:p>
        </w:tc>
      </w:tr>
      <w:tr w:rsidR="001F425E" w:rsidRPr="00F02245" w:rsidTr="00654873">
        <w:trPr>
          <w:trHeight w:val="454"/>
        </w:trPr>
        <w:tc>
          <w:tcPr>
            <w:tcW w:w="2015" w:type="dxa"/>
            <w:vMerge/>
            <w:shd w:val="clear" w:color="auto" w:fill="auto"/>
            <w:noWrap/>
            <w:vAlign w:val="center"/>
            <w:hideMark/>
          </w:tcPr>
          <w:p w:rsidR="001F425E" w:rsidRPr="00F02245" w:rsidRDefault="001F425E" w:rsidP="00640CDB">
            <w:pPr>
              <w:spacing w:after="0" w:line="240" w:lineRule="auto"/>
              <w:rPr>
                <w:rFonts w:ascii="Arial" w:eastAsia="Times New Roman" w:hAnsi="Arial" w:cs="Arial"/>
                <w:sz w:val="20"/>
                <w:szCs w:val="20"/>
                <w:lang w:eastAsia="en-GB"/>
              </w:rPr>
            </w:pPr>
          </w:p>
        </w:tc>
        <w:tc>
          <w:tcPr>
            <w:tcW w:w="1834" w:type="dxa"/>
            <w:shd w:val="clear" w:color="auto" w:fill="auto"/>
            <w:noWrap/>
            <w:vAlign w:val="center"/>
            <w:hideMark/>
          </w:tcPr>
          <w:p w:rsidR="001F425E" w:rsidRPr="00F02245" w:rsidRDefault="001F425E"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2010</w:t>
            </w:r>
          </w:p>
        </w:tc>
        <w:tc>
          <w:tcPr>
            <w:tcW w:w="2970" w:type="dxa"/>
            <w:vMerge/>
            <w:shd w:val="clear" w:color="auto" w:fill="auto"/>
            <w:noWrap/>
            <w:vAlign w:val="center"/>
            <w:hideMark/>
          </w:tcPr>
          <w:p w:rsidR="001F425E" w:rsidRPr="00F02245" w:rsidRDefault="001F425E" w:rsidP="001F425E">
            <w:pPr>
              <w:spacing w:after="0" w:line="240" w:lineRule="auto"/>
              <w:rPr>
                <w:rFonts w:ascii="Arial" w:eastAsia="Times New Roman" w:hAnsi="Arial" w:cs="Arial"/>
                <w:sz w:val="20"/>
                <w:szCs w:val="20"/>
                <w:lang w:val="de-DE" w:eastAsia="en-GB"/>
              </w:rPr>
            </w:pPr>
          </w:p>
        </w:tc>
        <w:tc>
          <w:tcPr>
            <w:tcW w:w="1985" w:type="dxa"/>
            <w:gridSpan w:val="2"/>
            <w:shd w:val="clear" w:color="auto" w:fill="auto"/>
            <w:noWrap/>
            <w:vAlign w:val="center"/>
          </w:tcPr>
          <w:p w:rsidR="001F425E" w:rsidRPr="00F02245" w:rsidRDefault="001F425E"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8.0</w:t>
            </w:r>
          </w:p>
        </w:tc>
        <w:tc>
          <w:tcPr>
            <w:tcW w:w="1984" w:type="dxa"/>
            <w:gridSpan w:val="3"/>
            <w:shd w:val="clear" w:color="auto" w:fill="auto"/>
            <w:noWrap/>
            <w:vAlign w:val="center"/>
          </w:tcPr>
          <w:p w:rsidR="001F425E" w:rsidRPr="00F02245" w:rsidRDefault="001F425E"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1F425E" w:rsidRPr="00F02245" w:rsidRDefault="001F425E" w:rsidP="001F425E">
            <w:pPr>
              <w:spacing w:after="0"/>
              <w:jc w:val="center"/>
              <w:rPr>
                <w:rFonts w:ascii="Arial" w:hAnsi="Arial" w:cs="Arial"/>
                <w:sz w:val="20"/>
                <w:szCs w:val="20"/>
              </w:rPr>
            </w:pPr>
            <w:r w:rsidRPr="00F02245">
              <w:rPr>
                <w:rFonts w:ascii="Arial" w:hAnsi="Arial" w:cs="Arial"/>
                <w:sz w:val="20"/>
                <w:szCs w:val="20"/>
              </w:rPr>
              <w:t>120</w:t>
            </w:r>
          </w:p>
        </w:tc>
        <w:tc>
          <w:tcPr>
            <w:tcW w:w="1202" w:type="dxa"/>
            <w:gridSpan w:val="2"/>
            <w:shd w:val="clear" w:color="auto" w:fill="auto"/>
            <w:noWrap/>
            <w:vAlign w:val="center"/>
            <w:hideMark/>
          </w:tcPr>
          <w:p w:rsidR="001F425E" w:rsidRPr="00F02245" w:rsidRDefault="001F425E"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4.3</w:t>
            </w:r>
          </w:p>
        </w:tc>
        <w:tc>
          <w:tcPr>
            <w:tcW w:w="802" w:type="dxa"/>
          </w:tcPr>
          <w:p w:rsidR="001F425E" w:rsidRPr="00F02245" w:rsidRDefault="001F425E" w:rsidP="00512432">
            <w:pPr>
              <w:spacing w:after="0" w:line="240" w:lineRule="auto"/>
              <w:jc w:val="center"/>
              <w:rPr>
                <w:rFonts w:ascii="Arial" w:eastAsia="Times New Roman" w:hAnsi="Arial" w:cs="Arial"/>
                <w:sz w:val="20"/>
                <w:szCs w:val="20"/>
                <w:lang w:eastAsia="en-GB"/>
              </w:rPr>
            </w:pPr>
          </w:p>
        </w:tc>
      </w:tr>
      <w:tr w:rsidR="00640CDB" w:rsidRPr="00F02245" w:rsidTr="00654873">
        <w:trPr>
          <w:trHeight w:val="454"/>
        </w:trPr>
        <w:tc>
          <w:tcPr>
            <w:tcW w:w="2015" w:type="dxa"/>
            <w:shd w:val="clear" w:color="auto" w:fill="F2F2F2" w:themeFill="background1" w:themeFillShade="F2"/>
            <w:noWrap/>
            <w:vAlign w:val="center"/>
            <w:hideMark/>
          </w:tcPr>
          <w:p w:rsidR="00640CDB" w:rsidRPr="00F02245" w:rsidRDefault="00640CDB"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artlett 1975</w:t>
            </w:r>
            <w:r w:rsidRPr="00F02245">
              <w:rPr>
                <w:rFonts w:ascii="Arial" w:eastAsia="Times New Roman" w:hAnsi="Arial" w:cs="Arial"/>
                <w:sz w:val="20"/>
                <w:szCs w:val="20"/>
                <w:lang w:eastAsia="en-GB"/>
              </w:rPr>
              <w:fldChar w:fldCharType="begin"/>
            </w:r>
            <w:r w:rsidRPr="00F02245">
              <w:rPr>
                <w:rFonts w:ascii="Arial" w:eastAsia="Times New Roman" w:hAnsi="Arial" w:cs="Arial"/>
                <w:sz w:val="20"/>
                <w:szCs w:val="20"/>
                <w:lang w:eastAsia="en-GB"/>
              </w:rPr>
              <w:instrText xml:space="preserve"> ADDIN EN.CITE &lt;EndNote&gt;&lt;Cite&gt;&lt;Author&gt;Bartlett&lt;/Author&gt;&lt;Year&gt;1975&lt;/Year&gt;&lt;RecNum&gt;17&lt;/RecNum&gt;&lt;DisplayText&gt;&lt;style face="superscript"&gt;10&lt;/style&gt;&lt;/DisplayText&gt;&lt;record&gt;&lt;rec-number&gt;17&lt;/rec-number&gt;&lt;foreign-keys&gt;&lt;key app="EN" db-id="vtdzts02mez2aqezrs6vvszy292zrevtsvaa" timestamp="1498111284"&gt;17&lt;/key&gt;&lt;/foreign-keys&gt;&lt;ref-type name="Journal Article"&gt;17&lt;/ref-type&gt;&lt;contributors&gt;&lt;authors&gt;&lt;author&gt;Bartlett, R. H.&lt;/author&gt;&lt;author&gt;Gazzaniga, A. B.&lt;/author&gt;&lt;author&gt;Wilson, A. F.&lt;/author&gt;&lt;author&gt;Medley, T.&lt;/author&gt;&lt;author&gt;Wetmore, N.&lt;/author&gt;&lt;/authors&gt;&lt;/contributors&gt;&lt;titles&gt;&lt;title&gt;Mortality prediction in adult respiratory insufficiency&lt;/title&gt;&lt;secondary-title&gt;Chest&lt;/secondary-title&gt;&lt;alt-title&gt;Chest&lt;/alt-title&gt;&lt;/titles&gt;&lt;periodical&gt;&lt;full-title&gt;Chest&lt;/full-title&gt;&lt;abbr-1&gt;Chest&lt;/abbr-1&gt;&lt;/periodical&gt;&lt;alt-periodical&gt;&lt;full-title&gt;Chest&lt;/full-title&gt;&lt;abbr-1&gt;Chest&lt;/abbr-1&gt;&lt;/alt-periodical&gt;&lt;pages&gt;680-4&lt;/pages&gt;&lt;volume&gt;67&lt;/volume&gt;&lt;number&gt;6&lt;/number&gt;&lt;edition&gt;1975/06/01&lt;/edition&gt;&lt;keywords&gt;&lt;keyword&gt;Carbon Dioxide/blood&lt;/keyword&gt;&lt;keyword&gt;Evaluation Studies as Topic&lt;/keyword&gt;&lt;keyword&gt;Lung Volume Measurements&lt;/keyword&gt;&lt;keyword&gt;Mass Screening/methods&lt;/keyword&gt;&lt;keyword&gt;Oxygen/blood&lt;/keyword&gt;&lt;keyword&gt;Partial Pressure&lt;/keyword&gt;&lt;keyword&gt;Respiration, Artificial&lt;/keyword&gt;&lt;keyword&gt;Respiratory Function Tests/*methods&lt;/keyword&gt;&lt;keyword&gt;Respiratory Insufficiency/*mortality/therapy&lt;/keyword&gt;&lt;keyword&gt;Tidal Volume&lt;/keyword&gt;&lt;/keywords&gt;&lt;dates&gt;&lt;year&gt;1975&lt;/year&gt;&lt;pub-dates&gt;&lt;date&gt;Jun&lt;/date&gt;&lt;/pub-dates&gt;&lt;/dates&gt;&lt;isbn&gt;0012-3692 (Print)&amp;#xD;0012-3692&lt;/isbn&gt;&lt;accession-num&gt;1126222&lt;/accession-num&gt;&lt;urls&gt;&lt;related-urls&gt;&lt;url&gt;http://journal.publications.chestnet.org/data/Journals/CHEST/20967/680.pdf&lt;/url&gt;&lt;url&gt;http://journal.publications.chestnet.org/article.aspx?articleid=1683208&lt;/url&gt;&lt;/related-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10</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640CDB" w:rsidRPr="00F02245" w:rsidRDefault="00640CDB" w:rsidP="002C39F7">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 and retrospective</w:t>
            </w:r>
          </w:p>
        </w:tc>
        <w:tc>
          <w:tcPr>
            <w:tcW w:w="1985" w:type="dxa"/>
            <w:gridSpan w:val="2"/>
            <w:shd w:val="clear" w:color="auto" w:fill="F2F2F2" w:themeFill="background1" w:themeFillShade="F2"/>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5</w:t>
            </w:r>
          </w:p>
        </w:tc>
        <w:tc>
          <w:tcPr>
            <w:tcW w:w="1984" w:type="dxa"/>
            <w:gridSpan w:val="3"/>
            <w:shd w:val="clear" w:color="auto" w:fill="F2F2F2" w:themeFill="background1" w:themeFillShade="F2"/>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640CDB" w:rsidRPr="00F02245" w:rsidRDefault="00640CDB" w:rsidP="00512432">
            <w:pPr>
              <w:spacing w:after="0"/>
              <w:jc w:val="center"/>
              <w:rPr>
                <w:rFonts w:ascii="Arial" w:hAnsi="Arial" w:cs="Arial"/>
                <w:sz w:val="20"/>
                <w:szCs w:val="20"/>
              </w:rPr>
            </w:pPr>
            <w:r w:rsidRPr="00F02245">
              <w:rPr>
                <w:rFonts w:ascii="Arial" w:hAnsi="Arial" w:cs="Arial"/>
                <w:sz w:val="20"/>
                <w:szCs w:val="20"/>
              </w:rPr>
              <w:t>45</w:t>
            </w:r>
          </w:p>
        </w:tc>
        <w:tc>
          <w:tcPr>
            <w:tcW w:w="1202" w:type="dxa"/>
            <w:gridSpan w:val="2"/>
            <w:shd w:val="clear" w:color="auto" w:fill="F2F2F2" w:themeFill="background1" w:themeFillShade="F2"/>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802" w:type="dxa"/>
            <w:shd w:val="clear" w:color="auto" w:fill="F2F2F2" w:themeFill="background1" w:themeFillShade="F2"/>
          </w:tcPr>
          <w:p w:rsidR="00640CDB" w:rsidRPr="00F02245" w:rsidRDefault="00640CDB" w:rsidP="00512432">
            <w:pPr>
              <w:spacing w:after="0" w:line="240" w:lineRule="auto"/>
              <w:jc w:val="center"/>
              <w:rPr>
                <w:rFonts w:ascii="Arial" w:eastAsia="Times New Roman" w:hAnsi="Arial" w:cs="Arial"/>
                <w:sz w:val="20"/>
                <w:szCs w:val="20"/>
                <w:lang w:eastAsia="en-GB"/>
              </w:rPr>
            </w:pPr>
          </w:p>
        </w:tc>
      </w:tr>
      <w:tr w:rsidR="00640CDB" w:rsidRPr="00F02245" w:rsidTr="00654873">
        <w:trPr>
          <w:trHeight w:val="454"/>
        </w:trPr>
        <w:tc>
          <w:tcPr>
            <w:tcW w:w="2015" w:type="dxa"/>
            <w:shd w:val="clear" w:color="auto" w:fill="auto"/>
            <w:noWrap/>
            <w:vAlign w:val="center"/>
            <w:hideMark/>
          </w:tcPr>
          <w:p w:rsidR="00640CDB" w:rsidRPr="00F02245" w:rsidRDefault="00640CDB"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iais 2012</w:t>
            </w:r>
            <w:r w:rsidRPr="00F02245">
              <w:rPr>
                <w:rFonts w:ascii="Arial" w:eastAsia="Times New Roman" w:hAnsi="Arial" w:cs="Arial"/>
                <w:sz w:val="20"/>
                <w:szCs w:val="20"/>
                <w:lang w:eastAsia="en-GB"/>
              </w:rPr>
              <w:fldChar w:fldCharType="begin">
                <w:fldData xml:space="preserve">PEVuZE5vdGU+PENpdGU+PEF1dGhvcj5CaWFpczwvQXV0aG9yPjxZZWFyPjIwMTI8L1llYXI+PFJl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==
</w:fldData>
              </w:fldChar>
            </w:r>
            <w:r w:rsidRPr="00F02245">
              <w:rPr>
                <w:rFonts w:ascii="Arial" w:eastAsia="Times New Roman" w:hAnsi="Arial" w:cs="Arial"/>
                <w:sz w:val="20"/>
                <w:szCs w:val="20"/>
                <w:lang w:eastAsia="en-GB"/>
              </w:rPr>
              <w:instrText xml:space="preserve"> ADDIN EN.CITE </w:instrText>
            </w:r>
            <w:r w:rsidRPr="00F02245">
              <w:rPr>
                <w:rFonts w:ascii="Arial" w:eastAsia="Times New Roman" w:hAnsi="Arial" w:cs="Arial"/>
                <w:sz w:val="20"/>
                <w:szCs w:val="20"/>
                <w:lang w:eastAsia="en-GB"/>
              </w:rPr>
              <w:fldChar w:fldCharType="begin">
                <w:fldData xml:space="preserve">PEVuZE5vdGU+PENpdGU+PEF1dGhvcj5CaWFpczwvQXV0aG9yPjxZZWFyPjIwMTI8L1llYXI+PFJl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==
</w:fldData>
              </w:fldChar>
            </w:r>
            <w:r w:rsidRPr="00F02245">
              <w:rPr>
                <w:rFonts w:ascii="Arial" w:eastAsia="Times New Roman" w:hAnsi="Arial" w:cs="Arial"/>
                <w:sz w:val="20"/>
                <w:szCs w:val="20"/>
                <w:lang w:eastAsia="en-GB"/>
              </w:rPr>
              <w:instrText xml:space="preserve"> ADDIN EN.CITE.DATA </w:instrText>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11</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auto"/>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5</w:t>
            </w:r>
          </w:p>
        </w:tc>
        <w:tc>
          <w:tcPr>
            <w:tcW w:w="1984" w:type="dxa"/>
            <w:gridSpan w:val="3"/>
            <w:shd w:val="clear" w:color="auto" w:fill="auto"/>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640CDB" w:rsidRPr="00F02245" w:rsidRDefault="00640CDB" w:rsidP="00512432">
            <w:pPr>
              <w:spacing w:after="0"/>
              <w:jc w:val="center"/>
              <w:rPr>
                <w:rFonts w:ascii="Arial" w:hAnsi="Arial" w:cs="Arial"/>
                <w:sz w:val="20"/>
                <w:szCs w:val="20"/>
              </w:rPr>
            </w:pPr>
            <w:r w:rsidRPr="00F02245">
              <w:rPr>
                <w:rFonts w:ascii="Arial" w:hAnsi="Arial" w:cs="Arial"/>
                <w:sz w:val="20"/>
                <w:szCs w:val="20"/>
              </w:rPr>
              <w:t>35</w:t>
            </w:r>
          </w:p>
        </w:tc>
        <w:tc>
          <w:tcPr>
            <w:tcW w:w="1202" w:type="dxa"/>
            <w:gridSpan w:val="2"/>
            <w:shd w:val="clear" w:color="auto" w:fill="auto"/>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2</w:t>
            </w:r>
          </w:p>
        </w:tc>
        <w:tc>
          <w:tcPr>
            <w:tcW w:w="802" w:type="dxa"/>
          </w:tcPr>
          <w:p w:rsidR="00640CDB" w:rsidRPr="00F02245" w:rsidRDefault="00640CDB" w:rsidP="00512432">
            <w:pPr>
              <w:spacing w:after="0" w:line="240" w:lineRule="auto"/>
              <w:jc w:val="center"/>
              <w:rPr>
                <w:rFonts w:ascii="Arial" w:eastAsia="Times New Roman" w:hAnsi="Arial" w:cs="Arial"/>
                <w:sz w:val="20"/>
                <w:szCs w:val="20"/>
                <w:lang w:eastAsia="en-GB"/>
              </w:rPr>
            </w:pPr>
          </w:p>
        </w:tc>
      </w:tr>
      <w:tr w:rsidR="00640CDB" w:rsidRPr="00F02245" w:rsidTr="00654873">
        <w:trPr>
          <w:trHeight w:val="454"/>
        </w:trPr>
        <w:tc>
          <w:tcPr>
            <w:tcW w:w="2015" w:type="dxa"/>
            <w:shd w:val="clear" w:color="auto" w:fill="F2F2F2" w:themeFill="background1" w:themeFillShade="F2"/>
            <w:noWrap/>
            <w:vAlign w:val="center"/>
            <w:hideMark/>
          </w:tcPr>
          <w:p w:rsidR="00640CDB" w:rsidRPr="00F02245" w:rsidRDefault="00640CDB"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ikker 2011</w:t>
            </w:r>
            <w:r w:rsidRPr="00F02245">
              <w:rPr>
                <w:rFonts w:ascii="Arial" w:eastAsia="Times New Roman" w:hAnsi="Arial" w:cs="Arial"/>
                <w:sz w:val="20"/>
                <w:szCs w:val="20"/>
                <w:lang w:eastAsia="en-GB"/>
              </w:rPr>
              <w:fldChar w:fldCharType="begin">
                <w:fldData xml:space="preserve">PEVuZE5vdGU+PENpdGU+PEF1dGhvcj5CaWtrZXI8L0F1dGhvcj48WWVhcj4yMDExPC9ZZWFyPjxS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</w:fldData>
              </w:fldChar>
            </w:r>
            <w:r w:rsidRPr="00F02245">
              <w:rPr>
                <w:rFonts w:ascii="Arial" w:eastAsia="Times New Roman" w:hAnsi="Arial" w:cs="Arial"/>
                <w:sz w:val="20"/>
                <w:szCs w:val="20"/>
                <w:lang w:eastAsia="en-GB"/>
              </w:rPr>
              <w:instrText xml:space="preserve"> ADDIN EN.CITE </w:instrText>
            </w:r>
            <w:r w:rsidRPr="00F02245">
              <w:rPr>
                <w:rFonts w:ascii="Arial" w:eastAsia="Times New Roman" w:hAnsi="Arial" w:cs="Arial"/>
                <w:sz w:val="20"/>
                <w:szCs w:val="20"/>
                <w:lang w:eastAsia="en-GB"/>
              </w:rPr>
              <w:fldChar w:fldCharType="begin">
                <w:fldData xml:space="preserve">PEVuZE5vdGU+PENpdGU+PEF1dGhvcj5CaWtrZXI8L0F1dGhvcj48WWVhcj4yMDExPC9ZZWFyPjxS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</w:fldData>
              </w:fldChar>
            </w:r>
            <w:r w:rsidRPr="00F02245">
              <w:rPr>
                <w:rFonts w:ascii="Arial" w:eastAsia="Times New Roman" w:hAnsi="Arial" w:cs="Arial"/>
                <w:sz w:val="20"/>
                <w:szCs w:val="20"/>
                <w:lang w:eastAsia="en-GB"/>
              </w:rPr>
              <w:instrText xml:space="preserve"> ADDIN EN.CITE.DATA </w:instrText>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12</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491</w:t>
            </w:r>
          </w:p>
        </w:tc>
        <w:tc>
          <w:tcPr>
            <w:tcW w:w="1984" w:type="dxa"/>
            <w:gridSpan w:val="3"/>
            <w:shd w:val="clear" w:color="auto" w:fill="F2F2F2" w:themeFill="background1" w:themeFillShade="F2"/>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1257" w:type="dxa"/>
            <w:shd w:val="clear" w:color="auto" w:fill="F2F2F2" w:themeFill="background1" w:themeFillShade="F2"/>
            <w:noWrap/>
            <w:vAlign w:val="center"/>
            <w:hideMark/>
          </w:tcPr>
          <w:p w:rsidR="00640CDB" w:rsidRPr="00F02245" w:rsidRDefault="00640CDB" w:rsidP="00512432">
            <w:pPr>
              <w:spacing w:after="0"/>
              <w:jc w:val="center"/>
              <w:rPr>
                <w:rFonts w:ascii="Arial" w:hAnsi="Arial" w:cs="Arial"/>
                <w:sz w:val="20"/>
                <w:szCs w:val="20"/>
              </w:rPr>
            </w:pPr>
            <w:r w:rsidRPr="00F02245">
              <w:rPr>
                <w:rFonts w:ascii="Arial" w:hAnsi="Arial" w:cs="Arial"/>
                <w:sz w:val="20"/>
                <w:szCs w:val="20"/>
              </w:rPr>
              <w:t>12</w:t>
            </w:r>
          </w:p>
        </w:tc>
        <w:tc>
          <w:tcPr>
            <w:tcW w:w="1202" w:type="dxa"/>
            <w:gridSpan w:val="2"/>
            <w:shd w:val="clear" w:color="auto" w:fill="F2F2F2" w:themeFill="background1" w:themeFillShade="F2"/>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9.6</w:t>
            </w:r>
          </w:p>
        </w:tc>
        <w:tc>
          <w:tcPr>
            <w:tcW w:w="802" w:type="dxa"/>
            <w:shd w:val="clear" w:color="auto" w:fill="F2F2F2" w:themeFill="background1" w:themeFillShade="F2"/>
          </w:tcPr>
          <w:p w:rsidR="00640CDB" w:rsidRPr="00F02245" w:rsidRDefault="00640CDB" w:rsidP="00512432">
            <w:pPr>
              <w:spacing w:after="0" w:line="240" w:lineRule="auto"/>
              <w:jc w:val="center"/>
              <w:rPr>
                <w:rFonts w:ascii="Arial" w:eastAsia="Times New Roman" w:hAnsi="Arial" w:cs="Arial"/>
                <w:sz w:val="20"/>
                <w:szCs w:val="20"/>
                <w:lang w:eastAsia="en-GB"/>
              </w:rPr>
            </w:pPr>
          </w:p>
        </w:tc>
      </w:tr>
      <w:tr w:rsidR="00640CDB" w:rsidRPr="00F02245" w:rsidTr="00654873">
        <w:trPr>
          <w:trHeight w:val="454"/>
        </w:trPr>
        <w:tc>
          <w:tcPr>
            <w:tcW w:w="2015" w:type="dxa"/>
            <w:shd w:val="clear" w:color="auto" w:fill="auto"/>
            <w:noWrap/>
            <w:vAlign w:val="center"/>
            <w:hideMark/>
          </w:tcPr>
          <w:p w:rsidR="00640CDB" w:rsidRPr="00F02245" w:rsidRDefault="00640CDB"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olzan 2012</w:t>
            </w:r>
            <w:r w:rsidRPr="00F02245">
              <w:rPr>
                <w:rFonts w:ascii="Arial" w:eastAsia="Times New Roman" w:hAnsi="Arial" w:cs="Arial"/>
                <w:sz w:val="20"/>
                <w:szCs w:val="20"/>
                <w:lang w:eastAsia="en-GB"/>
              </w:rPr>
              <w:fldChar w:fldCharType="begin">
                <w:fldData xml:space="preserve">PEVuZE5vdGU+PENpdGU+PEF1dGhvcj5Cb2x6YW48L0F1dGhvcj48WWVhcj4yMDEyPC9ZZWFyPjxS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</w:fldData>
              </w:fldChar>
            </w:r>
            <w:r w:rsidRPr="00F02245">
              <w:rPr>
                <w:rFonts w:ascii="Arial" w:eastAsia="Times New Roman" w:hAnsi="Arial" w:cs="Arial"/>
                <w:sz w:val="20"/>
                <w:szCs w:val="20"/>
                <w:lang w:eastAsia="en-GB"/>
              </w:rPr>
              <w:instrText xml:space="preserve"> ADDIN EN.CITE </w:instrText>
            </w:r>
            <w:r w:rsidRPr="00F02245">
              <w:rPr>
                <w:rFonts w:ascii="Arial" w:eastAsia="Times New Roman" w:hAnsi="Arial" w:cs="Arial"/>
                <w:sz w:val="20"/>
                <w:szCs w:val="20"/>
                <w:lang w:eastAsia="en-GB"/>
              </w:rPr>
              <w:fldChar w:fldCharType="begin">
                <w:fldData xml:space="preserve">PEVuZE5vdGU+PENpdGU+PEF1dGhvcj5Cb2x6YW48L0F1dGhvcj48WWVhcj4yMDEyPC9ZZWFyPjxS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</w:fldData>
              </w:fldChar>
            </w:r>
            <w:r w:rsidRPr="00F02245">
              <w:rPr>
                <w:rFonts w:ascii="Arial" w:eastAsia="Times New Roman" w:hAnsi="Arial" w:cs="Arial"/>
                <w:sz w:val="20"/>
                <w:szCs w:val="20"/>
                <w:lang w:eastAsia="en-GB"/>
              </w:rPr>
              <w:instrText xml:space="preserve"> ADDIN EN.CITE.DATA </w:instrText>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13</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auto"/>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984" w:type="dxa"/>
            <w:gridSpan w:val="3"/>
            <w:shd w:val="clear" w:color="auto" w:fill="auto"/>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640CDB" w:rsidRPr="00F02245" w:rsidRDefault="00640CDB" w:rsidP="00512432">
            <w:pPr>
              <w:spacing w:after="0"/>
              <w:jc w:val="center"/>
              <w:rPr>
                <w:rFonts w:ascii="Arial" w:hAnsi="Arial" w:cs="Arial"/>
                <w:sz w:val="20"/>
                <w:szCs w:val="20"/>
              </w:rPr>
            </w:pPr>
            <w:r w:rsidRPr="00F02245">
              <w:rPr>
                <w:rFonts w:ascii="Arial" w:hAnsi="Arial" w:cs="Arial"/>
                <w:sz w:val="20"/>
                <w:szCs w:val="20"/>
              </w:rPr>
              <w:t>488</w:t>
            </w:r>
          </w:p>
        </w:tc>
        <w:tc>
          <w:tcPr>
            <w:tcW w:w="1202" w:type="dxa"/>
            <w:gridSpan w:val="2"/>
            <w:shd w:val="clear" w:color="auto" w:fill="auto"/>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3.6</w:t>
            </w:r>
          </w:p>
        </w:tc>
        <w:tc>
          <w:tcPr>
            <w:tcW w:w="802" w:type="dxa"/>
          </w:tcPr>
          <w:p w:rsidR="00640CDB" w:rsidRPr="00F02245" w:rsidRDefault="00640CDB" w:rsidP="00512432">
            <w:pPr>
              <w:spacing w:after="0" w:line="240" w:lineRule="auto"/>
              <w:jc w:val="center"/>
              <w:rPr>
                <w:rFonts w:ascii="Arial" w:eastAsia="Times New Roman" w:hAnsi="Arial" w:cs="Arial"/>
                <w:sz w:val="20"/>
                <w:szCs w:val="20"/>
                <w:lang w:eastAsia="en-GB"/>
              </w:rPr>
            </w:pPr>
          </w:p>
        </w:tc>
      </w:tr>
      <w:tr w:rsidR="00640CDB" w:rsidRPr="00F02245" w:rsidTr="00654873">
        <w:trPr>
          <w:trHeight w:val="454"/>
        </w:trPr>
        <w:tc>
          <w:tcPr>
            <w:tcW w:w="2015" w:type="dxa"/>
            <w:shd w:val="clear" w:color="auto" w:fill="F2F2F2" w:themeFill="background1" w:themeFillShade="F2"/>
            <w:noWrap/>
            <w:vAlign w:val="center"/>
            <w:hideMark/>
          </w:tcPr>
          <w:p w:rsidR="00640CDB" w:rsidRPr="00F02245" w:rsidRDefault="00640CDB"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olzan 2012</w:t>
            </w:r>
            <w:r w:rsidRPr="00F02245">
              <w:rPr>
                <w:rFonts w:ascii="Arial" w:eastAsia="Times New Roman" w:hAnsi="Arial" w:cs="Arial"/>
                <w:sz w:val="20"/>
                <w:szCs w:val="20"/>
                <w:lang w:eastAsia="en-GB"/>
              </w:rPr>
              <w:fldChar w:fldCharType="begin"/>
            </w:r>
            <w:r w:rsidRPr="00F02245">
              <w:rPr>
                <w:rFonts w:ascii="Arial" w:eastAsia="Times New Roman" w:hAnsi="Arial" w:cs="Arial"/>
                <w:sz w:val="20"/>
                <w:szCs w:val="20"/>
                <w:lang w:eastAsia="en-GB"/>
              </w:rPr>
              <w:instrText xml:space="preserve"> ADDIN EN.CITE &lt;EndNote&gt;&lt;Cite&gt;&lt;Author&gt;Bolzan&lt;/Author&gt;&lt;Year&gt;2012&lt;/Year&gt;&lt;RecNum&gt;27&lt;/RecNum&gt;&lt;DisplayText&gt;&lt;style face="superscript"&gt;14&lt;/style&gt;&lt;/DisplayText&gt;&lt;record&gt;&lt;rec-number&gt;27&lt;/rec-number&gt;&lt;foreign-keys&gt;&lt;key app="EN" db-id="vtdzts02mez2aqezrs6vvszy292zrevtsvaa" timestamp="1498111284"&gt;27&lt;/key&gt;&lt;/foreign-keys&gt;&lt;ref-type name="Journal Article"&gt;17&lt;/ref-type&gt;&lt;contributors&gt;&lt;authors&gt;&lt;author&gt;Bolzan, D. W.&lt;/author&gt;&lt;author&gt;Gomes, W. J.&lt;/author&gt;&lt;author&gt;Faresin, S. M.&lt;/author&gt;&lt;author&gt;de Camargo Carvalho, A. C.&lt;/author&gt;&lt;author&gt;De Paola, A. A.&lt;/author&gt;&lt;author&gt;Guizilini, S.&lt;/author&gt;&lt;/authors&gt;&lt;/contributors&gt;&lt;auth-address&gt;Escola Paulista de Medicina, Federal University of Sao Paulo, Sao Paulo, Brazil.&lt;/auth-address&gt;&lt;titles&gt;&lt;title&gt;Volume-time curve: an alternative for endotracheal tube cuff management&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pages&gt;2039-44&lt;/pages&gt;&lt;volume&gt;57&lt;/volume&gt;&lt;number&gt;12&lt;/number&gt;&lt;edition&gt;2012/06/20&lt;/edition&gt;&lt;keywords&gt;&lt;keyword&gt;Aged&lt;/keyword&gt;&lt;keyword&gt;Coronary Artery Bypass&lt;/keyword&gt;&lt;keyword&gt;Female&lt;/keyword&gt;&lt;keyword&gt;Humans&lt;/keyword&gt;&lt;keyword&gt;*Intubation, Intratracheal&lt;/keyword&gt;&lt;keyword&gt;Male&lt;/keyword&gt;&lt;keyword&gt;Middle Aged&lt;/keyword&gt;&lt;keyword&gt;Pressure&lt;/keyword&gt;&lt;keyword&gt;Prospective Studies&lt;/keyword&gt;&lt;keyword&gt;*Tidal Volume&lt;/keyword&gt;&lt;/keywords&gt;&lt;dates&gt;&lt;year&gt;2012&lt;/year&gt;&lt;pub-dates&gt;&lt;date&gt;Dec&lt;/date&gt;&lt;/pub-dates&gt;&lt;/dates&gt;&lt;isbn&gt;0020-1324 (Print)&amp;#xD;0020-1324&lt;/isbn&gt;&lt;accession-num&gt;22710636&lt;/accession-num&gt;&lt;urls&gt;&lt;related-urls&gt;&lt;url&gt;http://rc.rcjournal.com/content/57/12/2039.full.pdf&lt;/url&gt;&lt;/related-urls&gt;&lt;/urls&gt;&lt;electronic-resource-num&gt;10.4187/respcare.01812&lt;/electronic-resource-num&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14</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4-2009</w:t>
            </w:r>
          </w:p>
        </w:tc>
        <w:tc>
          <w:tcPr>
            <w:tcW w:w="2970"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984" w:type="dxa"/>
            <w:gridSpan w:val="3"/>
            <w:shd w:val="clear" w:color="auto" w:fill="F2F2F2" w:themeFill="background1" w:themeFillShade="F2"/>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640CDB" w:rsidRPr="00F02245" w:rsidRDefault="00640CDB" w:rsidP="00512432">
            <w:pPr>
              <w:spacing w:after="0"/>
              <w:jc w:val="center"/>
              <w:rPr>
                <w:rFonts w:ascii="Arial" w:hAnsi="Arial" w:cs="Arial"/>
                <w:sz w:val="20"/>
                <w:szCs w:val="20"/>
              </w:rPr>
            </w:pPr>
            <w:r w:rsidRPr="00F02245">
              <w:rPr>
                <w:rFonts w:ascii="Arial" w:hAnsi="Arial" w:cs="Arial"/>
                <w:sz w:val="20"/>
                <w:szCs w:val="20"/>
              </w:rPr>
              <w:t>267</w:t>
            </w:r>
          </w:p>
        </w:tc>
        <w:tc>
          <w:tcPr>
            <w:tcW w:w="1202" w:type="dxa"/>
            <w:gridSpan w:val="2"/>
            <w:shd w:val="clear" w:color="auto" w:fill="F2F2F2" w:themeFill="background1" w:themeFillShade="F2"/>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5.5</w:t>
            </w:r>
          </w:p>
        </w:tc>
        <w:tc>
          <w:tcPr>
            <w:tcW w:w="802" w:type="dxa"/>
            <w:shd w:val="clear" w:color="auto" w:fill="F2F2F2" w:themeFill="background1" w:themeFillShade="F2"/>
          </w:tcPr>
          <w:p w:rsidR="00640CDB" w:rsidRPr="00F02245" w:rsidRDefault="00640CDB" w:rsidP="00512432">
            <w:pPr>
              <w:spacing w:after="0" w:line="240" w:lineRule="auto"/>
              <w:jc w:val="center"/>
              <w:rPr>
                <w:rFonts w:ascii="Arial" w:eastAsia="Times New Roman" w:hAnsi="Arial" w:cs="Arial"/>
                <w:sz w:val="20"/>
                <w:szCs w:val="20"/>
                <w:lang w:eastAsia="en-GB"/>
              </w:rPr>
            </w:pPr>
          </w:p>
        </w:tc>
      </w:tr>
      <w:tr w:rsidR="00640CDB" w:rsidRPr="00F02245" w:rsidTr="00654873">
        <w:trPr>
          <w:trHeight w:val="454"/>
        </w:trPr>
        <w:tc>
          <w:tcPr>
            <w:tcW w:w="2015" w:type="dxa"/>
            <w:shd w:val="clear" w:color="auto" w:fill="auto"/>
            <w:noWrap/>
            <w:vAlign w:val="center"/>
            <w:hideMark/>
          </w:tcPr>
          <w:p w:rsidR="00640CDB" w:rsidRPr="00F02245" w:rsidRDefault="00640CDB"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urnet 1994</w:t>
            </w:r>
            <w:r w:rsidRPr="00F02245">
              <w:rPr>
                <w:rFonts w:ascii="Arial" w:eastAsia="Times New Roman" w:hAnsi="Arial" w:cs="Arial"/>
                <w:sz w:val="20"/>
                <w:szCs w:val="20"/>
                <w:lang w:eastAsia="en-GB"/>
              </w:rPr>
              <w:fldChar w:fldCharType="begin">
                <w:fldData xml:space="preserve">PEVuZE5vdGU+PENpdGU+PEF1dGhvcj5CdXJuZXQ8L0F1dGhvcj48WWVhcj4xOTk0PC9ZZWFyPjxS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</w:fldData>
              </w:fldChar>
            </w:r>
            <w:r w:rsidRPr="00F02245">
              <w:rPr>
                <w:rFonts w:ascii="Arial" w:eastAsia="Times New Roman" w:hAnsi="Arial" w:cs="Arial"/>
                <w:sz w:val="20"/>
                <w:szCs w:val="20"/>
                <w:lang w:eastAsia="en-GB"/>
              </w:rPr>
              <w:instrText xml:space="preserve"> ADDIN EN.CITE </w:instrText>
            </w:r>
            <w:r w:rsidRPr="00F02245">
              <w:rPr>
                <w:rFonts w:ascii="Arial" w:eastAsia="Times New Roman" w:hAnsi="Arial" w:cs="Arial"/>
                <w:sz w:val="20"/>
                <w:szCs w:val="20"/>
                <w:lang w:eastAsia="en-GB"/>
              </w:rPr>
              <w:fldChar w:fldCharType="begin">
                <w:fldData xml:space="preserve">PEVuZE5vdGU+PENpdGU+PEF1dGhvcj5CdXJuZXQ8L0F1dGhvcj48WWVhcj4xOTk0PC9ZZWFyPjxS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</w:fldData>
              </w:fldChar>
            </w:r>
            <w:r w:rsidRPr="00F02245">
              <w:rPr>
                <w:rFonts w:ascii="Arial" w:eastAsia="Times New Roman" w:hAnsi="Arial" w:cs="Arial"/>
                <w:sz w:val="20"/>
                <w:szCs w:val="20"/>
                <w:lang w:eastAsia="en-GB"/>
              </w:rPr>
              <w:instrText xml:space="preserve"> ADDIN EN.CITE.DATA </w:instrText>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15</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 interventional</w:t>
            </w:r>
          </w:p>
        </w:tc>
        <w:tc>
          <w:tcPr>
            <w:tcW w:w="1985" w:type="dxa"/>
            <w:gridSpan w:val="2"/>
            <w:shd w:val="clear" w:color="auto" w:fill="auto"/>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50</w:t>
            </w:r>
          </w:p>
        </w:tc>
        <w:tc>
          <w:tcPr>
            <w:tcW w:w="1984" w:type="dxa"/>
            <w:gridSpan w:val="3"/>
            <w:shd w:val="clear" w:color="auto" w:fill="auto"/>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1257" w:type="dxa"/>
            <w:shd w:val="clear" w:color="auto" w:fill="auto"/>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w:t>
            </w:r>
          </w:p>
        </w:tc>
        <w:tc>
          <w:tcPr>
            <w:tcW w:w="1202" w:type="dxa"/>
            <w:gridSpan w:val="2"/>
            <w:shd w:val="clear" w:color="auto" w:fill="auto"/>
            <w:noWrap/>
            <w:vAlign w:val="center"/>
            <w:hideMark/>
          </w:tcPr>
          <w:p w:rsidR="00640CDB" w:rsidRPr="00F02245" w:rsidRDefault="00100192" w:rsidP="00100192">
            <w:pPr>
              <w:spacing w:after="0"/>
              <w:jc w:val="center"/>
              <w:rPr>
                <w:rFonts w:ascii="Arial" w:hAnsi="Arial" w:cs="Arial"/>
                <w:sz w:val="20"/>
                <w:szCs w:val="20"/>
              </w:rPr>
            </w:pPr>
            <w:r>
              <w:rPr>
                <w:rFonts w:ascii="Arial" w:hAnsi="Arial" w:cs="Arial"/>
                <w:sz w:val="20"/>
                <w:szCs w:val="20"/>
              </w:rPr>
              <w:t>45.5</w:t>
            </w:r>
          </w:p>
        </w:tc>
        <w:tc>
          <w:tcPr>
            <w:tcW w:w="802" w:type="dxa"/>
          </w:tcPr>
          <w:p w:rsidR="00640CDB" w:rsidRPr="00F02245" w:rsidRDefault="00640CDB" w:rsidP="00512432">
            <w:pPr>
              <w:jc w:val="center"/>
              <w:rPr>
                <w:rFonts w:ascii="Arial" w:hAnsi="Arial" w:cs="Arial"/>
                <w:sz w:val="20"/>
                <w:szCs w:val="20"/>
              </w:rPr>
            </w:pPr>
          </w:p>
        </w:tc>
      </w:tr>
      <w:tr w:rsidR="00640CDB" w:rsidRPr="00F02245" w:rsidTr="00654873">
        <w:trPr>
          <w:trHeight w:val="454"/>
        </w:trPr>
        <w:tc>
          <w:tcPr>
            <w:tcW w:w="2015" w:type="dxa"/>
            <w:shd w:val="clear" w:color="auto" w:fill="F2F2F2" w:themeFill="background1" w:themeFillShade="F2"/>
            <w:noWrap/>
            <w:vAlign w:val="center"/>
            <w:hideMark/>
          </w:tcPr>
          <w:p w:rsidR="00640CDB" w:rsidRPr="00F02245" w:rsidRDefault="00640CDB"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Caramez 2005</w:t>
            </w:r>
            <w:r w:rsidRPr="00F02245">
              <w:rPr>
                <w:rFonts w:ascii="Arial" w:eastAsia="Times New Roman" w:hAnsi="Arial" w:cs="Arial"/>
                <w:sz w:val="20"/>
                <w:szCs w:val="20"/>
                <w:lang w:eastAsia="en-GB"/>
              </w:rPr>
              <w:fldChar w:fldCharType="begin">
                <w:fldData xml:space="preserve">PEVuZE5vdGU+PENpdGU+PEF1dGhvcj5DYXJhbWV6PC9BdXRob3I+PFllYXI+MjAwNTwvWWVhcj48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</w:fldData>
              </w:fldChar>
            </w:r>
            <w:r w:rsidRPr="00F02245">
              <w:rPr>
                <w:rFonts w:ascii="Arial" w:eastAsia="Times New Roman" w:hAnsi="Arial" w:cs="Arial"/>
                <w:sz w:val="20"/>
                <w:szCs w:val="20"/>
                <w:lang w:eastAsia="en-GB"/>
              </w:rPr>
              <w:instrText xml:space="preserve"> ADDIN EN.CITE </w:instrText>
            </w:r>
            <w:r w:rsidRPr="00F02245">
              <w:rPr>
                <w:rFonts w:ascii="Arial" w:eastAsia="Times New Roman" w:hAnsi="Arial" w:cs="Arial"/>
                <w:sz w:val="20"/>
                <w:szCs w:val="20"/>
                <w:lang w:eastAsia="en-GB"/>
              </w:rPr>
              <w:fldChar w:fldCharType="begin">
                <w:fldData xml:space="preserve">PEVuZE5vdGU+PENpdGU+PEF1dGhvcj5DYXJhbWV6PC9BdXRob3I+PFllYXI+MjAwNTwvWWVhcj48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</w:fldData>
              </w:fldChar>
            </w:r>
            <w:r w:rsidRPr="00F02245">
              <w:rPr>
                <w:rFonts w:ascii="Arial" w:eastAsia="Times New Roman" w:hAnsi="Arial" w:cs="Arial"/>
                <w:sz w:val="20"/>
                <w:szCs w:val="20"/>
                <w:lang w:eastAsia="en-GB"/>
              </w:rPr>
              <w:instrText xml:space="preserve"> ADDIN EN.CITE.DATA </w:instrText>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16</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 interventional</w:t>
            </w:r>
          </w:p>
        </w:tc>
        <w:tc>
          <w:tcPr>
            <w:tcW w:w="1985" w:type="dxa"/>
            <w:gridSpan w:val="2"/>
            <w:shd w:val="clear" w:color="auto" w:fill="F2F2F2" w:themeFill="background1" w:themeFillShade="F2"/>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w:t>
            </w:r>
          </w:p>
        </w:tc>
        <w:tc>
          <w:tcPr>
            <w:tcW w:w="1984" w:type="dxa"/>
            <w:gridSpan w:val="3"/>
            <w:shd w:val="clear" w:color="auto" w:fill="F2F2F2" w:themeFill="background1" w:themeFillShade="F2"/>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202" w:type="dxa"/>
            <w:gridSpan w:val="2"/>
            <w:shd w:val="clear" w:color="auto" w:fill="F2F2F2" w:themeFill="background1" w:themeFillShade="F2"/>
            <w:noWrap/>
            <w:vAlign w:val="center"/>
            <w:hideMark/>
          </w:tcPr>
          <w:p w:rsidR="00640CDB" w:rsidRPr="00F02245" w:rsidRDefault="00640CDB" w:rsidP="00512432">
            <w:pPr>
              <w:spacing w:after="0"/>
              <w:jc w:val="center"/>
              <w:rPr>
                <w:rFonts w:ascii="Arial" w:hAnsi="Arial" w:cs="Arial"/>
                <w:sz w:val="20"/>
                <w:szCs w:val="20"/>
              </w:rPr>
            </w:pPr>
            <w:r w:rsidRPr="00F02245">
              <w:rPr>
                <w:rFonts w:ascii="Arial" w:hAnsi="Arial" w:cs="Arial"/>
                <w:sz w:val="20"/>
                <w:szCs w:val="20"/>
              </w:rPr>
              <w:t>n.a.</w:t>
            </w:r>
          </w:p>
        </w:tc>
        <w:tc>
          <w:tcPr>
            <w:tcW w:w="802" w:type="dxa"/>
            <w:shd w:val="clear" w:color="auto" w:fill="F2F2F2" w:themeFill="background1" w:themeFillShade="F2"/>
          </w:tcPr>
          <w:p w:rsidR="00640CDB" w:rsidRPr="00F02245" w:rsidRDefault="00640CDB" w:rsidP="00512432">
            <w:pPr>
              <w:spacing w:after="0"/>
              <w:jc w:val="center"/>
              <w:rPr>
                <w:rFonts w:ascii="Arial" w:hAnsi="Arial" w:cs="Arial"/>
                <w:sz w:val="20"/>
                <w:szCs w:val="20"/>
              </w:rPr>
            </w:pPr>
          </w:p>
        </w:tc>
      </w:tr>
      <w:tr w:rsidR="00640CDB" w:rsidRPr="00F02245" w:rsidTr="00654873">
        <w:trPr>
          <w:trHeight w:val="454"/>
        </w:trPr>
        <w:tc>
          <w:tcPr>
            <w:tcW w:w="2015" w:type="dxa"/>
            <w:shd w:val="clear" w:color="auto" w:fill="auto"/>
            <w:noWrap/>
            <w:vAlign w:val="center"/>
            <w:hideMark/>
          </w:tcPr>
          <w:p w:rsidR="00640CDB" w:rsidRPr="00F02245" w:rsidRDefault="00640CDB"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lastRenderedPageBreak/>
              <w:t>Celebi 2007</w:t>
            </w:r>
            <w:r w:rsidRPr="00F02245">
              <w:rPr>
                <w:rFonts w:ascii="Arial" w:eastAsia="Times New Roman" w:hAnsi="Arial" w:cs="Arial"/>
                <w:sz w:val="20"/>
                <w:szCs w:val="20"/>
                <w:lang w:eastAsia="en-GB"/>
              </w:rPr>
              <w:fldChar w:fldCharType="begin">
                <w:fldData xml:space="preserve">PEVuZE5vdGU+PENpdGU+PEF1dGhvcj5DZWxlYmk8L0F1dGhvcj48WWVhcj4yMDA3PC9ZZWFyPjxS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</w:fldData>
              </w:fldChar>
            </w:r>
            <w:r w:rsidRPr="00F02245">
              <w:rPr>
                <w:rFonts w:ascii="Arial" w:eastAsia="Times New Roman" w:hAnsi="Arial" w:cs="Arial"/>
                <w:sz w:val="20"/>
                <w:szCs w:val="20"/>
                <w:lang w:eastAsia="en-GB"/>
              </w:rPr>
              <w:instrText xml:space="preserve"> ADDIN EN.CITE </w:instrText>
            </w:r>
            <w:r w:rsidRPr="00F02245">
              <w:rPr>
                <w:rFonts w:ascii="Arial" w:eastAsia="Times New Roman" w:hAnsi="Arial" w:cs="Arial"/>
                <w:sz w:val="20"/>
                <w:szCs w:val="20"/>
                <w:lang w:eastAsia="en-GB"/>
              </w:rPr>
              <w:fldChar w:fldCharType="begin">
                <w:fldData xml:space="preserve">PEVuZE5vdGU+PENpdGU+PEF1dGhvcj5DZWxlYmk8L0F1dGhvcj48WWVhcj4yMDA3PC9ZZWFyPjxS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</w:fldData>
              </w:fldChar>
            </w:r>
            <w:r w:rsidRPr="00F02245">
              <w:rPr>
                <w:rFonts w:ascii="Arial" w:eastAsia="Times New Roman" w:hAnsi="Arial" w:cs="Arial"/>
                <w:sz w:val="20"/>
                <w:szCs w:val="20"/>
                <w:lang w:eastAsia="en-GB"/>
              </w:rPr>
              <w:instrText xml:space="preserve"> ADDIN EN.CITE.DATA </w:instrText>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17</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auto"/>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w:t>
            </w:r>
          </w:p>
        </w:tc>
        <w:tc>
          <w:tcPr>
            <w:tcW w:w="1984" w:type="dxa"/>
            <w:gridSpan w:val="3"/>
            <w:shd w:val="clear" w:color="auto" w:fill="auto"/>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0</w:t>
            </w:r>
          </w:p>
        </w:tc>
        <w:tc>
          <w:tcPr>
            <w:tcW w:w="1202" w:type="dxa"/>
            <w:gridSpan w:val="2"/>
            <w:shd w:val="clear" w:color="auto" w:fill="auto"/>
            <w:noWrap/>
            <w:vAlign w:val="center"/>
            <w:hideMark/>
          </w:tcPr>
          <w:p w:rsidR="00640CDB" w:rsidRPr="00F02245" w:rsidRDefault="00640CDB" w:rsidP="00512432">
            <w:pPr>
              <w:spacing w:after="0"/>
              <w:jc w:val="center"/>
              <w:rPr>
                <w:rFonts w:ascii="Arial" w:hAnsi="Arial" w:cs="Arial"/>
                <w:sz w:val="20"/>
                <w:szCs w:val="20"/>
              </w:rPr>
            </w:pPr>
            <w:r w:rsidRPr="00F02245">
              <w:rPr>
                <w:rFonts w:ascii="Arial" w:hAnsi="Arial" w:cs="Arial"/>
                <w:sz w:val="20"/>
                <w:szCs w:val="20"/>
              </w:rPr>
              <w:t>54</w:t>
            </w:r>
          </w:p>
        </w:tc>
        <w:tc>
          <w:tcPr>
            <w:tcW w:w="802" w:type="dxa"/>
          </w:tcPr>
          <w:p w:rsidR="00640CDB" w:rsidRPr="00F02245" w:rsidRDefault="00640CDB" w:rsidP="00512432">
            <w:pPr>
              <w:spacing w:after="0"/>
              <w:jc w:val="center"/>
              <w:rPr>
                <w:rFonts w:ascii="Arial" w:hAnsi="Arial" w:cs="Arial"/>
                <w:sz w:val="20"/>
                <w:szCs w:val="20"/>
              </w:rPr>
            </w:pPr>
          </w:p>
        </w:tc>
      </w:tr>
      <w:tr w:rsidR="00640CDB" w:rsidRPr="00F02245" w:rsidTr="00654873">
        <w:trPr>
          <w:trHeight w:val="454"/>
        </w:trPr>
        <w:tc>
          <w:tcPr>
            <w:tcW w:w="2015" w:type="dxa"/>
            <w:shd w:val="clear" w:color="auto" w:fill="F2F2F2" w:themeFill="background1" w:themeFillShade="F2"/>
            <w:noWrap/>
            <w:vAlign w:val="center"/>
            <w:hideMark/>
          </w:tcPr>
          <w:p w:rsidR="00640CDB" w:rsidRPr="00F02245" w:rsidRDefault="00640CDB"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Chan 1992</w:t>
            </w:r>
            <w:r w:rsidRPr="00F02245">
              <w:rPr>
                <w:rFonts w:ascii="Arial" w:eastAsia="Times New Roman" w:hAnsi="Arial" w:cs="Arial"/>
                <w:sz w:val="20"/>
                <w:szCs w:val="20"/>
                <w:lang w:eastAsia="en-GB"/>
              </w:rPr>
              <w:fldChar w:fldCharType="begin">
                <w:fldData xml:space="preserve">PEVuZE5vdGU+PENpdGU+PEF1dGhvcj5DaGFuPC9BdXRob3I+PFllYXI+MTk5MjwvWWVhcj48UmVj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</w:fldData>
              </w:fldChar>
            </w:r>
            <w:r w:rsidRPr="00F02245">
              <w:rPr>
                <w:rFonts w:ascii="Arial" w:eastAsia="Times New Roman" w:hAnsi="Arial" w:cs="Arial"/>
                <w:sz w:val="20"/>
                <w:szCs w:val="20"/>
                <w:lang w:eastAsia="en-GB"/>
              </w:rPr>
              <w:instrText xml:space="preserve"> ADDIN EN.CITE </w:instrText>
            </w:r>
            <w:r w:rsidRPr="00F02245">
              <w:rPr>
                <w:rFonts w:ascii="Arial" w:eastAsia="Times New Roman" w:hAnsi="Arial" w:cs="Arial"/>
                <w:sz w:val="20"/>
                <w:szCs w:val="20"/>
                <w:lang w:eastAsia="en-GB"/>
              </w:rPr>
              <w:fldChar w:fldCharType="begin">
                <w:fldData xml:space="preserve">PEVuZE5vdGU+PENpdGU+PEF1dGhvcj5DaGFuPC9BdXRob3I+PFllYXI+MTk5MjwvWWVhcj48UmVj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</w:fldData>
              </w:fldChar>
            </w:r>
            <w:r w:rsidRPr="00F02245">
              <w:rPr>
                <w:rFonts w:ascii="Arial" w:eastAsia="Times New Roman" w:hAnsi="Arial" w:cs="Arial"/>
                <w:sz w:val="20"/>
                <w:szCs w:val="20"/>
                <w:lang w:eastAsia="en-GB"/>
              </w:rPr>
              <w:instrText xml:space="preserve"> ADDIN EN.CITE.DATA </w:instrText>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18</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F2F2F2" w:themeFill="background1" w:themeFillShade="F2"/>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5</w:t>
            </w:r>
          </w:p>
        </w:tc>
        <w:tc>
          <w:tcPr>
            <w:tcW w:w="1984" w:type="dxa"/>
            <w:gridSpan w:val="3"/>
            <w:shd w:val="clear" w:color="auto" w:fill="F2F2F2" w:themeFill="background1" w:themeFillShade="F2"/>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640CDB" w:rsidRPr="00F02245" w:rsidRDefault="00640CDB" w:rsidP="00770C48">
            <w:pPr>
              <w:spacing w:after="0"/>
              <w:jc w:val="center"/>
              <w:rPr>
                <w:rFonts w:ascii="Arial" w:hAnsi="Arial" w:cs="Arial"/>
                <w:sz w:val="20"/>
                <w:szCs w:val="20"/>
              </w:rPr>
            </w:pPr>
            <w:r w:rsidRPr="00F02245">
              <w:rPr>
                <w:rFonts w:ascii="Arial" w:hAnsi="Arial" w:cs="Arial"/>
                <w:sz w:val="20"/>
                <w:szCs w:val="20"/>
              </w:rPr>
              <w:t>30</w:t>
            </w:r>
          </w:p>
        </w:tc>
        <w:tc>
          <w:tcPr>
            <w:tcW w:w="1202" w:type="dxa"/>
            <w:gridSpan w:val="2"/>
            <w:shd w:val="clear" w:color="auto" w:fill="F2F2F2" w:themeFill="background1" w:themeFillShade="F2"/>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1.7</w:t>
            </w:r>
          </w:p>
        </w:tc>
        <w:tc>
          <w:tcPr>
            <w:tcW w:w="802" w:type="dxa"/>
            <w:shd w:val="clear" w:color="auto" w:fill="F2F2F2" w:themeFill="background1" w:themeFillShade="F2"/>
          </w:tcPr>
          <w:p w:rsidR="00640CDB" w:rsidRPr="00F02245" w:rsidRDefault="00640CDB" w:rsidP="00512432">
            <w:pPr>
              <w:spacing w:after="0" w:line="240" w:lineRule="auto"/>
              <w:jc w:val="center"/>
              <w:rPr>
                <w:rFonts w:ascii="Arial" w:eastAsia="Times New Roman" w:hAnsi="Arial" w:cs="Arial"/>
                <w:sz w:val="20"/>
                <w:szCs w:val="20"/>
                <w:lang w:eastAsia="en-GB"/>
              </w:rPr>
            </w:pPr>
          </w:p>
        </w:tc>
      </w:tr>
      <w:tr w:rsidR="00640CDB" w:rsidRPr="00F02245" w:rsidTr="00654873">
        <w:trPr>
          <w:trHeight w:val="454"/>
        </w:trPr>
        <w:tc>
          <w:tcPr>
            <w:tcW w:w="2015" w:type="dxa"/>
            <w:shd w:val="clear" w:color="auto" w:fill="auto"/>
            <w:noWrap/>
            <w:vAlign w:val="center"/>
            <w:hideMark/>
          </w:tcPr>
          <w:p w:rsidR="00640CDB" w:rsidRPr="00F02245" w:rsidRDefault="00640CDB"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Chang 2013</w:t>
            </w:r>
            <w:r w:rsidRPr="00F02245">
              <w:rPr>
                <w:rFonts w:ascii="Arial" w:eastAsia="Times New Roman" w:hAnsi="Arial" w:cs="Arial"/>
                <w:sz w:val="20"/>
                <w:szCs w:val="20"/>
                <w:lang w:eastAsia="en-GB"/>
              </w:rPr>
              <w:fldChar w:fldCharType="begin">
                <w:fldData xml:space="preserve">PEVuZE5vdGU+PENpdGU+PEF1dGhvcj5DaGFuZzwvQXV0aG9yPjxZZWFyPjIwMTM8L1llYXI+PFJl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</w:fldData>
              </w:fldChar>
            </w:r>
            <w:r w:rsidRPr="00F02245">
              <w:rPr>
                <w:rFonts w:ascii="Arial" w:eastAsia="Times New Roman" w:hAnsi="Arial" w:cs="Arial"/>
                <w:sz w:val="20"/>
                <w:szCs w:val="20"/>
                <w:lang w:eastAsia="en-GB"/>
              </w:rPr>
              <w:instrText xml:space="preserve"> ADDIN EN.CITE </w:instrText>
            </w:r>
            <w:r w:rsidRPr="00F02245">
              <w:rPr>
                <w:rFonts w:ascii="Arial" w:eastAsia="Times New Roman" w:hAnsi="Arial" w:cs="Arial"/>
                <w:sz w:val="20"/>
                <w:szCs w:val="20"/>
                <w:lang w:eastAsia="en-GB"/>
              </w:rPr>
              <w:fldChar w:fldCharType="begin">
                <w:fldData xml:space="preserve">PEVuZE5vdGU+PENpdGU+PEF1dGhvcj5DaGFuZzwvQXV0aG9yPjxZZWFyPjIwMTM8L1llYXI+PFJl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</w:fldData>
              </w:fldChar>
            </w:r>
            <w:r w:rsidRPr="00F02245">
              <w:rPr>
                <w:rFonts w:ascii="Arial" w:eastAsia="Times New Roman" w:hAnsi="Arial" w:cs="Arial"/>
                <w:sz w:val="20"/>
                <w:szCs w:val="20"/>
                <w:lang w:eastAsia="en-GB"/>
              </w:rPr>
              <w:instrText xml:space="preserve"> ADDIN EN.CITE.DATA </w:instrText>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19</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w:t>
            </w:r>
          </w:p>
        </w:tc>
        <w:tc>
          <w:tcPr>
            <w:tcW w:w="2970"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640CD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8.4</w:t>
            </w:r>
          </w:p>
        </w:tc>
        <w:tc>
          <w:tcPr>
            <w:tcW w:w="1984" w:type="dxa"/>
            <w:gridSpan w:val="3"/>
            <w:shd w:val="clear" w:color="auto" w:fill="auto"/>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640CDB" w:rsidRPr="00F02245" w:rsidRDefault="00640CDB" w:rsidP="00770C48">
            <w:pPr>
              <w:spacing w:after="0"/>
              <w:jc w:val="center"/>
              <w:rPr>
                <w:rFonts w:ascii="Arial" w:hAnsi="Arial" w:cs="Arial"/>
                <w:sz w:val="20"/>
                <w:szCs w:val="20"/>
              </w:rPr>
            </w:pPr>
            <w:r w:rsidRPr="00F02245">
              <w:rPr>
                <w:rFonts w:ascii="Arial" w:hAnsi="Arial" w:cs="Arial"/>
                <w:sz w:val="20"/>
                <w:szCs w:val="20"/>
              </w:rPr>
              <w:t>829</w:t>
            </w:r>
          </w:p>
        </w:tc>
        <w:tc>
          <w:tcPr>
            <w:tcW w:w="1202" w:type="dxa"/>
            <w:gridSpan w:val="2"/>
            <w:shd w:val="clear" w:color="auto" w:fill="auto"/>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7</w:t>
            </w:r>
          </w:p>
        </w:tc>
        <w:tc>
          <w:tcPr>
            <w:tcW w:w="802" w:type="dxa"/>
          </w:tcPr>
          <w:p w:rsidR="00640CDB" w:rsidRPr="00F02245" w:rsidRDefault="00640CDB" w:rsidP="00512432">
            <w:pPr>
              <w:spacing w:after="0" w:line="240" w:lineRule="auto"/>
              <w:jc w:val="center"/>
              <w:rPr>
                <w:rFonts w:ascii="Arial" w:eastAsia="Times New Roman" w:hAnsi="Arial" w:cs="Arial"/>
                <w:sz w:val="20"/>
                <w:szCs w:val="20"/>
                <w:lang w:eastAsia="en-GB"/>
              </w:rPr>
            </w:pPr>
          </w:p>
        </w:tc>
      </w:tr>
      <w:tr w:rsidR="00640CDB" w:rsidRPr="00F02245" w:rsidTr="00654873">
        <w:trPr>
          <w:trHeight w:val="454"/>
        </w:trPr>
        <w:tc>
          <w:tcPr>
            <w:tcW w:w="2015" w:type="dxa"/>
            <w:shd w:val="clear" w:color="auto" w:fill="F2F2F2" w:themeFill="background1" w:themeFillShade="F2"/>
            <w:noWrap/>
            <w:vAlign w:val="center"/>
            <w:hideMark/>
          </w:tcPr>
          <w:p w:rsidR="00640CDB" w:rsidRPr="00F02245" w:rsidRDefault="00640CDB"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Charron 2006</w:t>
            </w:r>
            <w:r w:rsidRPr="00F02245">
              <w:rPr>
                <w:rFonts w:ascii="Arial" w:eastAsia="Times New Roman" w:hAnsi="Arial" w:cs="Arial"/>
                <w:sz w:val="20"/>
                <w:szCs w:val="20"/>
                <w:lang w:eastAsia="en-GB"/>
              </w:rPr>
              <w:fldChar w:fldCharType="begin">
                <w:fldData xml:space="preserve">PEVuZE5vdGU+PENpdGU+PEF1dGhvcj5DaGFycm9uPC9BdXRob3I+PFllYXI+MjAwNjwvWWVhcj48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</w:fldData>
              </w:fldChar>
            </w:r>
            <w:r w:rsidRPr="00F02245">
              <w:rPr>
                <w:rFonts w:ascii="Arial" w:eastAsia="Times New Roman" w:hAnsi="Arial" w:cs="Arial"/>
                <w:sz w:val="20"/>
                <w:szCs w:val="20"/>
                <w:lang w:eastAsia="en-GB"/>
              </w:rPr>
              <w:instrText xml:space="preserve"> ADDIN EN.CITE </w:instrText>
            </w:r>
            <w:r w:rsidRPr="00F02245">
              <w:rPr>
                <w:rFonts w:ascii="Arial" w:eastAsia="Times New Roman" w:hAnsi="Arial" w:cs="Arial"/>
                <w:sz w:val="20"/>
                <w:szCs w:val="20"/>
                <w:lang w:eastAsia="en-GB"/>
              </w:rPr>
              <w:fldChar w:fldCharType="begin">
                <w:fldData xml:space="preserve">PEVuZE5vdGU+PENpdGU+PEF1dGhvcj5DaGFycm9uPC9BdXRob3I+PFllYXI+MjAwNjwvWWVhcj48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</w:fldData>
              </w:fldChar>
            </w:r>
            <w:r w:rsidRPr="00F02245">
              <w:rPr>
                <w:rFonts w:ascii="Arial" w:eastAsia="Times New Roman" w:hAnsi="Arial" w:cs="Arial"/>
                <w:sz w:val="20"/>
                <w:szCs w:val="20"/>
                <w:lang w:eastAsia="en-GB"/>
              </w:rPr>
              <w:instrText xml:space="preserve"> ADDIN EN.CITE.DATA </w:instrText>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20</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984" w:type="dxa"/>
            <w:gridSpan w:val="3"/>
            <w:shd w:val="clear" w:color="auto" w:fill="F2F2F2" w:themeFill="background1" w:themeFillShade="F2"/>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640CDB" w:rsidRPr="00F02245" w:rsidRDefault="00640CDB" w:rsidP="00770C48">
            <w:pPr>
              <w:spacing w:after="0"/>
              <w:jc w:val="center"/>
              <w:rPr>
                <w:rFonts w:ascii="Arial" w:hAnsi="Arial" w:cs="Arial"/>
                <w:sz w:val="20"/>
                <w:szCs w:val="20"/>
              </w:rPr>
            </w:pPr>
            <w:r w:rsidRPr="00F02245">
              <w:rPr>
                <w:rFonts w:ascii="Arial" w:hAnsi="Arial" w:cs="Arial"/>
                <w:sz w:val="20"/>
                <w:szCs w:val="20"/>
              </w:rPr>
              <w:t>21</w:t>
            </w:r>
          </w:p>
        </w:tc>
        <w:tc>
          <w:tcPr>
            <w:tcW w:w="1202" w:type="dxa"/>
            <w:gridSpan w:val="2"/>
            <w:shd w:val="clear" w:color="auto" w:fill="F2F2F2" w:themeFill="background1" w:themeFillShade="F2"/>
            <w:noWrap/>
            <w:vAlign w:val="center"/>
            <w:hideMark/>
          </w:tcPr>
          <w:p w:rsidR="00640CDB" w:rsidRPr="00F02245" w:rsidRDefault="00640CDB" w:rsidP="00512432">
            <w:pPr>
              <w:spacing w:after="0" w:line="240" w:lineRule="auto"/>
              <w:jc w:val="center"/>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n.a.</w:t>
            </w:r>
          </w:p>
        </w:tc>
        <w:tc>
          <w:tcPr>
            <w:tcW w:w="802" w:type="dxa"/>
            <w:shd w:val="clear" w:color="auto" w:fill="F2F2F2" w:themeFill="background1" w:themeFillShade="F2"/>
          </w:tcPr>
          <w:p w:rsidR="00640CDB" w:rsidRPr="00F02245" w:rsidRDefault="00640CDB" w:rsidP="00512432">
            <w:pPr>
              <w:spacing w:after="0" w:line="240" w:lineRule="auto"/>
              <w:jc w:val="center"/>
              <w:rPr>
                <w:rFonts w:ascii="Arial" w:eastAsia="Times New Roman" w:hAnsi="Arial" w:cs="Arial"/>
                <w:sz w:val="20"/>
                <w:szCs w:val="20"/>
                <w:lang w:val="de-DE" w:eastAsia="en-GB"/>
              </w:rPr>
            </w:pPr>
          </w:p>
        </w:tc>
      </w:tr>
      <w:tr w:rsidR="00640CDB" w:rsidRPr="00F02245" w:rsidTr="00654873">
        <w:trPr>
          <w:trHeight w:val="454"/>
        </w:trPr>
        <w:tc>
          <w:tcPr>
            <w:tcW w:w="2015" w:type="dxa"/>
            <w:shd w:val="clear" w:color="auto" w:fill="auto"/>
            <w:noWrap/>
            <w:vAlign w:val="center"/>
            <w:hideMark/>
          </w:tcPr>
          <w:p w:rsidR="00640CDB" w:rsidRPr="00F02245" w:rsidRDefault="00640CDB"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Chicayban 2011</w:t>
            </w:r>
            <w:r w:rsidRPr="00F02245">
              <w:rPr>
                <w:rFonts w:ascii="Arial" w:eastAsia="Times New Roman" w:hAnsi="Arial" w:cs="Arial"/>
                <w:sz w:val="20"/>
                <w:szCs w:val="20"/>
                <w:lang w:eastAsia="en-GB"/>
              </w:rPr>
              <w:fldChar w:fldCharType="begin">
                <w:fldData xml:space="preserve">PEVuZE5vdGU+PENpdGU+PEF1dGhvcj5DaGljYXliYW48L0F1dGhvcj48WWVhcj4yMDExPC9ZZWFy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</w:fldData>
              </w:fldChar>
            </w:r>
            <w:r w:rsidRPr="00F02245">
              <w:rPr>
                <w:rFonts w:ascii="Arial" w:eastAsia="Times New Roman" w:hAnsi="Arial" w:cs="Arial"/>
                <w:sz w:val="20"/>
                <w:szCs w:val="20"/>
                <w:lang w:eastAsia="en-GB"/>
              </w:rPr>
              <w:instrText xml:space="preserve"> ADDIN EN.CITE </w:instrText>
            </w:r>
            <w:r w:rsidRPr="00F02245">
              <w:rPr>
                <w:rFonts w:ascii="Arial" w:eastAsia="Times New Roman" w:hAnsi="Arial" w:cs="Arial"/>
                <w:sz w:val="20"/>
                <w:szCs w:val="20"/>
                <w:lang w:eastAsia="en-GB"/>
              </w:rPr>
              <w:fldChar w:fldCharType="begin">
                <w:fldData xml:space="preserve">PEVuZE5vdGU+PENpdGU+PEF1dGhvcj5DaGljYXliYW48L0F1dGhvcj48WWVhcj4yMDExPC9ZZWFy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</w:fldData>
              </w:fldChar>
            </w:r>
            <w:r w:rsidRPr="00F02245">
              <w:rPr>
                <w:rFonts w:ascii="Arial" w:eastAsia="Times New Roman" w:hAnsi="Arial" w:cs="Arial"/>
                <w:sz w:val="20"/>
                <w:szCs w:val="20"/>
                <w:lang w:eastAsia="en-GB"/>
              </w:rPr>
              <w:instrText xml:space="preserve"> ADDIN EN.CITE.DATA </w:instrText>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F02245">
              <w:rPr>
                <w:rFonts w:ascii="Arial" w:eastAsia="Times New Roman" w:hAnsi="Arial" w:cs="Arial"/>
                <w:noProof/>
                <w:sz w:val="20"/>
                <w:szCs w:val="20"/>
                <w:vertAlign w:val="superscript"/>
                <w:lang w:eastAsia="en-GB"/>
              </w:rPr>
              <w:t>21</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Cross-over</w:t>
            </w:r>
          </w:p>
        </w:tc>
        <w:tc>
          <w:tcPr>
            <w:tcW w:w="1985" w:type="dxa"/>
            <w:gridSpan w:val="2"/>
            <w:shd w:val="clear" w:color="auto" w:fill="auto"/>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984" w:type="dxa"/>
            <w:gridSpan w:val="3"/>
            <w:shd w:val="clear" w:color="auto" w:fill="auto"/>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640CDB" w:rsidRPr="00F02245" w:rsidRDefault="00640CDB" w:rsidP="00770C48">
            <w:pPr>
              <w:spacing w:after="0"/>
              <w:jc w:val="center"/>
              <w:rPr>
                <w:rFonts w:ascii="Arial" w:hAnsi="Arial" w:cs="Arial"/>
                <w:sz w:val="20"/>
                <w:szCs w:val="20"/>
              </w:rPr>
            </w:pPr>
            <w:r w:rsidRPr="00F02245">
              <w:rPr>
                <w:rFonts w:ascii="Arial" w:hAnsi="Arial" w:cs="Arial"/>
                <w:sz w:val="20"/>
                <w:szCs w:val="20"/>
              </w:rPr>
              <w:t>20</w:t>
            </w:r>
          </w:p>
        </w:tc>
        <w:tc>
          <w:tcPr>
            <w:tcW w:w="1202" w:type="dxa"/>
            <w:gridSpan w:val="2"/>
            <w:shd w:val="clear" w:color="auto" w:fill="auto"/>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8.4</w:t>
            </w:r>
          </w:p>
        </w:tc>
        <w:tc>
          <w:tcPr>
            <w:tcW w:w="802" w:type="dxa"/>
          </w:tcPr>
          <w:p w:rsidR="00640CDB" w:rsidRPr="00F02245" w:rsidRDefault="00640CDB" w:rsidP="00512432">
            <w:pPr>
              <w:spacing w:after="0" w:line="240" w:lineRule="auto"/>
              <w:jc w:val="center"/>
              <w:rPr>
                <w:rFonts w:ascii="Arial" w:eastAsia="Times New Roman" w:hAnsi="Arial" w:cs="Arial"/>
                <w:sz w:val="20"/>
                <w:szCs w:val="20"/>
                <w:lang w:eastAsia="en-GB"/>
              </w:rPr>
            </w:pPr>
          </w:p>
        </w:tc>
      </w:tr>
      <w:tr w:rsidR="00640CDB" w:rsidRPr="00F02245" w:rsidTr="00404679">
        <w:trPr>
          <w:trHeight w:val="454"/>
        </w:trPr>
        <w:tc>
          <w:tcPr>
            <w:tcW w:w="2015" w:type="dxa"/>
            <w:shd w:val="clear" w:color="auto" w:fill="F2F2F2" w:themeFill="background1" w:themeFillShade="F2"/>
            <w:noWrap/>
            <w:vAlign w:val="center"/>
            <w:hideMark/>
          </w:tcPr>
          <w:p w:rsidR="00640CDB" w:rsidRPr="00F02245" w:rsidRDefault="00640CDB" w:rsidP="00765119">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De Backer 2009</w:t>
            </w:r>
            <w:r w:rsidRPr="00F02245">
              <w:rPr>
                <w:rFonts w:ascii="Arial" w:eastAsia="Times New Roman" w:hAnsi="Arial" w:cs="Arial"/>
                <w:sz w:val="20"/>
                <w:szCs w:val="20"/>
                <w:lang w:eastAsia="en-GB"/>
              </w:rPr>
              <w:fldChar w:fldCharType="begin"/>
            </w:r>
            <w:r w:rsidR="00765119" w:rsidRPr="00F02245">
              <w:rPr>
                <w:rFonts w:ascii="Arial" w:eastAsia="Times New Roman" w:hAnsi="Arial" w:cs="Arial"/>
                <w:sz w:val="20"/>
                <w:szCs w:val="20"/>
                <w:lang w:eastAsia="en-GB"/>
              </w:rPr>
              <w:instrText xml:space="preserve"> ADDIN EN.CITE &lt;EndNote&gt;&lt;Cite&gt;&lt;Author&gt;De Backer&lt;/Author&gt;&lt;Year&gt;2009&lt;/Year&gt;&lt;RecNum&gt;50&lt;/RecNum&gt;&lt;DisplayText&gt;&lt;style face="superscript"&gt;22&lt;/style&gt;&lt;/DisplayText&gt;&lt;record&gt;&lt;rec-number&gt;50&lt;/rec-number&gt;&lt;foreign-keys&gt;&lt;key app="EN" db-id="vtdzts02mez2aqezrs6vvszy292zrevtsvaa" timestamp="1498111286"&gt;50&lt;/key&gt;&lt;/foreign-keys&gt;&lt;ref-type name="Journal Article"&gt;17&lt;/ref-type&gt;&lt;contributors&gt;&lt;authors&gt;&lt;author&gt;De Backer, D.&lt;/author&gt;&lt;author&gt;Taccone, F. S.&lt;/author&gt;&lt;author&gt;Holsten, R.&lt;/author&gt;&lt;author&gt;Ibrahimi, F.&lt;/author&gt;&lt;author&gt;Vincent, J. L.&lt;/author&gt;&lt;/authors&gt;&lt;/contributors&gt;&lt;auth-address&gt;Department of Intensive Care, Erasme University Hospital, Brussels, Belgium. ddebacke@ulb.ac.be&lt;/auth-address&gt;&lt;titles&gt;&lt;title&gt;Influence of respiratory rate on stroke volume variation in mechanically ventilated patients&lt;/title&gt;&lt;secondary-title&gt;Anesthesiology&lt;/secondary-title&gt;&lt;alt-title&gt;Anesthesiology&lt;/alt-title&gt;&lt;/titles&gt;&lt;periodical&gt;&lt;full-title&gt;Anesthesiology&lt;/full-title&gt;&lt;/periodical&gt;&lt;alt-periodical&gt;&lt;full-title&gt;Anesthesiology&lt;/full-title&gt;&lt;/alt-periodical&gt;&lt;pages&gt;1092-7&lt;/pages&gt;&lt;volume&gt;110&lt;/volume&gt;&lt;number&gt;5&lt;/number&gt;&lt;edition&gt;2009/04/09&lt;/edition&gt;&lt;keywords&gt;&lt;keyword&gt;Blood Pressure/physiology&lt;/keyword&gt;&lt;keyword&gt;Humans&lt;/keyword&gt;&lt;keyword&gt;Hypovolemia/physiopathology/therapy&lt;/keyword&gt;&lt;keyword&gt;*Respiration, Artificial/methods&lt;/keyword&gt;&lt;keyword&gt;Respiratory Mechanics/*physiology&lt;/keyword&gt;&lt;keyword&gt;Stroke Volume/*physiology&lt;/keyword&gt;&lt;keyword&gt;Thermodilution/methods&lt;/keyword&gt;&lt;/keywords&gt;&lt;dates&gt;&lt;year&gt;2009&lt;/year&gt;&lt;pub-dates&gt;&lt;date&gt;May&lt;/date&gt;&lt;/pub-dates&gt;&lt;/dates&gt;&lt;isbn&gt;0003-3022&lt;/isbn&gt;&lt;accession-num&gt;19352152&lt;/accession-num&gt;&lt;urls&gt;&lt;related-urls&gt;&lt;url&gt;http://graphics.tx.ovid.com/ovftpdfs/FPDDNCMCPAOIGB00/fs046/ovft/live/gv023/00000542/00000542-200905000-00025.pdf&lt;/url&gt;&lt;url&gt;http://anesthesiology.pubs.asahq.org/data/journals/jasa/931085/0000542-200905000-00025.pdf&lt;/url&gt;&lt;/related-urls&gt;&lt;/urls&gt;&lt;electronic-resource-num&gt;10.1097/ALN.0b013e31819db2a1&lt;/electronic-resource-num&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765119" w:rsidRPr="00F02245">
              <w:rPr>
                <w:rFonts w:ascii="Arial" w:eastAsia="Times New Roman" w:hAnsi="Arial" w:cs="Arial"/>
                <w:noProof/>
                <w:sz w:val="20"/>
                <w:szCs w:val="20"/>
                <w:vertAlign w:val="superscript"/>
                <w:lang w:eastAsia="en-GB"/>
              </w:rPr>
              <w:t>22</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5</w:t>
            </w:r>
          </w:p>
        </w:tc>
        <w:tc>
          <w:tcPr>
            <w:tcW w:w="1984" w:type="dxa"/>
            <w:gridSpan w:val="3"/>
            <w:shd w:val="clear" w:color="auto" w:fill="F2F2F2" w:themeFill="background1" w:themeFillShade="F2"/>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640CDB" w:rsidRPr="00F02245" w:rsidRDefault="00640CDB" w:rsidP="00770C48">
            <w:pPr>
              <w:spacing w:after="0"/>
              <w:jc w:val="center"/>
              <w:rPr>
                <w:rFonts w:ascii="Arial" w:hAnsi="Arial" w:cs="Arial"/>
                <w:sz w:val="20"/>
                <w:szCs w:val="20"/>
              </w:rPr>
            </w:pPr>
            <w:r w:rsidRPr="00F02245">
              <w:rPr>
                <w:rFonts w:ascii="Arial" w:hAnsi="Arial" w:cs="Arial"/>
                <w:sz w:val="20"/>
                <w:szCs w:val="20"/>
              </w:rPr>
              <w:t>17</w:t>
            </w:r>
          </w:p>
        </w:tc>
        <w:tc>
          <w:tcPr>
            <w:tcW w:w="1202" w:type="dxa"/>
            <w:gridSpan w:val="2"/>
            <w:shd w:val="clear" w:color="auto" w:fill="F2F2F2" w:themeFill="background1" w:themeFillShade="F2"/>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802" w:type="dxa"/>
            <w:shd w:val="clear" w:color="auto" w:fill="F2F2F2" w:themeFill="background1" w:themeFillShade="F2"/>
          </w:tcPr>
          <w:p w:rsidR="00640CDB" w:rsidRPr="00F02245" w:rsidRDefault="00640CDB" w:rsidP="00512432">
            <w:pPr>
              <w:spacing w:after="0" w:line="240" w:lineRule="auto"/>
              <w:jc w:val="center"/>
              <w:rPr>
                <w:rFonts w:ascii="Arial" w:eastAsia="Times New Roman" w:hAnsi="Arial" w:cs="Arial"/>
                <w:sz w:val="20"/>
                <w:szCs w:val="20"/>
                <w:lang w:eastAsia="en-GB"/>
              </w:rPr>
            </w:pPr>
          </w:p>
        </w:tc>
      </w:tr>
      <w:tr w:rsidR="00640CDB" w:rsidRPr="00F02245" w:rsidTr="00404679">
        <w:trPr>
          <w:trHeight w:val="454"/>
        </w:trPr>
        <w:tc>
          <w:tcPr>
            <w:tcW w:w="2015" w:type="dxa"/>
            <w:shd w:val="clear" w:color="auto" w:fill="auto"/>
            <w:noWrap/>
            <w:vAlign w:val="center"/>
            <w:hideMark/>
          </w:tcPr>
          <w:p w:rsidR="00640CDB" w:rsidRPr="00F02245" w:rsidRDefault="00640CDB" w:rsidP="00765119">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Deane 2008</w:t>
            </w:r>
            <w:r w:rsidRPr="00F02245">
              <w:rPr>
                <w:rFonts w:ascii="Arial" w:eastAsia="Times New Roman" w:hAnsi="Arial" w:cs="Arial"/>
                <w:sz w:val="20"/>
                <w:szCs w:val="20"/>
                <w:lang w:eastAsia="en-GB"/>
              </w:rPr>
              <w:fldChar w:fldCharType="begin"/>
            </w:r>
            <w:r w:rsidR="00765119" w:rsidRPr="00F02245">
              <w:rPr>
                <w:rFonts w:ascii="Arial" w:eastAsia="Times New Roman" w:hAnsi="Arial" w:cs="Arial"/>
                <w:sz w:val="20"/>
                <w:szCs w:val="20"/>
                <w:lang w:eastAsia="en-GB"/>
              </w:rPr>
              <w:instrText xml:space="preserve"> ADDIN EN.CITE &lt;EndNote&gt;&lt;Cite&gt;&lt;Author&gt;Deane&lt;/Author&gt;&lt;Year&gt;2008&lt;/Year&gt;&lt;RecNum&gt;213&lt;/RecNum&gt;&lt;DisplayText&gt;&lt;style face="superscript"&gt;23&lt;/style&gt;&lt;/DisplayText&gt;&lt;record&gt;&lt;rec-number&gt;213&lt;/rec-number&gt;&lt;foreign-keys&gt;&lt;key app="EN" db-id="vtdzts02mez2aqezrs6vvszy292zrevtsvaa" timestamp="1498125149"&gt;213&lt;/key&gt;&lt;/foreign-keys&gt;&lt;ref-type name="Journal Article"&gt;17&lt;/ref-type&gt;&lt;contributors&gt;&lt;authors&gt;&lt;author&gt;Deane, A. M.&lt;/author&gt;&lt;author&gt;Reid, D. A.&lt;/author&gt;&lt;author&gt;Tobin, A. E.&lt;/author&gt;&lt;/authors&gt;&lt;/contributors&gt;&lt;auth-address&gt;Intensive Care Unit, Royal Adelaide Hospital, Adelaide, SA, Australia. adam.deane@adelaide.edu.au.&lt;/auth-address&gt;&lt;titles&gt;&lt;title&gt;Predicted body weight during mechanical ventilation: using arm demispan to aid clinical assessment&lt;/title&gt;&lt;secondary-title&gt;Crit Care Resusc&lt;/secondary-title&gt;&lt;alt-title&gt;Critical care and resuscitation : journal of the Australasian Academy of Critical Care Medicine&lt;/alt-title&gt;&lt;/titles&gt;&lt;periodical&gt;&lt;full-title&gt;Crit Care Resusc&lt;/full-title&gt;&lt;abbr-1&gt;Critical care and resuscitation : journal of the Australasian Academy of Critical Care Medicine&lt;/abbr-1&gt;&lt;/periodical&gt;&lt;alt-periodical&gt;&lt;full-title&gt;Crit Care Resusc&lt;/full-title&gt;&lt;abbr-1&gt;Critical care and resuscitation : journal of the Australasian Academy of Critical Care Medicine&lt;/abbr-1&gt;&lt;/alt-periodical&gt;&lt;pages&gt;14&lt;/pages&gt;&lt;volume&gt;10&lt;/volume&gt;&lt;number&gt;1&lt;/number&gt;&lt;edition&gt;2008/02/29&lt;/edition&gt;&lt;dates&gt;&lt;year&gt;2008&lt;/year&gt;&lt;pub-dates&gt;&lt;date&gt;Mar&lt;/date&gt;&lt;/pub-dates&gt;&lt;/dates&gt;&lt;isbn&gt;1441-2772 (Print)&amp;#xD;1441-2772&lt;/isbn&gt;&lt;accession-num&gt;18304011&lt;/accession-num&gt;&lt;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765119" w:rsidRPr="00F02245">
              <w:rPr>
                <w:rFonts w:ascii="Arial" w:eastAsia="Times New Roman" w:hAnsi="Arial" w:cs="Arial"/>
                <w:noProof/>
                <w:sz w:val="20"/>
                <w:szCs w:val="20"/>
                <w:vertAlign w:val="superscript"/>
                <w:lang w:eastAsia="en-GB"/>
              </w:rPr>
              <w:t>23</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6</w:t>
            </w:r>
          </w:p>
        </w:tc>
        <w:tc>
          <w:tcPr>
            <w:tcW w:w="2970" w:type="dxa"/>
            <w:shd w:val="clear" w:color="auto" w:fill="auto"/>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observational</w:t>
            </w:r>
          </w:p>
        </w:tc>
        <w:tc>
          <w:tcPr>
            <w:tcW w:w="1985" w:type="dxa"/>
            <w:gridSpan w:val="2"/>
            <w:shd w:val="clear" w:color="auto" w:fill="auto"/>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2</w:t>
            </w:r>
          </w:p>
        </w:tc>
        <w:tc>
          <w:tcPr>
            <w:tcW w:w="1984" w:type="dxa"/>
            <w:gridSpan w:val="3"/>
            <w:shd w:val="clear" w:color="auto" w:fill="auto"/>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640CDB" w:rsidRPr="00F02245" w:rsidRDefault="00640CDB" w:rsidP="00770C48">
            <w:pPr>
              <w:spacing w:after="0"/>
              <w:jc w:val="center"/>
              <w:rPr>
                <w:rFonts w:ascii="Arial" w:hAnsi="Arial" w:cs="Arial"/>
                <w:sz w:val="20"/>
                <w:szCs w:val="20"/>
              </w:rPr>
            </w:pPr>
            <w:r w:rsidRPr="00F02245">
              <w:rPr>
                <w:rFonts w:ascii="Arial" w:hAnsi="Arial" w:cs="Arial"/>
                <w:sz w:val="20"/>
                <w:szCs w:val="20"/>
              </w:rPr>
              <w:t>34</w:t>
            </w:r>
          </w:p>
        </w:tc>
        <w:tc>
          <w:tcPr>
            <w:tcW w:w="1202" w:type="dxa"/>
            <w:gridSpan w:val="2"/>
            <w:shd w:val="clear" w:color="auto" w:fill="auto"/>
            <w:noWrap/>
            <w:vAlign w:val="center"/>
            <w:hideMark/>
          </w:tcPr>
          <w:p w:rsidR="00640CDB" w:rsidRPr="00F02245" w:rsidRDefault="00640CD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0.6</w:t>
            </w:r>
          </w:p>
        </w:tc>
        <w:tc>
          <w:tcPr>
            <w:tcW w:w="802" w:type="dxa"/>
            <w:shd w:val="clear" w:color="auto" w:fill="auto"/>
          </w:tcPr>
          <w:p w:rsidR="00640CDB" w:rsidRPr="00F02245" w:rsidRDefault="00640CDB" w:rsidP="00512432">
            <w:pPr>
              <w:spacing w:after="0" w:line="240" w:lineRule="auto"/>
              <w:jc w:val="center"/>
              <w:rPr>
                <w:rFonts w:ascii="Arial" w:eastAsia="Times New Roman" w:hAnsi="Arial" w:cs="Arial"/>
                <w:sz w:val="20"/>
                <w:szCs w:val="20"/>
                <w:lang w:eastAsia="en-GB"/>
              </w:rPr>
            </w:pPr>
          </w:p>
        </w:tc>
      </w:tr>
      <w:tr w:rsidR="00640CDB" w:rsidRPr="00F02245" w:rsidTr="00404679">
        <w:trPr>
          <w:trHeight w:val="454"/>
        </w:trPr>
        <w:tc>
          <w:tcPr>
            <w:tcW w:w="2015" w:type="dxa"/>
            <w:shd w:val="clear" w:color="auto" w:fill="F2F2F2" w:themeFill="background1" w:themeFillShade="F2"/>
            <w:noWrap/>
            <w:vAlign w:val="center"/>
            <w:hideMark/>
          </w:tcPr>
          <w:p w:rsidR="00640CDB" w:rsidRPr="00F02245" w:rsidRDefault="00640CDB" w:rsidP="0015778C">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Determann 2010</w:t>
            </w:r>
            <w:r w:rsidRPr="00F02245">
              <w:rPr>
                <w:rFonts w:ascii="Arial" w:eastAsia="Times New Roman" w:hAnsi="Arial" w:cs="Arial"/>
                <w:sz w:val="20"/>
                <w:szCs w:val="20"/>
                <w:lang w:eastAsia="en-GB"/>
              </w:rPr>
              <w:fldChar w:fldCharType="begin">
                <w:fldData xml:space="preserve">PEVuZE5vdGU+PENpdGU+PEF1dGhvcj5EZXRlcm1hbm48L0F1dGhvcj48WWVhcj4yMDEwPC9ZZWFy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</w:fldData>
              </w:fldChar>
            </w:r>
            <w:r w:rsidR="00765119" w:rsidRPr="00F02245">
              <w:rPr>
                <w:rFonts w:ascii="Arial" w:eastAsia="Times New Roman" w:hAnsi="Arial" w:cs="Arial"/>
                <w:sz w:val="20"/>
                <w:szCs w:val="20"/>
                <w:lang w:eastAsia="en-GB"/>
              </w:rPr>
              <w:instrText xml:space="preserve"> ADDIN EN.CITE </w:instrText>
            </w:r>
            <w:r w:rsidR="00765119" w:rsidRPr="00F02245">
              <w:rPr>
                <w:rFonts w:ascii="Arial" w:eastAsia="Times New Roman" w:hAnsi="Arial" w:cs="Arial"/>
                <w:sz w:val="20"/>
                <w:szCs w:val="20"/>
                <w:lang w:eastAsia="en-GB"/>
              </w:rPr>
              <w:fldChar w:fldCharType="begin">
                <w:fldData xml:space="preserve">PEVuZE5vdGU+PENpdGU+PEF1dGhvcj5EZXRlcm1hbm48L0F1dGhvcj48WWVhcj4yMDEwPC9ZZWFy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</w:fldData>
              </w:fldChar>
            </w:r>
            <w:r w:rsidR="00765119" w:rsidRPr="00F02245">
              <w:rPr>
                <w:rFonts w:ascii="Arial" w:eastAsia="Times New Roman" w:hAnsi="Arial" w:cs="Arial"/>
                <w:sz w:val="20"/>
                <w:szCs w:val="20"/>
                <w:lang w:eastAsia="en-GB"/>
              </w:rPr>
              <w:instrText xml:space="preserve"> ADDIN EN.CITE.DATA </w:instrText>
            </w:r>
            <w:r w:rsidR="00765119" w:rsidRPr="00F02245">
              <w:rPr>
                <w:rFonts w:ascii="Arial" w:eastAsia="Times New Roman" w:hAnsi="Arial" w:cs="Arial"/>
                <w:sz w:val="20"/>
                <w:szCs w:val="20"/>
                <w:lang w:eastAsia="en-GB"/>
              </w:rPr>
            </w:r>
            <w:r w:rsidR="00765119" w:rsidRPr="00F02245">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765119" w:rsidRPr="00F02245">
              <w:rPr>
                <w:rFonts w:ascii="Arial" w:eastAsia="Times New Roman" w:hAnsi="Arial" w:cs="Arial"/>
                <w:noProof/>
                <w:sz w:val="20"/>
                <w:szCs w:val="20"/>
                <w:vertAlign w:val="superscript"/>
                <w:lang w:eastAsia="en-GB"/>
              </w:rPr>
              <w:t>24</w:t>
            </w:r>
            <w:r w:rsidRPr="00F02245">
              <w:rPr>
                <w:rFonts w:ascii="Arial" w:eastAsia="Times New Roman" w:hAnsi="Arial" w:cs="Arial"/>
                <w:sz w:val="20"/>
                <w:szCs w:val="20"/>
                <w:lang w:eastAsia="en-GB"/>
              </w:rPr>
              <w:fldChar w:fldCharType="end"/>
            </w:r>
          </w:p>
          <w:p w:rsidR="00640CDB" w:rsidRPr="00F02245" w:rsidRDefault="00640CDB" w:rsidP="0015778C">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hideMark/>
          </w:tcPr>
          <w:p w:rsidR="00640CDB" w:rsidRPr="00F02245" w:rsidRDefault="00640CD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5-2007</w:t>
            </w:r>
          </w:p>
        </w:tc>
        <w:tc>
          <w:tcPr>
            <w:tcW w:w="2970" w:type="dxa"/>
            <w:shd w:val="clear" w:color="auto" w:fill="F2F2F2" w:themeFill="background1" w:themeFillShade="F2"/>
            <w:noWrap/>
            <w:vAlign w:val="center"/>
            <w:hideMark/>
          </w:tcPr>
          <w:p w:rsidR="00640CDB" w:rsidRPr="00F02245" w:rsidRDefault="00640CDB" w:rsidP="00982AB8">
            <w:pPr>
              <w:spacing w:after="0" w:line="240" w:lineRule="auto"/>
              <w:jc w:val="center"/>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RCT</w:t>
            </w:r>
          </w:p>
        </w:tc>
        <w:tc>
          <w:tcPr>
            <w:tcW w:w="1985" w:type="dxa"/>
            <w:gridSpan w:val="2"/>
            <w:shd w:val="clear" w:color="auto" w:fill="F2F2F2" w:themeFill="background1" w:themeFillShade="F2"/>
            <w:noWrap/>
            <w:vAlign w:val="center"/>
            <w:hideMark/>
          </w:tcPr>
          <w:p w:rsidR="00640CDB" w:rsidRPr="00F02245" w:rsidRDefault="00640CD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984" w:type="dxa"/>
            <w:gridSpan w:val="3"/>
            <w:shd w:val="clear" w:color="auto" w:fill="F2F2F2" w:themeFill="background1" w:themeFillShade="F2"/>
            <w:noWrap/>
            <w:vAlign w:val="center"/>
            <w:hideMark/>
          </w:tcPr>
          <w:p w:rsidR="00640CDB" w:rsidRPr="00F02245" w:rsidRDefault="00640CD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640CDB" w:rsidRPr="00F02245" w:rsidRDefault="00640CDB" w:rsidP="00E852AA">
            <w:pPr>
              <w:spacing w:after="0"/>
              <w:jc w:val="center"/>
              <w:rPr>
                <w:rFonts w:ascii="Arial" w:hAnsi="Arial" w:cs="Arial"/>
                <w:sz w:val="20"/>
                <w:szCs w:val="20"/>
              </w:rPr>
            </w:pPr>
            <w:r w:rsidRPr="00F02245">
              <w:rPr>
                <w:rFonts w:ascii="Arial" w:hAnsi="Arial" w:cs="Arial"/>
                <w:sz w:val="20"/>
                <w:szCs w:val="20"/>
              </w:rPr>
              <w:t>74</w:t>
            </w:r>
          </w:p>
        </w:tc>
        <w:tc>
          <w:tcPr>
            <w:tcW w:w="1202" w:type="dxa"/>
            <w:gridSpan w:val="2"/>
            <w:shd w:val="clear" w:color="auto" w:fill="F2F2F2" w:themeFill="background1" w:themeFillShade="F2"/>
            <w:noWrap/>
            <w:vAlign w:val="center"/>
            <w:hideMark/>
          </w:tcPr>
          <w:p w:rsidR="00640CDB" w:rsidRPr="00F02245" w:rsidRDefault="00640CDB" w:rsidP="00982AB8">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8</w:t>
            </w:r>
          </w:p>
        </w:tc>
        <w:tc>
          <w:tcPr>
            <w:tcW w:w="802" w:type="dxa"/>
            <w:shd w:val="clear" w:color="auto" w:fill="F2F2F2" w:themeFill="background1" w:themeFillShade="F2"/>
          </w:tcPr>
          <w:p w:rsidR="00640CDB" w:rsidRPr="00F02245" w:rsidRDefault="00640CDB" w:rsidP="00982AB8">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tcPr>
          <w:p w:rsidR="00EB68BB" w:rsidRPr="00F02245" w:rsidRDefault="00EB68BB" w:rsidP="00527905">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Donati 1985</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Donati&lt;/Author&gt;&lt;Year&gt;1985&lt;/Year&gt;&lt;RecNum&gt;183&lt;/RecNum&gt;&lt;DisplayText&gt;&lt;style face="superscript"&gt;25&lt;/style&gt;&lt;/DisplayText&gt;&lt;record&gt;&lt;rec-number&gt;183&lt;/rec-number&gt;&lt;foreign-keys&gt;&lt;key app="EN" db-id="vtdzts02mez2aqezrs6vvszy292zrevtsvaa" timestamp="1498111327"&gt;183&lt;/key&gt;&lt;/foreign-keys&gt;&lt;ref-type name="Journal Article"&gt;17&lt;/ref-type&gt;&lt;contributors&gt;&lt;authors&gt;&lt;author&gt;Donati, F.&lt;/author&gt;&lt;author&gt;Maille, J. G.&lt;/author&gt;&lt;author&gt;Blain, R.&lt;/author&gt;&lt;author&gt;Boulanger, M.&lt;/author&gt;&lt;author&gt;Sahab, P.&lt;/author&gt;&lt;/authors&gt;&lt;/contributors&gt;&lt;titles&gt;&lt;title&gt;End-tidal carbon dioxide tension and temperature changes after coronary artery bypass surgery&lt;/title&gt;&lt;secondary-title&gt;Can Anaesth Soc J&lt;/secondary-title&gt;&lt;alt-title&gt;Canadian Anaesthetists&amp;apos; Society journal&lt;/alt-title&gt;&lt;/titles&gt;&lt;periodical&gt;&lt;full-title&gt;Can Anaesth Soc J&lt;/full-title&gt;&lt;abbr-1&gt;Canadian Anaesthetists&amp;apos; Society journal&lt;/abbr-1&gt;&lt;/periodical&gt;&lt;alt-periodical&gt;&lt;full-title&gt;Can Anaesth Soc J&lt;/full-title&gt;&lt;abbr-1&gt;Canadian Anaesthetists&amp;apos; Society journal&lt;/abbr-1&gt;&lt;/alt-periodical&gt;&lt;pages&gt;272-7&lt;/pages&gt;&lt;volume&gt;32&lt;/volume&gt;&lt;number&gt;3 Pt 1&lt;/number&gt;&lt;edition&gt;1985/05/01&lt;/edition&gt;&lt;keywords&gt;&lt;keyword&gt;Aged&lt;/keyword&gt;&lt;keyword&gt;*Anesthesia, General&lt;/keyword&gt;&lt;keyword&gt;*Body Temperature&lt;/keyword&gt;&lt;keyword&gt;Carbon Dioxide/*analysis/blood&lt;/keyword&gt;&lt;keyword&gt;*Coronary Artery Bypass&lt;/keyword&gt;&lt;keyword&gt;Female&lt;/keyword&gt;&lt;keyword&gt;Humans&lt;/keyword&gt;&lt;keyword&gt;Male&lt;/keyword&gt;&lt;keyword&gt;Middle Aged&lt;/keyword&gt;&lt;keyword&gt;Postoperative Period&lt;/keyword&gt;&lt;keyword&gt;*Respiration, Artificial&lt;/keyword&gt;&lt;keyword&gt;Tidal Volume&lt;/keyword&gt;&lt;/keywords&gt;&lt;dates&gt;&lt;year&gt;1985&lt;/year&gt;&lt;pub-dates&gt;&lt;date&gt;May&lt;/date&gt;&lt;/pub-dates&gt;&lt;/dates&gt;&lt;isbn&gt;0008-2856 (Print)&amp;#xD;0008-2856&lt;/isbn&gt;&lt;accession-num&gt;3924377&lt;/accession-num&gt;&lt;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25</w:t>
            </w:r>
            <w:r w:rsidRPr="00F02245">
              <w:rPr>
                <w:rFonts w:ascii="Arial" w:eastAsia="Times New Roman" w:hAnsi="Arial" w:cs="Arial"/>
                <w:sz w:val="20"/>
                <w:szCs w:val="20"/>
                <w:lang w:eastAsia="en-GB"/>
              </w:rPr>
              <w:fldChar w:fldCharType="end"/>
            </w:r>
          </w:p>
          <w:p w:rsidR="00EB68BB" w:rsidRPr="00F02245" w:rsidRDefault="00EB68BB" w:rsidP="00527905">
            <w:pPr>
              <w:spacing w:after="0" w:line="240" w:lineRule="auto"/>
              <w:rPr>
                <w:rFonts w:ascii="Arial" w:eastAsia="Times New Roman" w:hAnsi="Arial" w:cs="Arial"/>
                <w:sz w:val="20"/>
                <w:szCs w:val="20"/>
                <w:lang w:eastAsia="en-GB"/>
              </w:rPr>
            </w:pPr>
          </w:p>
        </w:tc>
        <w:tc>
          <w:tcPr>
            <w:tcW w:w="1834" w:type="dxa"/>
            <w:shd w:val="clear" w:color="auto" w:fill="auto"/>
            <w:noWrap/>
            <w:vAlign w:val="center"/>
          </w:tcPr>
          <w:p w:rsidR="00EB68BB" w:rsidRPr="00F02245" w:rsidRDefault="00EB68BB" w:rsidP="00527905">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tcPr>
          <w:p w:rsidR="00EB68BB" w:rsidRPr="00F02245" w:rsidRDefault="00EB68BB" w:rsidP="00527905">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tcPr>
          <w:p w:rsidR="00EB68BB" w:rsidRPr="00F02245" w:rsidRDefault="00EB68BB" w:rsidP="00527905">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w:t>
            </w:r>
          </w:p>
        </w:tc>
        <w:tc>
          <w:tcPr>
            <w:tcW w:w="1984" w:type="dxa"/>
            <w:gridSpan w:val="3"/>
            <w:shd w:val="clear" w:color="auto" w:fill="auto"/>
            <w:noWrap/>
            <w:vAlign w:val="center"/>
          </w:tcPr>
          <w:p w:rsidR="00EB68BB" w:rsidRPr="00F02245" w:rsidRDefault="00EB68BB" w:rsidP="00527905">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tcPr>
          <w:p w:rsidR="00EB68BB" w:rsidRPr="00F02245" w:rsidRDefault="00EB68BB" w:rsidP="00527905">
            <w:pPr>
              <w:spacing w:after="0"/>
              <w:jc w:val="center"/>
              <w:rPr>
                <w:rFonts w:ascii="Arial" w:hAnsi="Arial" w:cs="Arial"/>
                <w:sz w:val="20"/>
                <w:szCs w:val="20"/>
              </w:rPr>
            </w:pPr>
            <w:r w:rsidRPr="00F02245">
              <w:rPr>
                <w:rFonts w:ascii="Arial" w:hAnsi="Arial" w:cs="Arial"/>
                <w:sz w:val="20"/>
                <w:szCs w:val="20"/>
              </w:rPr>
              <w:t>20</w:t>
            </w:r>
          </w:p>
        </w:tc>
        <w:tc>
          <w:tcPr>
            <w:tcW w:w="1202" w:type="dxa"/>
            <w:gridSpan w:val="2"/>
            <w:shd w:val="clear" w:color="auto" w:fill="auto"/>
            <w:noWrap/>
            <w:vAlign w:val="center"/>
          </w:tcPr>
          <w:p w:rsidR="00EB68BB" w:rsidRPr="00F02245" w:rsidRDefault="00EB68BB" w:rsidP="00527905">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9</w:t>
            </w:r>
          </w:p>
        </w:tc>
        <w:tc>
          <w:tcPr>
            <w:tcW w:w="802" w:type="dxa"/>
            <w:shd w:val="clear" w:color="auto" w:fill="auto"/>
          </w:tcPr>
          <w:p w:rsidR="00EB68BB" w:rsidRPr="00F02245" w:rsidRDefault="00EB68BB" w:rsidP="00527905">
            <w:pPr>
              <w:spacing w:before="120"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982AB8">
            <w:pPr>
              <w:spacing w:after="0" w:line="240" w:lineRule="auto"/>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Dyhr 2002</w:t>
            </w:r>
            <w:r w:rsidRPr="00F02245">
              <w:rPr>
                <w:rFonts w:ascii="Arial" w:eastAsia="Times New Roman" w:hAnsi="Arial" w:cs="Arial"/>
                <w:sz w:val="20"/>
                <w:szCs w:val="20"/>
                <w:lang w:eastAsia="en-GB"/>
              </w:rPr>
              <w:fldChar w:fldCharType="begin">
                <w:fldData xml:space="preserve">PEVuZE5vdGU+PENpdGU+PEF1dGhvcj5EeWhyPC9BdXRob3I+PFllYXI+MjAwMjwvWWVhcj48UmVj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EeWhyPC9BdXRob3I+PFllYXI+MjAwMjwvWWVhcj48UmVj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26</w:t>
            </w:r>
            <w:r w:rsidRPr="00F02245">
              <w:rPr>
                <w:rFonts w:ascii="Arial" w:eastAsia="Times New Roman" w:hAnsi="Arial" w:cs="Arial"/>
                <w:sz w:val="20"/>
                <w:szCs w:val="20"/>
                <w:lang w:eastAsia="en-GB"/>
              </w:rPr>
              <w:fldChar w:fldCharType="end"/>
            </w:r>
          </w:p>
          <w:p w:rsidR="00EB68BB" w:rsidRPr="00F02245" w:rsidRDefault="00EB68BB" w:rsidP="00982AB8">
            <w:pPr>
              <w:spacing w:after="0" w:line="240" w:lineRule="auto"/>
              <w:rPr>
                <w:rFonts w:ascii="Arial" w:eastAsia="Times New Roman" w:hAnsi="Arial" w:cs="Arial"/>
                <w:sz w:val="20"/>
                <w:szCs w:val="20"/>
                <w:lang w:val="de-DE" w:eastAsia="en-GB"/>
              </w:rPr>
            </w:pP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6</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2.5</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Eagan 2009</w:t>
            </w:r>
            <w:r w:rsidRPr="00F02245">
              <w:rPr>
                <w:rFonts w:ascii="Arial" w:eastAsia="Times New Roman" w:hAnsi="Arial" w:cs="Arial"/>
                <w:sz w:val="20"/>
                <w:szCs w:val="20"/>
                <w:lang w:eastAsia="en-GB"/>
              </w:rPr>
              <w:fldChar w:fldCharType="begin">
                <w:fldData xml:space="preserve">PEVuZE5vdGU+PENpdGU+PEF1dGhvcj5FYWdhbjwvQXV0aG9yPjxZZWFyPjIwMDk8L1llYXI+PFJl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FYWdhbjwvQXV0aG9yPjxZZWFyPjIwMDk8L1llYXI+PFJl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27</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2-2004</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67</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9</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0</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Ely 1994</w:t>
            </w:r>
            <w:r w:rsidRPr="00F02245">
              <w:rPr>
                <w:rFonts w:ascii="Arial" w:eastAsia="Times New Roman" w:hAnsi="Arial" w:cs="Arial"/>
                <w:sz w:val="20"/>
                <w:szCs w:val="20"/>
                <w:lang w:eastAsia="en-GB"/>
              </w:rPr>
              <w:fldChar w:fldCharType="begin">
                <w:fldData xml:space="preserve">PEVuZE5vdGU+PENpdGU+PEF1dGhvcj5FbHk8L0F1dGhvcj48WWVhcj4xOTk0PC9ZZWFyPjxSZWNO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FbHk8L0F1dGhvcj48WWVhcj4xOTk0PC9ZZWFyPjxSZWNO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28</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3</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1.2</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62</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6</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1F425E" w:rsidRPr="00F02245" w:rsidTr="00404679">
        <w:trPr>
          <w:trHeight w:val="454"/>
        </w:trPr>
        <w:tc>
          <w:tcPr>
            <w:tcW w:w="2015" w:type="dxa"/>
            <w:vMerge w:val="restart"/>
            <w:shd w:val="clear" w:color="auto" w:fill="auto"/>
            <w:noWrap/>
            <w:vAlign w:val="center"/>
          </w:tcPr>
          <w:p w:rsidR="001F425E" w:rsidRPr="00F02245" w:rsidRDefault="001F425E" w:rsidP="00B4186D">
            <w:pPr>
              <w:spacing w:after="0" w:line="240" w:lineRule="auto"/>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Esteban 2013</w:t>
            </w:r>
            <w:r w:rsidRPr="00F02245">
              <w:rPr>
                <w:rFonts w:ascii="Arial" w:eastAsia="Times New Roman" w:hAnsi="Arial" w:cs="Arial"/>
                <w:sz w:val="20"/>
                <w:szCs w:val="20"/>
                <w:lang w:eastAsia="en-GB"/>
              </w:rPr>
              <w:fldChar w:fldCharType="begin">
                <w:fldData xml:space="preserve">PEVuZE5vdGU+PENpdGU+PEF1dGhvcj5Fc3RlYmFuPC9BdXRob3I+PFllYXI+MjAxMzwvWWVhcj48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jIwLTMwPC9wYWdl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=
</w:fldData>
              </w:fldChar>
            </w:r>
            <w:r>
              <w:rPr>
                <w:rFonts w:ascii="Arial" w:eastAsia="Times New Roman" w:hAnsi="Arial" w:cs="Arial"/>
                <w:sz w:val="20"/>
                <w:szCs w:val="20"/>
                <w:lang w:eastAsia="en-GB"/>
              </w:rPr>
              <w:instrText xml:space="preserve"> ADDIN EN.CITE </w:instrText>
            </w:r>
            <w:r>
              <w:rPr>
                <w:rFonts w:ascii="Arial" w:eastAsia="Times New Roman" w:hAnsi="Arial" w:cs="Arial"/>
                <w:sz w:val="20"/>
                <w:szCs w:val="20"/>
                <w:lang w:eastAsia="en-GB"/>
              </w:rPr>
              <w:fldChar w:fldCharType="begin">
                <w:fldData xml:space="preserve">PEVuZE5vdGU+PENpdGU+PEF1dGhvcj5Fc3RlYmFuPC9BdXRob3I+PFllYXI+MjAxMzwvWWVhcj48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jIwLTMwPC9wYWdl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=
</w:fldData>
              </w:fldChar>
            </w:r>
            <w:r>
              <w:rPr>
                <w:rFonts w:ascii="Arial" w:eastAsia="Times New Roman" w:hAnsi="Arial" w:cs="Arial"/>
                <w:sz w:val="20"/>
                <w:szCs w:val="20"/>
                <w:lang w:eastAsia="en-GB"/>
              </w:rPr>
              <w:instrText xml:space="preserve"> ADDIN EN.CITE.DATA </w:instrText>
            </w:r>
            <w:r>
              <w:rPr>
                <w:rFonts w:ascii="Arial" w:eastAsia="Times New Roman" w:hAnsi="Arial" w:cs="Arial"/>
                <w:sz w:val="20"/>
                <w:szCs w:val="20"/>
                <w:lang w:eastAsia="en-GB"/>
              </w:rPr>
            </w:r>
            <w:r>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B4186D">
              <w:rPr>
                <w:rFonts w:ascii="Arial" w:eastAsia="Times New Roman" w:hAnsi="Arial" w:cs="Arial"/>
                <w:noProof/>
                <w:sz w:val="20"/>
                <w:szCs w:val="20"/>
                <w:vertAlign w:val="superscript"/>
                <w:lang w:eastAsia="en-GB"/>
              </w:rPr>
              <w:t>29</w:t>
            </w:r>
            <w:r w:rsidRPr="00F02245">
              <w:rPr>
                <w:rFonts w:ascii="Arial" w:eastAsia="Times New Roman" w:hAnsi="Arial" w:cs="Arial"/>
                <w:sz w:val="20"/>
                <w:szCs w:val="20"/>
                <w:lang w:eastAsia="en-GB"/>
              </w:rPr>
              <w:fldChar w:fldCharType="end"/>
            </w:r>
          </w:p>
        </w:tc>
        <w:tc>
          <w:tcPr>
            <w:tcW w:w="1834" w:type="dxa"/>
            <w:shd w:val="clear" w:color="auto" w:fill="auto"/>
            <w:noWrap/>
            <w:vAlign w:val="center"/>
          </w:tcPr>
          <w:p w:rsidR="001F425E" w:rsidRPr="00F02245" w:rsidRDefault="001F425E"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8</w:t>
            </w:r>
          </w:p>
        </w:tc>
        <w:tc>
          <w:tcPr>
            <w:tcW w:w="2970" w:type="dxa"/>
            <w:vMerge w:val="restart"/>
            <w:shd w:val="clear" w:color="auto" w:fill="auto"/>
            <w:noWrap/>
            <w:vAlign w:val="center"/>
          </w:tcPr>
          <w:p w:rsidR="001F425E" w:rsidRPr="00F02245" w:rsidRDefault="001F425E"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tcPr>
          <w:p w:rsidR="001F425E" w:rsidRPr="00F02245" w:rsidRDefault="001F425E"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8</w:t>
            </w:r>
          </w:p>
        </w:tc>
        <w:tc>
          <w:tcPr>
            <w:tcW w:w="1984" w:type="dxa"/>
            <w:gridSpan w:val="3"/>
            <w:shd w:val="clear" w:color="auto" w:fill="auto"/>
            <w:noWrap/>
            <w:vAlign w:val="center"/>
          </w:tcPr>
          <w:p w:rsidR="001F425E" w:rsidRPr="00F02245" w:rsidRDefault="001F425E"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tcPr>
          <w:p w:rsidR="001F425E" w:rsidRPr="00F02245" w:rsidRDefault="001F425E" w:rsidP="00267C39">
            <w:pPr>
              <w:spacing w:after="0"/>
              <w:jc w:val="center"/>
              <w:rPr>
                <w:rFonts w:ascii="Arial" w:hAnsi="Arial" w:cs="Arial"/>
                <w:sz w:val="20"/>
                <w:szCs w:val="20"/>
              </w:rPr>
            </w:pPr>
            <w:r w:rsidRPr="00F02245">
              <w:rPr>
                <w:rFonts w:ascii="Arial" w:hAnsi="Arial" w:cs="Arial"/>
                <w:sz w:val="20"/>
                <w:szCs w:val="20"/>
              </w:rPr>
              <w:t>518</w:t>
            </w:r>
            <w:r>
              <w:rPr>
                <w:rFonts w:ascii="Arial" w:hAnsi="Arial" w:cs="Arial"/>
                <w:sz w:val="20"/>
                <w:szCs w:val="20"/>
              </w:rPr>
              <w:t>3</w:t>
            </w:r>
          </w:p>
        </w:tc>
        <w:tc>
          <w:tcPr>
            <w:tcW w:w="1202" w:type="dxa"/>
            <w:gridSpan w:val="2"/>
            <w:shd w:val="clear" w:color="auto" w:fill="auto"/>
            <w:noWrap/>
            <w:vAlign w:val="center"/>
          </w:tcPr>
          <w:p w:rsidR="001F425E" w:rsidRPr="00F02245" w:rsidRDefault="001F425E"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9</w:t>
            </w:r>
          </w:p>
        </w:tc>
        <w:tc>
          <w:tcPr>
            <w:tcW w:w="802" w:type="dxa"/>
            <w:shd w:val="clear" w:color="auto" w:fill="auto"/>
          </w:tcPr>
          <w:p w:rsidR="001F425E" w:rsidRPr="00F02245" w:rsidRDefault="001F425E" w:rsidP="00512432">
            <w:pPr>
              <w:spacing w:after="0" w:line="240" w:lineRule="auto"/>
              <w:jc w:val="center"/>
              <w:rPr>
                <w:rFonts w:ascii="Arial" w:eastAsia="Times New Roman" w:hAnsi="Arial" w:cs="Arial"/>
                <w:sz w:val="20"/>
                <w:szCs w:val="20"/>
                <w:lang w:eastAsia="en-GB"/>
              </w:rPr>
            </w:pPr>
          </w:p>
        </w:tc>
      </w:tr>
      <w:tr w:rsidR="001F425E" w:rsidRPr="00F02245" w:rsidTr="00404679">
        <w:trPr>
          <w:trHeight w:val="454"/>
        </w:trPr>
        <w:tc>
          <w:tcPr>
            <w:tcW w:w="2015" w:type="dxa"/>
            <w:vMerge/>
            <w:shd w:val="clear" w:color="auto" w:fill="auto"/>
            <w:noWrap/>
            <w:vAlign w:val="center"/>
          </w:tcPr>
          <w:p w:rsidR="001F425E" w:rsidRPr="00F02245" w:rsidRDefault="001F425E" w:rsidP="00982AB8">
            <w:pPr>
              <w:spacing w:after="0" w:line="240" w:lineRule="auto"/>
              <w:rPr>
                <w:rFonts w:ascii="Arial" w:eastAsia="Times New Roman" w:hAnsi="Arial" w:cs="Arial"/>
                <w:sz w:val="20"/>
                <w:szCs w:val="20"/>
                <w:lang w:val="de-DE" w:eastAsia="en-GB"/>
              </w:rPr>
            </w:pPr>
          </w:p>
        </w:tc>
        <w:tc>
          <w:tcPr>
            <w:tcW w:w="1834" w:type="dxa"/>
            <w:shd w:val="clear" w:color="auto" w:fill="auto"/>
            <w:noWrap/>
            <w:vAlign w:val="center"/>
          </w:tcPr>
          <w:p w:rsidR="001F425E" w:rsidRPr="00F02245" w:rsidRDefault="001F425E"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4</w:t>
            </w:r>
          </w:p>
        </w:tc>
        <w:tc>
          <w:tcPr>
            <w:tcW w:w="2970" w:type="dxa"/>
            <w:vMerge/>
            <w:shd w:val="clear" w:color="auto" w:fill="auto"/>
            <w:noWrap/>
            <w:vAlign w:val="center"/>
          </w:tcPr>
          <w:p w:rsidR="001F425E" w:rsidRPr="00F02245" w:rsidRDefault="001F425E" w:rsidP="009160E0">
            <w:pPr>
              <w:spacing w:after="0" w:line="240" w:lineRule="auto"/>
              <w:jc w:val="center"/>
              <w:rPr>
                <w:rFonts w:ascii="Arial" w:eastAsia="Times New Roman" w:hAnsi="Arial" w:cs="Arial"/>
                <w:sz w:val="20"/>
                <w:szCs w:val="20"/>
                <w:lang w:eastAsia="en-GB"/>
              </w:rPr>
            </w:pPr>
          </w:p>
        </w:tc>
        <w:tc>
          <w:tcPr>
            <w:tcW w:w="1985" w:type="dxa"/>
            <w:gridSpan w:val="2"/>
            <w:shd w:val="clear" w:color="auto" w:fill="auto"/>
            <w:noWrap/>
            <w:vAlign w:val="center"/>
          </w:tcPr>
          <w:p w:rsidR="001F425E" w:rsidRPr="00F02245" w:rsidRDefault="001F425E"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3</w:t>
            </w:r>
          </w:p>
        </w:tc>
        <w:tc>
          <w:tcPr>
            <w:tcW w:w="1984" w:type="dxa"/>
            <w:gridSpan w:val="3"/>
            <w:shd w:val="clear" w:color="auto" w:fill="auto"/>
            <w:noWrap/>
            <w:vAlign w:val="center"/>
          </w:tcPr>
          <w:p w:rsidR="001F425E" w:rsidRPr="00F02245" w:rsidRDefault="001F425E" w:rsidP="00765119">
            <w:pPr>
              <w:spacing w:before="120"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tcPr>
          <w:p w:rsidR="001F425E" w:rsidRPr="00F02245" w:rsidRDefault="001F425E" w:rsidP="00770C48">
            <w:pPr>
              <w:spacing w:after="0"/>
              <w:jc w:val="center"/>
              <w:rPr>
                <w:rFonts w:ascii="Arial" w:hAnsi="Arial" w:cs="Arial"/>
                <w:sz w:val="20"/>
                <w:szCs w:val="20"/>
              </w:rPr>
            </w:pPr>
            <w:r w:rsidRPr="00F02245">
              <w:rPr>
                <w:rFonts w:ascii="Arial" w:hAnsi="Arial" w:cs="Arial"/>
                <w:sz w:val="20"/>
                <w:szCs w:val="20"/>
              </w:rPr>
              <w:t>4968</w:t>
            </w:r>
          </w:p>
        </w:tc>
        <w:tc>
          <w:tcPr>
            <w:tcW w:w="1202" w:type="dxa"/>
            <w:gridSpan w:val="2"/>
            <w:shd w:val="clear" w:color="auto" w:fill="auto"/>
            <w:noWrap/>
            <w:vAlign w:val="center"/>
          </w:tcPr>
          <w:p w:rsidR="001F425E" w:rsidRPr="00F02245" w:rsidRDefault="001F425E"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9</w:t>
            </w:r>
          </w:p>
        </w:tc>
        <w:tc>
          <w:tcPr>
            <w:tcW w:w="802" w:type="dxa"/>
            <w:shd w:val="clear" w:color="auto" w:fill="auto"/>
          </w:tcPr>
          <w:p w:rsidR="001F425E" w:rsidRPr="00F02245" w:rsidRDefault="001F425E" w:rsidP="00512432">
            <w:pPr>
              <w:spacing w:after="0" w:line="240" w:lineRule="auto"/>
              <w:jc w:val="center"/>
              <w:rPr>
                <w:rFonts w:ascii="Arial" w:eastAsia="Times New Roman" w:hAnsi="Arial" w:cs="Arial"/>
                <w:sz w:val="20"/>
                <w:szCs w:val="20"/>
                <w:lang w:eastAsia="en-GB"/>
              </w:rPr>
            </w:pPr>
          </w:p>
        </w:tc>
      </w:tr>
      <w:tr w:rsidR="001F425E" w:rsidRPr="00F02245" w:rsidTr="00404679">
        <w:trPr>
          <w:trHeight w:val="454"/>
        </w:trPr>
        <w:tc>
          <w:tcPr>
            <w:tcW w:w="2015" w:type="dxa"/>
            <w:vMerge/>
            <w:shd w:val="clear" w:color="auto" w:fill="auto"/>
            <w:noWrap/>
            <w:vAlign w:val="center"/>
          </w:tcPr>
          <w:p w:rsidR="001F425E" w:rsidRPr="00F02245" w:rsidRDefault="001F425E" w:rsidP="00982AB8">
            <w:pPr>
              <w:spacing w:after="0" w:line="240" w:lineRule="auto"/>
              <w:rPr>
                <w:rFonts w:ascii="Arial" w:eastAsia="Times New Roman" w:hAnsi="Arial" w:cs="Arial"/>
                <w:sz w:val="20"/>
                <w:szCs w:val="20"/>
                <w:lang w:val="de-DE" w:eastAsia="en-GB"/>
              </w:rPr>
            </w:pPr>
          </w:p>
        </w:tc>
        <w:tc>
          <w:tcPr>
            <w:tcW w:w="1834" w:type="dxa"/>
            <w:shd w:val="clear" w:color="auto" w:fill="auto"/>
            <w:noWrap/>
            <w:vAlign w:val="center"/>
          </w:tcPr>
          <w:p w:rsidR="001F425E" w:rsidRPr="00F02245" w:rsidRDefault="001F425E"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0</w:t>
            </w:r>
          </w:p>
        </w:tc>
        <w:tc>
          <w:tcPr>
            <w:tcW w:w="2970" w:type="dxa"/>
            <w:vMerge/>
            <w:shd w:val="clear" w:color="auto" w:fill="auto"/>
            <w:noWrap/>
            <w:vAlign w:val="center"/>
          </w:tcPr>
          <w:p w:rsidR="001F425E" w:rsidRPr="00F02245" w:rsidRDefault="001F425E" w:rsidP="009160E0">
            <w:pPr>
              <w:spacing w:after="0" w:line="240" w:lineRule="auto"/>
              <w:jc w:val="center"/>
              <w:rPr>
                <w:rFonts w:ascii="Arial" w:eastAsia="Times New Roman" w:hAnsi="Arial" w:cs="Arial"/>
                <w:sz w:val="20"/>
                <w:szCs w:val="20"/>
                <w:lang w:eastAsia="en-GB"/>
              </w:rPr>
            </w:pPr>
          </w:p>
        </w:tc>
        <w:tc>
          <w:tcPr>
            <w:tcW w:w="1985" w:type="dxa"/>
            <w:gridSpan w:val="2"/>
            <w:shd w:val="clear" w:color="auto" w:fill="auto"/>
            <w:noWrap/>
            <w:vAlign w:val="center"/>
          </w:tcPr>
          <w:p w:rsidR="001F425E" w:rsidRPr="00F02245" w:rsidRDefault="001F425E"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2</w:t>
            </w:r>
          </w:p>
        </w:tc>
        <w:tc>
          <w:tcPr>
            <w:tcW w:w="1984" w:type="dxa"/>
            <w:gridSpan w:val="3"/>
            <w:shd w:val="clear" w:color="auto" w:fill="auto"/>
            <w:noWrap/>
            <w:vAlign w:val="center"/>
          </w:tcPr>
          <w:p w:rsidR="001F425E" w:rsidRPr="00F02245" w:rsidRDefault="001F425E" w:rsidP="00640CDB">
            <w:pPr>
              <w:spacing w:after="0" w:line="240" w:lineRule="auto"/>
              <w:rPr>
                <w:rFonts w:ascii="Arial" w:eastAsia="Times New Roman" w:hAnsi="Arial" w:cs="Arial"/>
                <w:sz w:val="20"/>
                <w:szCs w:val="20"/>
                <w:lang w:eastAsia="en-GB"/>
              </w:rPr>
            </w:pPr>
          </w:p>
          <w:p w:rsidR="001F425E" w:rsidRPr="00F02245" w:rsidRDefault="001F425E" w:rsidP="00640CDB">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tcPr>
          <w:p w:rsidR="001F425E" w:rsidRPr="00F02245" w:rsidRDefault="001F425E" w:rsidP="00770C48">
            <w:pPr>
              <w:spacing w:after="0"/>
              <w:jc w:val="center"/>
              <w:rPr>
                <w:rFonts w:ascii="Arial" w:hAnsi="Arial" w:cs="Arial"/>
                <w:sz w:val="20"/>
                <w:szCs w:val="20"/>
              </w:rPr>
            </w:pPr>
            <w:r w:rsidRPr="00F02245">
              <w:rPr>
                <w:rFonts w:ascii="Arial" w:hAnsi="Arial" w:cs="Arial"/>
                <w:sz w:val="20"/>
                <w:szCs w:val="20"/>
              </w:rPr>
              <w:t>8151</w:t>
            </w:r>
          </w:p>
        </w:tc>
        <w:tc>
          <w:tcPr>
            <w:tcW w:w="1202" w:type="dxa"/>
            <w:gridSpan w:val="2"/>
            <w:shd w:val="clear" w:color="auto" w:fill="auto"/>
            <w:noWrap/>
            <w:vAlign w:val="center"/>
          </w:tcPr>
          <w:p w:rsidR="001F425E" w:rsidRPr="00F02245" w:rsidRDefault="001F425E"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1</w:t>
            </w:r>
          </w:p>
        </w:tc>
        <w:tc>
          <w:tcPr>
            <w:tcW w:w="802" w:type="dxa"/>
            <w:shd w:val="clear" w:color="auto" w:fill="auto"/>
          </w:tcPr>
          <w:p w:rsidR="001F425E" w:rsidRPr="00F02245" w:rsidRDefault="001F425E"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Feissel 2007</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Feissel&lt;/Author&gt;&lt;Year&gt;2007&lt;/Year&gt;&lt;RecNum&gt;201&lt;/RecNum&gt;&lt;DisplayText&gt;&lt;style face="superscript"&gt;30&lt;/style&gt;&lt;/DisplayText&gt;&lt;record&gt;&lt;rec-number&gt;201&lt;/rec-number&gt;&lt;foreign-keys&gt;&lt;key app="EN" db-id="vtdzts02mez2aqezrs6vvszy292zrevtsvaa" timestamp="1498111374"&gt;201&lt;/key&gt;&lt;/foreign-keys&gt;&lt;ref-type name="Journal Article"&gt;17&lt;/ref-type&gt;&lt;contributors&gt;&lt;authors&gt;&lt;author&gt;Feissel, M.&lt;/author&gt;&lt;author&gt;Teboul, J. L.&lt;/author&gt;&lt;author&gt;Merlani, P.&lt;/author&gt;&lt;author&gt;Badie, J.&lt;/author&gt;&lt;author&gt;Faller, J. P.&lt;/author&gt;&lt;author&gt;Bendjelid, K.&lt;/author&gt;&lt;/authors&gt;&lt;/contributors&gt;&lt;auth-address&gt;Medical Intensive Care Unit, Centre Hospitalier, Belfort, France.&lt;/auth-address&gt;&lt;titles&gt;&lt;title&gt;Plethysmographic dynamic indices predict fluid responsiveness in septic ventilated patient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icine&lt;/full-title&gt;&lt;/alt-periodical&gt;&lt;pages&gt;993-9&lt;/pages&gt;&lt;volume&gt;33&lt;/volume&gt;&lt;number&gt;6&lt;/number&gt;&lt;edition&gt;2007/03/30&lt;/edition&gt;&lt;keywords&gt;&lt;keyword&gt;Aged&lt;/keyword&gt;&lt;keyword&gt;*Fluid Therapy&lt;/keyword&gt;&lt;keyword&gt;France&lt;/keyword&gt;&lt;keyword&gt;Humans&lt;/keyword&gt;&lt;keyword&gt;Intensive Care Units&lt;/keyword&gt;&lt;keyword&gt;Middle Aged&lt;/keyword&gt;&lt;keyword&gt;Plethysmography/*methods&lt;/keyword&gt;&lt;keyword&gt;Prospective Studies&lt;/keyword&gt;&lt;keyword&gt;*Respiration, Artificial&lt;/keyword&gt;&lt;keyword&gt;*Sepsis&lt;/keyword&gt;&lt;/keywords&gt;&lt;dates&gt;&lt;year&gt;2007&lt;/year&gt;&lt;pub-dates&gt;&lt;date&gt;Jun&lt;/date&gt;&lt;/pub-dates&gt;&lt;/dates&gt;&lt;isbn&gt;0342-4642 (Print)&amp;#xD;0342-4642&lt;/isbn&gt;&lt;accession-num&gt;17393139&lt;/accession-num&gt;&lt;urls&gt;&lt;related-urls&gt;&lt;url&gt;http://download.springer.com/static/pdf/31/art%253A10.1007%252Fs00134-007-0602-6.pdf?auth66=1403955056_d20bafa6779aee5a0c0207ca049f2e9d&amp;amp;ext=.pdf&lt;/url&gt;&lt;/related-urls&gt;&lt;/urls&gt;&lt;electronic-resource-num&gt;10.1007/s00134-007-0602-6&lt;/electronic-resource-num&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30</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23</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2</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Fernandez-Perez 2008</w:t>
            </w:r>
            <w:r w:rsidRPr="00F02245">
              <w:rPr>
                <w:rFonts w:ascii="Arial" w:eastAsia="Times New Roman" w:hAnsi="Arial" w:cs="Arial"/>
                <w:sz w:val="20"/>
                <w:szCs w:val="20"/>
                <w:lang w:eastAsia="en-GB"/>
              </w:rPr>
              <w:fldChar w:fldCharType="begin">
                <w:fldData xml:space="preserve">PEVuZE5vdGU+PENpdGU+PEF1dGhvcj5GZXJuYW5kZXotUGVyZXo8L0F1dGhvcj48WWVhcj4yMDA4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ExMTMtOTwvcGFnZXM+PHZvbHVtZT4xMzM8L3ZvbHVtZT48bnVtYmVyPjU8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GZXJuYW5kZXotUGVyZXo8L0F1dGhvcj48WWVhcj4yMDA4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ExMTMtOTwvcGFnZXM+PHZvbHVtZT4xMzM8L3ZvbHVtZT48bnVtYmVyPjU8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31</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2-2006</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7.5</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94</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72.6</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Fick 2010</w:t>
            </w:r>
            <w:r w:rsidRPr="00F02245">
              <w:rPr>
                <w:rFonts w:ascii="Arial" w:eastAsia="Times New Roman" w:hAnsi="Arial" w:cs="Arial"/>
                <w:sz w:val="20"/>
                <w:szCs w:val="20"/>
                <w:lang w:eastAsia="en-GB"/>
              </w:rPr>
              <w:fldChar w:fldCharType="begin">
                <w:fldData xml:space="preserve">PEVuZE5vdGU+PENpdGU+PEF1dGhvcj5GaWNrPC9BdXRob3I+PFllYXI+MjAxMDwvWWVhcj48UmVj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GaWNrPC9BdXRob3I+PFllYXI+MjAxMDwvWWVhcj48UmVj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32</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4-2006</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7.8</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05</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7</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1F425E" w:rsidRPr="00F02245" w:rsidTr="00404679">
        <w:trPr>
          <w:trHeight w:val="454"/>
        </w:trPr>
        <w:tc>
          <w:tcPr>
            <w:tcW w:w="2015" w:type="dxa"/>
            <w:shd w:val="clear" w:color="auto" w:fill="auto"/>
            <w:noWrap/>
            <w:vAlign w:val="center"/>
          </w:tcPr>
          <w:p w:rsidR="001F425E" w:rsidRPr="00F02245" w:rsidRDefault="001F425E" w:rsidP="00B4186D">
            <w:pPr>
              <w:spacing w:after="0" w:line="240" w:lineRule="auto"/>
              <w:rPr>
                <w:rFonts w:ascii="Arial" w:eastAsia="Times New Roman" w:hAnsi="Arial" w:cs="Arial"/>
                <w:sz w:val="20"/>
                <w:szCs w:val="20"/>
                <w:lang w:eastAsia="en-GB"/>
              </w:rPr>
            </w:pPr>
          </w:p>
        </w:tc>
        <w:tc>
          <w:tcPr>
            <w:tcW w:w="1834" w:type="dxa"/>
            <w:shd w:val="clear" w:color="auto" w:fill="auto"/>
            <w:noWrap/>
            <w:vAlign w:val="center"/>
          </w:tcPr>
          <w:p w:rsidR="001F425E" w:rsidRPr="00F02245" w:rsidRDefault="001F425E" w:rsidP="009160E0">
            <w:pPr>
              <w:spacing w:after="0" w:line="240" w:lineRule="auto"/>
              <w:jc w:val="center"/>
              <w:rPr>
                <w:rFonts w:ascii="Arial" w:eastAsia="Times New Roman" w:hAnsi="Arial" w:cs="Arial"/>
                <w:sz w:val="20"/>
                <w:szCs w:val="20"/>
                <w:lang w:eastAsia="en-GB"/>
              </w:rPr>
            </w:pPr>
          </w:p>
        </w:tc>
        <w:tc>
          <w:tcPr>
            <w:tcW w:w="2970" w:type="dxa"/>
            <w:shd w:val="clear" w:color="auto" w:fill="auto"/>
            <w:noWrap/>
            <w:vAlign w:val="center"/>
          </w:tcPr>
          <w:p w:rsidR="001F425E" w:rsidRPr="00F02245" w:rsidRDefault="001F425E" w:rsidP="00F02245">
            <w:pPr>
              <w:spacing w:after="0" w:line="240" w:lineRule="auto"/>
              <w:jc w:val="center"/>
              <w:rPr>
                <w:rFonts w:ascii="Arial" w:eastAsia="Times New Roman" w:hAnsi="Arial" w:cs="Arial"/>
                <w:sz w:val="20"/>
                <w:szCs w:val="20"/>
                <w:lang w:eastAsia="en-GB"/>
              </w:rPr>
            </w:pPr>
          </w:p>
        </w:tc>
        <w:tc>
          <w:tcPr>
            <w:tcW w:w="1985" w:type="dxa"/>
            <w:gridSpan w:val="2"/>
            <w:shd w:val="clear" w:color="auto" w:fill="auto"/>
            <w:noWrap/>
            <w:vAlign w:val="center"/>
          </w:tcPr>
          <w:p w:rsidR="001F425E" w:rsidRPr="00F02245" w:rsidRDefault="001F425E" w:rsidP="00512432">
            <w:pPr>
              <w:spacing w:after="0" w:line="240" w:lineRule="auto"/>
              <w:jc w:val="right"/>
              <w:rPr>
                <w:rFonts w:ascii="Arial" w:eastAsia="Times New Roman" w:hAnsi="Arial" w:cs="Arial"/>
                <w:sz w:val="20"/>
                <w:szCs w:val="20"/>
                <w:lang w:eastAsia="en-GB"/>
              </w:rPr>
            </w:pPr>
          </w:p>
        </w:tc>
        <w:tc>
          <w:tcPr>
            <w:tcW w:w="1984" w:type="dxa"/>
            <w:gridSpan w:val="3"/>
            <w:shd w:val="clear" w:color="auto" w:fill="auto"/>
            <w:noWrap/>
            <w:vAlign w:val="center"/>
          </w:tcPr>
          <w:p w:rsidR="001F425E" w:rsidRPr="00F02245" w:rsidRDefault="001F425E" w:rsidP="00512432">
            <w:pPr>
              <w:spacing w:after="0" w:line="240" w:lineRule="auto"/>
              <w:rPr>
                <w:rFonts w:ascii="Arial" w:eastAsia="Times New Roman" w:hAnsi="Arial" w:cs="Arial"/>
                <w:sz w:val="20"/>
                <w:szCs w:val="20"/>
                <w:lang w:eastAsia="en-GB"/>
              </w:rPr>
            </w:pPr>
          </w:p>
        </w:tc>
        <w:tc>
          <w:tcPr>
            <w:tcW w:w="1257" w:type="dxa"/>
            <w:shd w:val="clear" w:color="auto" w:fill="auto"/>
            <w:noWrap/>
            <w:vAlign w:val="center"/>
          </w:tcPr>
          <w:p w:rsidR="001F425E" w:rsidRPr="00F02245" w:rsidRDefault="001F425E" w:rsidP="00770C48">
            <w:pPr>
              <w:spacing w:after="0"/>
              <w:jc w:val="center"/>
              <w:rPr>
                <w:rFonts w:ascii="Arial" w:hAnsi="Arial" w:cs="Arial"/>
                <w:sz w:val="20"/>
                <w:szCs w:val="20"/>
              </w:rPr>
            </w:pPr>
          </w:p>
        </w:tc>
        <w:tc>
          <w:tcPr>
            <w:tcW w:w="1202" w:type="dxa"/>
            <w:gridSpan w:val="2"/>
            <w:shd w:val="clear" w:color="auto" w:fill="auto"/>
            <w:noWrap/>
            <w:vAlign w:val="center"/>
          </w:tcPr>
          <w:p w:rsidR="001F425E" w:rsidRPr="00F02245" w:rsidRDefault="001F425E" w:rsidP="00512432">
            <w:pPr>
              <w:spacing w:after="0" w:line="240" w:lineRule="auto"/>
              <w:jc w:val="center"/>
              <w:rPr>
                <w:rFonts w:ascii="Arial" w:eastAsia="Times New Roman" w:hAnsi="Arial" w:cs="Arial"/>
                <w:sz w:val="20"/>
                <w:szCs w:val="20"/>
                <w:lang w:eastAsia="en-GB"/>
              </w:rPr>
            </w:pPr>
          </w:p>
        </w:tc>
        <w:tc>
          <w:tcPr>
            <w:tcW w:w="802" w:type="dxa"/>
            <w:shd w:val="clear" w:color="auto" w:fill="auto"/>
          </w:tcPr>
          <w:p w:rsidR="001F425E" w:rsidRPr="00F02245" w:rsidRDefault="001F425E" w:rsidP="00512432">
            <w:pPr>
              <w:spacing w:after="0" w:line="240" w:lineRule="auto"/>
              <w:jc w:val="center"/>
              <w:rPr>
                <w:rFonts w:ascii="Arial" w:eastAsia="Times New Roman" w:hAnsi="Arial" w:cs="Arial"/>
                <w:sz w:val="20"/>
                <w:szCs w:val="20"/>
                <w:lang w:eastAsia="en-GB"/>
              </w:rPr>
            </w:pPr>
          </w:p>
        </w:tc>
      </w:tr>
      <w:tr w:rsidR="001F425E" w:rsidRPr="00F02245" w:rsidTr="00404679">
        <w:trPr>
          <w:trHeight w:val="454"/>
        </w:trPr>
        <w:tc>
          <w:tcPr>
            <w:tcW w:w="2015" w:type="dxa"/>
            <w:vMerge w:val="restart"/>
            <w:shd w:val="clear" w:color="auto" w:fill="auto"/>
            <w:noWrap/>
            <w:vAlign w:val="center"/>
            <w:hideMark/>
          </w:tcPr>
          <w:p w:rsidR="001F425E" w:rsidRPr="00F02245" w:rsidRDefault="001F425E"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lastRenderedPageBreak/>
              <w:t>Frankenfield 2010</w:t>
            </w:r>
            <w:r w:rsidRPr="00F02245">
              <w:rPr>
                <w:rFonts w:ascii="Arial" w:eastAsia="Times New Roman" w:hAnsi="Arial" w:cs="Arial"/>
                <w:sz w:val="20"/>
                <w:szCs w:val="20"/>
                <w:lang w:eastAsia="en-GB"/>
              </w:rPr>
              <w:fldChar w:fldCharType="begin">
                <w:fldData xml:space="preserve">PEVuZE5vdGU+PENpdGU+PEF1dGhvcj5GcmFua2VuZmllbGQ8L0F1dGhvcj48WWVhcj4yMDEwPC9Z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</w:fldData>
              </w:fldChar>
            </w:r>
            <w:r>
              <w:rPr>
                <w:rFonts w:ascii="Arial" w:eastAsia="Times New Roman" w:hAnsi="Arial" w:cs="Arial"/>
                <w:sz w:val="20"/>
                <w:szCs w:val="20"/>
                <w:lang w:eastAsia="en-GB"/>
              </w:rPr>
              <w:instrText xml:space="preserve"> ADDIN EN.CITE </w:instrText>
            </w:r>
            <w:r>
              <w:rPr>
                <w:rFonts w:ascii="Arial" w:eastAsia="Times New Roman" w:hAnsi="Arial" w:cs="Arial"/>
                <w:sz w:val="20"/>
                <w:szCs w:val="20"/>
                <w:lang w:eastAsia="en-GB"/>
              </w:rPr>
              <w:fldChar w:fldCharType="begin">
                <w:fldData xml:space="preserve">PEVuZE5vdGU+PENpdGU+PEF1dGhvcj5GcmFua2VuZmllbGQ8L0F1dGhvcj48WWVhcj4yMDEwPC9Z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</w:fldData>
              </w:fldChar>
            </w:r>
            <w:r>
              <w:rPr>
                <w:rFonts w:ascii="Arial" w:eastAsia="Times New Roman" w:hAnsi="Arial" w:cs="Arial"/>
                <w:sz w:val="20"/>
                <w:szCs w:val="20"/>
                <w:lang w:eastAsia="en-GB"/>
              </w:rPr>
              <w:instrText xml:space="preserve"> ADDIN EN.CITE.DATA </w:instrText>
            </w:r>
            <w:r>
              <w:rPr>
                <w:rFonts w:ascii="Arial" w:eastAsia="Times New Roman" w:hAnsi="Arial" w:cs="Arial"/>
                <w:sz w:val="20"/>
                <w:szCs w:val="20"/>
                <w:lang w:eastAsia="en-GB"/>
              </w:rPr>
            </w:r>
            <w:r>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Pr="00B4186D">
              <w:rPr>
                <w:rFonts w:ascii="Arial" w:eastAsia="Times New Roman" w:hAnsi="Arial" w:cs="Arial"/>
                <w:noProof/>
                <w:sz w:val="20"/>
                <w:szCs w:val="20"/>
                <w:vertAlign w:val="superscript"/>
                <w:lang w:eastAsia="en-GB"/>
              </w:rPr>
              <w:t>33</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1F425E" w:rsidRPr="00F02245" w:rsidRDefault="001F425E"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6-2007</w:t>
            </w:r>
          </w:p>
        </w:tc>
        <w:tc>
          <w:tcPr>
            <w:tcW w:w="2970" w:type="dxa"/>
            <w:vMerge w:val="restart"/>
            <w:shd w:val="clear" w:color="auto" w:fill="auto"/>
            <w:noWrap/>
            <w:vAlign w:val="center"/>
            <w:hideMark/>
          </w:tcPr>
          <w:p w:rsidR="001F425E" w:rsidRPr="00F02245" w:rsidRDefault="001F425E" w:rsidP="00F02245">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1F425E" w:rsidRPr="00F02245" w:rsidRDefault="001F425E"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38</w:t>
            </w:r>
          </w:p>
        </w:tc>
        <w:tc>
          <w:tcPr>
            <w:tcW w:w="1984" w:type="dxa"/>
            <w:gridSpan w:val="3"/>
            <w:shd w:val="clear" w:color="auto" w:fill="auto"/>
            <w:noWrap/>
            <w:vAlign w:val="center"/>
            <w:hideMark/>
          </w:tcPr>
          <w:p w:rsidR="001F425E" w:rsidRPr="00F02245" w:rsidRDefault="001F425E"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1257" w:type="dxa"/>
            <w:shd w:val="clear" w:color="auto" w:fill="auto"/>
            <w:noWrap/>
            <w:vAlign w:val="center"/>
            <w:hideMark/>
          </w:tcPr>
          <w:p w:rsidR="001F425E" w:rsidRPr="00F02245" w:rsidRDefault="001F425E" w:rsidP="00770C48">
            <w:pPr>
              <w:spacing w:after="0"/>
              <w:jc w:val="center"/>
              <w:rPr>
                <w:rFonts w:ascii="Arial" w:hAnsi="Arial" w:cs="Arial"/>
                <w:sz w:val="20"/>
                <w:szCs w:val="20"/>
              </w:rPr>
            </w:pPr>
            <w:r w:rsidRPr="00F02245">
              <w:rPr>
                <w:rFonts w:ascii="Arial" w:hAnsi="Arial" w:cs="Arial"/>
                <w:sz w:val="20"/>
                <w:szCs w:val="20"/>
              </w:rPr>
              <w:t>135</w:t>
            </w:r>
          </w:p>
        </w:tc>
        <w:tc>
          <w:tcPr>
            <w:tcW w:w="1202" w:type="dxa"/>
            <w:gridSpan w:val="2"/>
            <w:shd w:val="clear" w:color="auto" w:fill="auto"/>
            <w:noWrap/>
            <w:vAlign w:val="center"/>
            <w:hideMark/>
          </w:tcPr>
          <w:p w:rsidR="001F425E" w:rsidRPr="00F02245" w:rsidRDefault="001F425E"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7</w:t>
            </w:r>
          </w:p>
        </w:tc>
        <w:tc>
          <w:tcPr>
            <w:tcW w:w="802" w:type="dxa"/>
            <w:shd w:val="clear" w:color="auto" w:fill="auto"/>
          </w:tcPr>
          <w:p w:rsidR="001F425E" w:rsidRPr="00F02245" w:rsidRDefault="001F425E" w:rsidP="00512432">
            <w:pPr>
              <w:spacing w:after="0" w:line="240" w:lineRule="auto"/>
              <w:jc w:val="center"/>
              <w:rPr>
                <w:rFonts w:ascii="Arial" w:eastAsia="Times New Roman" w:hAnsi="Arial" w:cs="Arial"/>
                <w:sz w:val="20"/>
                <w:szCs w:val="20"/>
                <w:lang w:eastAsia="en-GB"/>
              </w:rPr>
            </w:pPr>
          </w:p>
        </w:tc>
      </w:tr>
      <w:tr w:rsidR="001F425E" w:rsidRPr="00F02245" w:rsidTr="00404679">
        <w:trPr>
          <w:trHeight w:val="454"/>
        </w:trPr>
        <w:tc>
          <w:tcPr>
            <w:tcW w:w="2015" w:type="dxa"/>
            <w:vMerge/>
            <w:shd w:val="clear" w:color="auto" w:fill="auto"/>
            <w:noWrap/>
            <w:vAlign w:val="center"/>
            <w:hideMark/>
          </w:tcPr>
          <w:p w:rsidR="001F425E" w:rsidRPr="00F02245" w:rsidRDefault="001F425E" w:rsidP="0015778C">
            <w:pPr>
              <w:spacing w:after="0" w:line="240" w:lineRule="auto"/>
              <w:rPr>
                <w:rFonts w:ascii="Arial" w:eastAsia="Times New Roman" w:hAnsi="Arial" w:cs="Arial"/>
                <w:sz w:val="20"/>
                <w:szCs w:val="20"/>
                <w:lang w:eastAsia="en-GB"/>
              </w:rPr>
            </w:pPr>
          </w:p>
        </w:tc>
        <w:tc>
          <w:tcPr>
            <w:tcW w:w="1834" w:type="dxa"/>
            <w:shd w:val="clear" w:color="auto" w:fill="auto"/>
            <w:noWrap/>
            <w:vAlign w:val="center"/>
            <w:hideMark/>
          </w:tcPr>
          <w:p w:rsidR="001F425E" w:rsidRPr="00F02245" w:rsidRDefault="001F425E" w:rsidP="00654873">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 xml:space="preserve">2008 </w:t>
            </w:r>
          </w:p>
        </w:tc>
        <w:tc>
          <w:tcPr>
            <w:tcW w:w="2970" w:type="dxa"/>
            <w:vMerge/>
            <w:shd w:val="clear" w:color="auto" w:fill="auto"/>
            <w:noWrap/>
            <w:vAlign w:val="center"/>
            <w:hideMark/>
          </w:tcPr>
          <w:p w:rsidR="001F425E" w:rsidRPr="00F02245" w:rsidRDefault="001F425E" w:rsidP="009160E0">
            <w:pPr>
              <w:spacing w:after="0" w:line="240" w:lineRule="auto"/>
              <w:jc w:val="center"/>
              <w:rPr>
                <w:rFonts w:ascii="Arial" w:eastAsia="Times New Roman" w:hAnsi="Arial" w:cs="Arial"/>
                <w:sz w:val="20"/>
                <w:szCs w:val="20"/>
                <w:lang w:eastAsia="en-GB"/>
              </w:rPr>
            </w:pPr>
          </w:p>
        </w:tc>
        <w:tc>
          <w:tcPr>
            <w:tcW w:w="1985" w:type="dxa"/>
            <w:gridSpan w:val="2"/>
            <w:shd w:val="clear" w:color="auto" w:fill="auto"/>
            <w:noWrap/>
            <w:vAlign w:val="center"/>
            <w:hideMark/>
          </w:tcPr>
          <w:p w:rsidR="001F425E" w:rsidRPr="00F02245" w:rsidRDefault="001F425E"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71</w:t>
            </w:r>
          </w:p>
        </w:tc>
        <w:tc>
          <w:tcPr>
            <w:tcW w:w="1984" w:type="dxa"/>
            <w:gridSpan w:val="3"/>
            <w:shd w:val="clear" w:color="auto" w:fill="auto"/>
            <w:noWrap/>
            <w:vAlign w:val="center"/>
            <w:hideMark/>
          </w:tcPr>
          <w:p w:rsidR="001F425E" w:rsidRPr="00F02245" w:rsidRDefault="001F425E"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1257" w:type="dxa"/>
            <w:shd w:val="clear" w:color="auto" w:fill="auto"/>
            <w:noWrap/>
            <w:vAlign w:val="center"/>
            <w:hideMark/>
          </w:tcPr>
          <w:p w:rsidR="001F425E" w:rsidRPr="00F02245" w:rsidRDefault="001F425E" w:rsidP="00770C48">
            <w:pPr>
              <w:spacing w:after="0"/>
              <w:jc w:val="center"/>
              <w:rPr>
                <w:rFonts w:ascii="Arial" w:hAnsi="Arial" w:cs="Arial"/>
                <w:sz w:val="20"/>
                <w:szCs w:val="20"/>
              </w:rPr>
            </w:pPr>
            <w:r w:rsidRPr="00F02245">
              <w:rPr>
                <w:rFonts w:ascii="Arial" w:hAnsi="Arial" w:cs="Arial"/>
                <w:sz w:val="20"/>
                <w:szCs w:val="20"/>
              </w:rPr>
              <w:t>50</w:t>
            </w:r>
          </w:p>
        </w:tc>
        <w:tc>
          <w:tcPr>
            <w:tcW w:w="1202" w:type="dxa"/>
            <w:gridSpan w:val="2"/>
            <w:shd w:val="clear" w:color="auto" w:fill="auto"/>
            <w:noWrap/>
            <w:vAlign w:val="center"/>
            <w:hideMark/>
          </w:tcPr>
          <w:p w:rsidR="001F425E" w:rsidRPr="00F02245" w:rsidRDefault="001F425E"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4</w:t>
            </w:r>
          </w:p>
        </w:tc>
        <w:tc>
          <w:tcPr>
            <w:tcW w:w="802" w:type="dxa"/>
            <w:shd w:val="clear" w:color="auto" w:fill="auto"/>
          </w:tcPr>
          <w:p w:rsidR="001F425E" w:rsidRPr="00F02245" w:rsidRDefault="001F425E"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Fuller 2013</w:t>
            </w:r>
            <w:r w:rsidRPr="00F02245">
              <w:rPr>
                <w:rFonts w:ascii="Arial" w:eastAsia="Times New Roman" w:hAnsi="Arial" w:cs="Arial"/>
                <w:sz w:val="20"/>
                <w:szCs w:val="20"/>
                <w:lang w:eastAsia="en-GB"/>
              </w:rPr>
              <w:fldChar w:fldCharType="begin">
                <w:fldData xml:space="preserve">PEVuZE5vdGU+PENpdGU+PEF1dGhvcj5GdWxsZXI8L0F1dGhvcj48WWVhcj4yMDEzPC9ZZWFyPjxS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GdWxsZXI8L0F1dGhvcj48WWVhcj4yMDEzPC9ZZWFyPjxS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34</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5-2010</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8</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251</w:t>
            </w:r>
          </w:p>
        </w:tc>
        <w:tc>
          <w:tcPr>
            <w:tcW w:w="1202" w:type="dxa"/>
            <w:gridSpan w:val="2"/>
            <w:shd w:val="clear" w:color="auto" w:fill="F2F2F2" w:themeFill="background1" w:themeFillShade="F2"/>
            <w:noWrap/>
            <w:vAlign w:val="center"/>
            <w:hideMark/>
          </w:tcPr>
          <w:p w:rsidR="00EB68BB" w:rsidRPr="00F02245" w:rsidRDefault="00EB68BB" w:rsidP="00EB68BB">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2</w:t>
            </w:r>
            <w:r>
              <w:rPr>
                <w:rFonts w:ascii="Arial" w:eastAsia="Times New Roman" w:hAnsi="Arial" w:cs="Arial"/>
                <w:sz w:val="20"/>
                <w:szCs w:val="20"/>
                <w:lang w:eastAsia="en-GB"/>
              </w:rPr>
              <w:t>.</w:t>
            </w:r>
            <w:r w:rsidRPr="00F02245">
              <w:rPr>
                <w:rFonts w:ascii="Arial" w:eastAsia="Times New Roman" w:hAnsi="Arial" w:cs="Arial"/>
                <w:sz w:val="20"/>
                <w:szCs w:val="20"/>
                <w:lang w:eastAsia="en-GB"/>
              </w:rPr>
              <w:t>9</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tcPr>
          <w:p w:rsidR="00EB68BB" w:rsidRPr="00F02245" w:rsidRDefault="00EB68BB" w:rsidP="00B4186D">
            <w:pPr>
              <w:spacing w:after="0" w:line="240" w:lineRule="auto"/>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Gajic 2005</w:t>
            </w:r>
            <w:r w:rsidR="00B4186D">
              <w:rPr>
                <w:rFonts w:ascii="Arial" w:eastAsia="Times New Roman" w:hAnsi="Arial" w:cs="Arial"/>
                <w:sz w:val="20"/>
                <w:szCs w:val="20"/>
                <w:lang w:val="de-DE" w:eastAsia="en-GB"/>
              </w:rPr>
              <w:fldChar w:fldCharType="begin">
                <w:fldData xml:space="preserve">PEVuZE5vdGU+PENpdGU+PEF1dGhvcj5HYWppYzwvQXV0aG9yPjxZZWFyPjIwMDU8L1llYXI+PFJl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</w:fldData>
              </w:fldChar>
            </w:r>
            <w:r w:rsidR="00B4186D">
              <w:rPr>
                <w:rFonts w:ascii="Arial" w:eastAsia="Times New Roman" w:hAnsi="Arial" w:cs="Arial"/>
                <w:sz w:val="20"/>
                <w:szCs w:val="20"/>
                <w:lang w:val="de-DE" w:eastAsia="en-GB"/>
              </w:rPr>
              <w:instrText xml:space="preserve"> ADDIN EN.CITE </w:instrText>
            </w:r>
            <w:r w:rsidR="00B4186D">
              <w:rPr>
                <w:rFonts w:ascii="Arial" w:eastAsia="Times New Roman" w:hAnsi="Arial" w:cs="Arial"/>
                <w:sz w:val="20"/>
                <w:szCs w:val="20"/>
                <w:lang w:val="de-DE" w:eastAsia="en-GB"/>
              </w:rPr>
              <w:fldChar w:fldCharType="begin">
                <w:fldData xml:space="preserve">PEVuZE5vdGU+PENpdGU+PEF1dGhvcj5HYWppYzwvQXV0aG9yPjxZZWFyPjIwMDU8L1llYXI+PFJl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</w:fldData>
              </w:fldChar>
            </w:r>
            <w:r w:rsidR="00B4186D">
              <w:rPr>
                <w:rFonts w:ascii="Arial" w:eastAsia="Times New Roman" w:hAnsi="Arial" w:cs="Arial"/>
                <w:sz w:val="20"/>
                <w:szCs w:val="20"/>
                <w:lang w:val="de-DE" w:eastAsia="en-GB"/>
              </w:rPr>
              <w:instrText xml:space="preserve"> ADDIN EN.CITE.DATA </w:instrText>
            </w:r>
            <w:r w:rsidR="00B4186D">
              <w:rPr>
                <w:rFonts w:ascii="Arial" w:eastAsia="Times New Roman" w:hAnsi="Arial" w:cs="Arial"/>
                <w:sz w:val="20"/>
                <w:szCs w:val="20"/>
                <w:lang w:val="de-DE" w:eastAsia="en-GB"/>
              </w:rPr>
            </w:r>
            <w:r w:rsidR="00B4186D">
              <w:rPr>
                <w:rFonts w:ascii="Arial" w:eastAsia="Times New Roman" w:hAnsi="Arial" w:cs="Arial"/>
                <w:sz w:val="20"/>
                <w:szCs w:val="20"/>
                <w:lang w:val="de-DE" w:eastAsia="en-GB"/>
              </w:rPr>
              <w:fldChar w:fldCharType="end"/>
            </w:r>
            <w:r w:rsidR="00B4186D">
              <w:rPr>
                <w:rFonts w:ascii="Arial" w:eastAsia="Times New Roman" w:hAnsi="Arial" w:cs="Arial"/>
                <w:sz w:val="20"/>
                <w:szCs w:val="20"/>
                <w:lang w:val="de-DE" w:eastAsia="en-GB"/>
              </w:rPr>
            </w:r>
            <w:r w:rsidR="00B4186D">
              <w:rPr>
                <w:rFonts w:ascii="Arial" w:eastAsia="Times New Roman" w:hAnsi="Arial" w:cs="Arial"/>
                <w:sz w:val="20"/>
                <w:szCs w:val="20"/>
                <w:lang w:val="de-DE" w:eastAsia="en-GB"/>
              </w:rPr>
              <w:fldChar w:fldCharType="separate"/>
            </w:r>
            <w:r w:rsidR="00B4186D" w:rsidRPr="00B4186D">
              <w:rPr>
                <w:rFonts w:ascii="Arial" w:eastAsia="Times New Roman" w:hAnsi="Arial" w:cs="Arial"/>
                <w:noProof/>
                <w:sz w:val="20"/>
                <w:szCs w:val="20"/>
                <w:vertAlign w:val="superscript"/>
                <w:lang w:val="de-DE" w:eastAsia="en-GB"/>
              </w:rPr>
              <w:t>35</w:t>
            </w:r>
            <w:r w:rsidR="00B4186D">
              <w:rPr>
                <w:rFonts w:ascii="Arial" w:eastAsia="Times New Roman" w:hAnsi="Arial" w:cs="Arial"/>
                <w:sz w:val="20"/>
                <w:szCs w:val="20"/>
                <w:lang w:val="de-DE" w:eastAsia="en-GB"/>
              </w:rPr>
              <w:fldChar w:fldCharType="end"/>
            </w:r>
          </w:p>
        </w:tc>
        <w:tc>
          <w:tcPr>
            <w:tcW w:w="1834" w:type="dxa"/>
            <w:shd w:val="clear" w:color="auto" w:fill="auto"/>
            <w:noWrap/>
            <w:vAlign w:val="center"/>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8</w:t>
            </w:r>
          </w:p>
        </w:tc>
        <w:tc>
          <w:tcPr>
            <w:tcW w:w="2970" w:type="dxa"/>
            <w:shd w:val="clear" w:color="auto" w:fill="auto"/>
            <w:noWrap/>
            <w:vAlign w:val="center"/>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auto"/>
            <w:noWrap/>
            <w:vAlign w:val="center"/>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23</w:t>
            </w:r>
          </w:p>
        </w:tc>
        <w:tc>
          <w:tcPr>
            <w:tcW w:w="1984" w:type="dxa"/>
            <w:gridSpan w:val="3"/>
            <w:shd w:val="clear" w:color="auto" w:fill="auto"/>
            <w:noWrap/>
            <w:vAlign w:val="center"/>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1257" w:type="dxa"/>
            <w:shd w:val="clear" w:color="auto" w:fill="auto"/>
            <w:noWrap/>
            <w:vAlign w:val="center"/>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3261</w:t>
            </w:r>
          </w:p>
        </w:tc>
        <w:tc>
          <w:tcPr>
            <w:tcW w:w="1202" w:type="dxa"/>
            <w:gridSpan w:val="2"/>
            <w:shd w:val="clear" w:color="auto" w:fill="auto"/>
            <w:noWrap/>
            <w:vAlign w:val="center"/>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9.43</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Gajic 2004</w:t>
            </w:r>
            <w:r w:rsidR="00B4186D">
              <w:rPr>
                <w:rFonts w:ascii="Arial" w:eastAsia="Times New Roman" w:hAnsi="Arial" w:cs="Arial"/>
                <w:sz w:val="20"/>
                <w:szCs w:val="20"/>
                <w:lang w:eastAsia="en-GB"/>
              </w:rPr>
              <w:fldChar w:fldCharType="begin">
                <w:fldData xml:space="preserve">PEVuZE5vdGU+PENpdGU+PEF1dGhvcj5HYWppYzwvQXV0aG9yPjxZZWFyPjIwMDQ8L1llYXI+PFJl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4xODE3LTI0PC9wYWdlcz48dm9sdW1lPjMyPC92b2x1bWU+PG51bWJl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HYWppYzwvQXV0aG9yPjxZZWFyPjIwMDQ8L1llYXI+PFJl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4xODE3LTI0PC9wYWdlcz48dm9sdW1lPjMyPC92b2x1bWU+PG51bWJl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36</w:t>
            </w:r>
            <w:r w:rsidR="00B4186D">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1</w:t>
            </w:r>
          </w:p>
        </w:tc>
        <w:tc>
          <w:tcPr>
            <w:tcW w:w="2970" w:type="dxa"/>
            <w:shd w:val="clear" w:color="auto" w:fill="F2F2F2" w:themeFill="background1" w:themeFillShade="F2"/>
            <w:noWrap/>
            <w:vAlign w:val="center"/>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F2F2F2" w:themeFill="background1" w:themeFillShade="F2"/>
            <w:noWrap/>
            <w:vAlign w:val="center"/>
          </w:tcPr>
          <w:p w:rsidR="00EB68BB" w:rsidRPr="00F02245" w:rsidRDefault="00EB68BB" w:rsidP="00EB68BB">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r>
              <w:rPr>
                <w:rFonts w:ascii="Arial" w:eastAsia="Times New Roman" w:hAnsi="Arial" w:cs="Arial"/>
                <w:sz w:val="20"/>
                <w:szCs w:val="20"/>
                <w:lang w:eastAsia="en-GB"/>
              </w:rPr>
              <w:t>.</w:t>
            </w:r>
            <w:r w:rsidRPr="00F02245">
              <w:rPr>
                <w:rFonts w:ascii="Arial" w:eastAsia="Times New Roman" w:hAnsi="Arial" w:cs="Arial"/>
                <w:sz w:val="20"/>
                <w:szCs w:val="20"/>
                <w:lang w:eastAsia="en-GB"/>
              </w:rPr>
              <w:t>9</w:t>
            </w:r>
          </w:p>
        </w:tc>
        <w:tc>
          <w:tcPr>
            <w:tcW w:w="1984" w:type="dxa"/>
            <w:gridSpan w:val="3"/>
            <w:shd w:val="clear" w:color="auto" w:fill="F2F2F2" w:themeFill="background1" w:themeFillShade="F2"/>
            <w:noWrap/>
            <w:vAlign w:val="center"/>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332</w:t>
            </w:r>
          </w:p>
        </w:tc>
        <w:tc>
          <w:tcPr>
            <w:tcW w:w="1202" w:type="dxa"/>
            <w:gridSpan w:val="2"/>
            <w:shd w:val="clear" w:color="auto" w:fill="F2F2F2" w:themeFill="background1" w:themeFillShade="F2"/>
            <w:noWrap/>
            <w:vAlign w:val="center"/>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4</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Gammon 1995</w:t>
            </w:r>
            <w:r w:rsidRPr="00F02245">
              <w:rPr>
                <w:rFonts w:ascii="Arial" w:eastAsia="Times New Roman" w:hAnsi="Arial" w:cs="Arial"/>
                <w:sz w:val="20"/>
                <w:szCs w:val="20"/>
                <w:lang w:eastAsia="en-GB"/>
              </w:rPr>
              <w:fldChar w:fldCharType="begin">
                <w:fldData xml:space="preserve">PEVuZE5vdGU+PENpdGU+PEF1dGhvcj5HYW1tb248L0F1dGhvcj48WWVhcj4xOTk1PC9ZZWFyPjxS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MjM1LTQw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HYW1tb248L0F1dGhvcj48WWVhcj4xOTk1PC9ZZWFyPjxS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MjM1LTQw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37</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4</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EB68BB" w:rsidRPr="00F02245" w:rsidRDefault="00EB68BB" w:rsidP="00EB68BB">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11.5</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68</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2</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Gammon 1992</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Gammon&lt;/Author&gt;&lt;Year&gt;1992&lt;/Year&gt;&lt;RecNum&gt;6323&lt;/RecNum&gt;&lt;DisplayText&gt;&lt;style face="superscript"&gt;38&lt;/style&gt;&lt;/DisplayText&gt;&lt;record&gt;&lt;rec-number&gt;6323&lt;/rec-number&gt;&lt;foreign-keys&gt;&lt;key app="EN" db-id="vtdzts02mez2aqezrs6vvszy292zrevtsvaa" timestamp="1499942910"&gt;6323&lt;/key&gt;&lt;/foreign-keys&gt;&lt;ref-type name="Journal Article"&gt;17&lt;/ref-type&gt;&lt;contributors&gt;&lt;authors&gt;&lt;author&gt;Gammon, R. B.&lt;/author&gt;&lt;author&gt;Shin, M. S.&lt;/author&gt;&lt;author&gt;Buchalter, S. E.&lt;/author&gt;&lt;/authors&gt;&lt;/contributors&gt;&lt;auth-address&gt;Department of Medicine, University of Alabama, Birmingham.&lt;/auth-address&gt;&lt;titles&gt;&lt;title&gt;Pulmonary barotrauma in mechanical ventilation. Patterns and risk factors&lt;/title&gt;&lt;secondary-title&gt;Chest&lt;/secondary-title&gt;&lt;alt-title&gt;Chest&lt;/alt-title&gt;&lt;/titles&gt;&lt;periodical&gt;&lt;full-title&gt;Chest&lt;/full-title&gt;&lt;abbr-1&gt;Chest&lt;/abbr-1&gt;&lt;/periodical&gt;&lt;alt-periodical&gt;&lt;full-title&gt;Chest&lt;/full-title&gt;&lt;abbr-1&gt;Chest&lt;/abbr-1&gt;&lt;/alt-periodical&gt;&lt;pages&gt;568-72&lt;/pages&gt;&lt;volume&gt;102&lt;/volume&gt;&lt;number&gt;2&lt;/number&gt;&lt;edition&gt;1992/08/01&lt;/edition&gt;&lt;keywords&gt;&lt;keyword&gt;Barotrauma/diagnosis/epidemiology/*etiology/mortality&lt;/keyword&gt;&lt;keyword&gt;Humans&lt;/keyword&gt;&lt;keyword&gt;Incidence&lt;/keyword&gt;&lt;keyword&gt;Lung/physiopathology/radiography&lt;/keyword&gt;&lt;keyword&gt;*Lung Injury&lt;/keyword&gt;&lt;keyword&gt;Mediastinal Emphysema/diagnosis/epidemiology/etiology/mortality&lt;/keyword&gt;&lt;keyword&gt;Pneumothorax/diagnosis/epidemiology/etiology/mortality&lt;/keyword&gt;&lt;keyword&gt;Respiration, Artificial/*adverse effects/statistics &amp;amp; numerical data&lt;/keyword&gt;&lt;keyword&gt;Respiratory Function Tests&lt;/keyword&gt;&lt;keyword&gt;Risk Factors&lt;/keyword&gt;&lt;/keywords&gt;&lt;dates&gt;&lt;year&gt;1992&lt;/year&gt;&lt;pub-dates&gt;&lt;date&gt;Aug&lt;/date&gt;&lt;/pub-dates&gt;&lt;/dates&gt;&lt;isbn&gt;0012-3692 (Print)&amp;#xD;0012-3692&lt;/isbn&gt;&lt;accession-num&gt;1643949&lt;/accession-num&gt;&lt;urls&gt;&lt;related-urls&gt;&lt;url&gt;http://journal.publications.chestnet.org/data/Journals/CHEST/21652/568.pdf&lt;/url&gt;&lt;/related-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38</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1</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3</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10</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9</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Gaudry 2014</w:t>
            </w:r>
            <w:r w:rsidRPr="00F02245">
              <w:rPr>
                <w:rFonts w:ascii="Arial" w:eastAsia="Times New Roman" w:hAnsi="Arial" w:cs="Arial"/>
                <w:sz w:val="20"/>
                <w:szCs w:val="20"/>
                <w:lang w:eastAsia="en-GB"/>
              </w:rPr>
              <w:fldChar w:fldCharType="begin">
                <w:fldData xml:space="preserve">PEVuZE5vdGU+PENpdGU+PEF1dGhvcj5HYXVkcnk8L0F1dGhvcj48WWVhcj4yMDE0PC9ZZWFyPjxS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HYXVkcnk8L0F1dGhvcj48WWVhcj4yMDE0PC9ZZWFyPjxS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39</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2-2009</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5.9</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27</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6.6</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Gonzalez-Lopez 2012</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Gonzalez-Lopez&lt;/Author&gt;&lt;Year&gt;2012&lt;/Year&gt;&lt;RecNum&gt;202&lt;/RecNum&gt;&lt;DisplayText&gt;&lt;style face="superscript"&gt;40&lt;/style&gt;&lt;/DisplayText&gt;&lt;record&gt;&lt;rec-number&gt;202&lt;/rec-number&gt;&lt;foreign-keys&gt;&lt;key app="EN" db-id="vtdzts02mez2aqezrs6vvszy292zrevtsvaa" timestamp="1498111375"&gt;202&lt;/key&gt;&lt;/foreign-keys&gt;&lt;ref-type name="Journal Article"&gt;17&lt;/ref-type&gt;&lt;contributors&gt;&lt;authors&gt;&lt;author&gt;Gonzalez-Lopez, A.&lt;/author&gt;&lt;author&gt;Garcia-Prieto, E.&lt;/author&gt;&lt;author&gt;Batalla-Solis, E.&lt;/author&gt;&lt;author&gt;Amado-Rodriguez, L.&lt;/author&gt;&lt;author&gt;Avello, N.&lt;/author&gt;&lt;author&gt;Blanch, L.&lt;/author&gt;&lt;author&gt;Albaiceta, G. M.&lt;/author&gt;&lt;/authors&gt;&lt;/contributors&gt;&lt;auth-address&gt;Departamento de Biologia Funcional, Instituto Universitario de Oncologia del Principado de Asturias (IUOPA), Universidad de Oviedo, Oviedo, Spain.&lt;/auth-address&gt;&lt;titles&gt;&lt;title&gt;Lung strain and biological response in mechanically ventilated patient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icine&lt;/full-title&gt;&lt;/alt-periodical&gt;&lt;pages&gt;240-7&lt;/pages&gt;&lt;volume&gt;38&lt;/volume&gt;&lt;number&gt;2&lt;/number&gt;&lt;edition&gt;2011/11/24&lt;/edition&gt;&lt;keywords&gt;&lt;keyword&gt;Bronchoalveolar Lavage Fluid/*chemistry&lt;/keyword&gt;&lt;keyword&gt;Humans&lt;/keyword&gt;&lt;keyword&gt;Middle Aged&lt;/keyword&gt;&lt;keyword&gt;*Pulmonary Ventilation&lt;/keyword&gt;&lt;keyword&gt;*Respiration, Artificial&lt;/keyword&gt;&lt;keyword&gt;*Tidal Volume&lt;/keyword&gt;&lt;/keywords&gt;&lt;dates&gt;&lt;year&gt;2012&lt;/year&gt;&lt;pub-dates&gt;&lt;date&gt;Feb&lt;/date&gt;&lt;/pub-dates&gt;&lt;/dates&gt;&lt;isbn&gt;0342-4642&lt;/isbn&gt;&lt;accession-num&gt;22109653&lt;/accession-num&gt;&lt;urls&gt;&lt;/urls&gt;&lt;electronic-resource-num&gt;10.1007/s00134-011-2403-1&lt;/electronic-resource-num&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40</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6</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6</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6</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Good 1979</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Good&lt;/Author&gt;&lt;Year&gt;1979&lt;/Year&gt;&lt;RecNum&gt;69&lt;/RecNum&gt;&lt;DisplayText&gt;&lt;style face="superscript"&gt;41&lt;/style&gt;&lt;/DisplayText&gt;&lt;record&gt;&lt;rec-number&gt;69&lt;/rec-number&gt;&lt;foreign-keys&gt;&lt;key app="EN" db-id="vtdzts02mez2aqezrs6vvszy292zrevtsvaa" timestamp="1498111287"&gt;69&lt;/key&gt;&lt;/foreign-keys&gt;&lt;ref-type name="Journal Article"&gt;17&lt;/ref-type&gt;&lt;contributors&gt;&lt;authors&gt;&lt;author&gt;Good, J. T., Jr.&lt;/author&gt;&lt;author&gt;Wolz, J. F.&lt;/author&gt;&lt;author&gt;Anderson, J. T.&lt;/author&gt;&lt;author&gt;Dreisin, R. B.&lt;/author&gt;&lt;author&gt;Petty, T. L.&lt;/author&gt;&lt;/authors&gt;&lt;/contributors&gt;&lt;titles&gt;&lt;title&gt;The routine use of positive end-expiratory pressure after open heart surgery&lt;/title&gt;&lt;secondary-title&gt;Chest&lt;/secondary-title&gt;&lt;alt-title&gt;Chest&lt;/alt-title&gt;&lt;/titles&gt;&lt;periodical&gt;&lt;full-title&gt;Chest&lt;/full-title&gt;&lt;abbr-1&gt;Chest&lt;/abbr-1&gt;&lt;/periodical&gt;&lt;alt-periodical&gt;&lt;full-title&gt;Chest&lt;/full-title&gt;&lt;abbr-1&gt;Chest&lt;/abbr-1&gt;&lt;/alt-periodical&gt;&lt;pages&gt;397-400&lt;/pages&gt;&lt;volume&gt;76&lt;/volume&gt;&lt;number&gt;4&lt;/number&gt;&lt;edition&gt;1979/10/01&lt;/edition&gt;&lt;keywords&gt;&lt;keyword&gt;*Cardiac Surgical Procedures&lt;/keyword&gt;&lt;keyword&gt;Humans&lt;/keyword&gt;&lt;keyword&gt;Positive-Pressure Respiration/*utilization&lt;/keyword&gt;&lt;keyword&gt;Postoperative Care&lt;/keyword&gt;&lt;keyword&gt;Postoperative Complications&lt;/keyword&gt;&lt;/keywords&gt;&lt;dates&gt;&lt;year&gt;1979&lt;/year&gt;&lt;pub-dates&gt;&lt;date&gt;Oct&lt;/date&gt;&lt;/pub-dates&gt;&lt;/dates&gt;&lt;isbn&gt;0012-3692 (Print)&amp;#xD;0012-3692&lt;/isbn&gt;&lt;accession-num&gt;383417&lt;/accession-num&gt;&lt;urls&gt;&lt;related-urls&gt;&lt;url&gt;http://journal.publications.chestnet.org/data/Journals/CHEST/21070/397.pdf&lt;/url&gt;&lt;url&gt;http://journal.publications.chestnet.org/pdfaccess.ashx?url=/data/journals/chest/21070/397.pdf&lt;/url&gt;&lt;/related-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41</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1</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24</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4</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Guglielminotti 2000</w:t>
            </w:r>
            <w:r w:rsidRPr="00F02245">
              <w:rPr>
                <w:rFonts w:ascii="Arial" w:eastAsia="Times New Roman" w:hAnsi="Arial" w:cs="Arial"/>
                <w:sz w:val="20"/>
                <w:szCs w:val="20"/>
                <w:lang w:eastAsia="en-GB"/>
              </w:rPr>
              <w:fldChar w:fldCharType="begin">
                <w:fldData xml:space="preserve">PEVuZE5vdGU+PENpdGU+PEF1dGhvcj5HdWdsaWVsbWlub3R0aTwvQXV0aG9yPjxZZWFyPjIwMDA8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HdWdsaWVsbWlub3R0aTwvQXV0aG9yPjxZZWFyPjIwMDA8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42</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66</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4</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Guimaraes 2014</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Guimaraes&lt;/Author&gt;&lt;Year&gt;2014&lt;/Year&gt;&lt;RecNum&gt;186&lt;/RecNum&gt;&lt;DisplayText&gt;&lt;style face="superscript"&gt;43&lt;/style&gt;&lt;/DisplayText&gt;&lt;record&gt;&lt;rec-number&gt;186&lt;/rec-number&gt;&lt;foreign-keys&gt;&lt;key app="EN" db-id="vtdzts02mez2aqezrs6vvszy292zrevtsvaa" timestamp="1498111328"&gt;186&lt;/key&gt;&lt;/foreign-keys&gt;&lt;ref-type name="Journal Article"&gt;17&lt;/ref-type&gt;&lt;contributors&gt;&lt;authors&gt;&lt;author&gt;Guimaraes, F. S.&lt;/author&gt;&lt;author&gt;Lopes, A. J.&lt;/author&gt;&lt;author&gt;Constantino, S. S.&lt;/author&gt;&lt;author&gt;Lima, J. C.&lt;/author&gt;&lt;author&gt;Canuto, P.&lt;/author&gt;&lt;author&gt;de Menezes, S. L.&lt;/author&gt;&lt;/authors&gt;&lt;/contributors&gt;&lt;auth-address&gt;Rehabilitation Sciences Master&amp;apos;s Program, Augusto Motta University Center, Rio de Janeiro, Brazil.&lt;/auth-address&gt;&lt;titles&gt;&lt;title&gt;Expiratory rib cage in mechanically ventilated subjects: a randomized crossover trial&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pages&gt;678-85&lt;/pages&gt;&lt;volume&gt;59&lt;/volume&gt;&lt;number&gt;5&lt;/number&gt;&lt;edition&gt;2013/10/10&lt;/edition&gt;&lt;keywords&gt;&lt;keyword&gt;Physical therapy modalities&lt;/keyword&gt;&lt;keyword&gt;intensive care&lt;/keyword&gt;&lt;keyword&gt;mucociliary clearance&lt;/keyword&gt;&lt;keyword&gt;pneumonia&lt;/keyword&gt;&lt;keyword&gt;respiratory therapy&lt;/keyword&gt;&lt;/keywords&gt;&lt;dates&gt;&lt;year&gt;2014&lt;/year&gt;&lt;pub-dates&gt;&lt;date&gt;May&lt;/date&gt;&lt;/pub-dates&gt;&lt;/dates&gt;&lt;isbn&gt;0020-1324&lt;/isbn&gt;&lt;accession-num&gt;24106324&lt;/accession-num&gt;&lt;urls&gt;&lt;related-urls&gt;&lt;url&gt;http://rc.rcjournal.com/content/59/5/678.short&lt;/url&gt;&lt;url&gt;http://rc.rcjournal.com/content/respcare/59/5/678.full.pdf&lt;/url&gt;&lt;/related-urls&gt;&lt;/urls&gt;&lt;electronic-resource-num&gt;10.4187/respcare.02587&lt;/electronic-resource-num&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43</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Cross-over</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20</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5</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Heinze 2010</w:t>
            </w:r>
            <w:r w:rsidRPr="00F02245">
              <w:rPr>
                <w:rFonts w:ascii="Arial" w:eastAsia="Times New Roman" w:hAnsi="Arial" w:cs="Arial"/>
                <w:sz w:val="20"/>
                <w:szCs w:val="20"/>
                <w:lang w:eastAsia="en-GB"/>
              </w:rPr>
              <w:fldChar w:fldCharType="begin">
                <w:fldData xml:space="preserve">PEVuZE5vdGU+PENpdGU+PEF1dGhvcj5IZWluemU8L0F1dGhvcj48WWVhcj4yMDEwPC9ZZWFyPjxS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IZWluemU8L0F1dGhvcj48WWVhcj4yMDEwPC9ZZWFyPjxS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44</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99</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8</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Ishihara 2013</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Ishihara&lt;/Author&gt;&lt;Year&gt;2013&lt;/Year&gt;&lt;RecNum&gt;78&lt;/RecNum&gt;&lt;DisplayText&gt;&lt;style face="superscript"&gt;45&lt;/style&gt;&lt;/DisplayText&gt;&lt;record&gt;&lt;rec-number&gt;78&lt;/rec-number&gt;&lt;foreign-keys&gt;&lt;key app="EN" db-id="vtdzts02mez2aqezrs6vvszy292zrevtsvaa" timestamp="1498111287"&gt;78&lt;/key&gt;&lt;/foreign-keys&gt;&lt;ref-type name="Journal Article"&gt;17&lt;/ref-type&gt;&lt;contributors&gt;&lt;authors&gt;&lt;author&gt;Ishihara, H.&lt;/author&gt;&lt;author&gt;Hashiba, E.&lt;/author&gt;&lt;author&gt;Okawa, H.&lt;/author&gt;&lt;author&gt;Saito, J.&lt;/author&gt;&lt;author&gt;Kasai, T.&lt;/author&gt;&lt;author&gt;Tsubo, T.&lt;/author&gt;&lt;/authors&gt;&lt;/contributors&gt;&lt;auth-address&gt;Department of Anesthesiology, Hirosaki University Graduate School of Medicine, 5 Zaifu-Cho, Hirosaki-Shi 036-8562, Japan. concerto0328@yahoo.co.jp.&lt;/auth-address&gt;&lt;titles&gt;&lt;title&gt;Neither dynamic, static, nor volumetric variables can accurately predict fluid responsiveness early after abdominothoracic esophagectomy&lt;/title&gt;&lt;secondary-title&gt;Perioper Med (Lond)&lt;/secondary-title&gt;&lt;alt-title&gt;Perioperative medicine (London, England)&lt;/alt-title&gt;&lt;/titles&gt;&lt;periodical&gt;&lt;full-title&gt;Perioper Med (Lond)&lt;/full-title&gt;&lt;abbr-1&gt;Perioperative medicine (London, England)&lt;/abbr-1&gt;&lt;/periodical&gt;&lt;alt-periodical&gt;&lt;full-title&gt;Perioper Med (Lond)&lt;/full-title&gt;&lt;abbr-1&gt;Perioperative medicine (London, England)&lt;/abbr-1&gt;&lt;/alt-periodical&gt;&lt;pages&gt;3&lt;/pages&gt;&lt;volume&gt;2&lt;/volume&gt;&lt;number&gt;1&lt;/number&gt;&lt;edition&gt;2014/01/30&lt;/edition&gt;&lt;dates&gt;&lt;year&gt;2013&lt;/year&gt;&lt;/dates&gt;&lt;isbn&gt;2047-0525&lt;/isbn&gt;&lt;accession-num&gt;24472615&lt;/accession-num&gt;&lt;urls&gt;&lt;related-urls&gt;&lt;url&gt;http://www.ncbi.nlm.nih.gov/pmc/articles/PMC3964321/pdf/2047-0525-2-3.pdf&lt;/url&gt;&lt;url&gt;https://www.ncbi.nlm.nih.gov/pmc/articles/PMC3964321/pdf/2047-0525-2-3.pdf&lt;/url&gt;&lt;/related-urls&gt;&lt;/urls&gt;&lt;custom2&gt;Pmc3964321&lt;/custom2&gt;&lt;electronic-resource-num&gt;10.1186/2047-0525-2-3&lt;/electronic-resource-num&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45</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9</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43</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5</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Jia 2008</w:t>
            </w:r>
            <w:r w:rsidRPr="00F02245">
              <w:rPr>
                <w:rFonts w:ascii="Arial" w:eastAsia="Times New Roman" w:hAnsi="Arial" w:cs="Arial"/>
                <w:sz w:val="20"/>
                <w:szCs w:val="20"/>
                <w:lang w:eastAsia="en-GB"/>
              </w:rPr>
              <w:fldChar w:fldCharType="begin">
                <w:fldData xml:space="preserve">PEVuZE5vdGU+PENpdGU+PEF1dGhvcj5KaWE8L0F1dGhvcj48WWVhcj4yMDA4PC9ZZWFyPjxSZWNO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jg1My02MTwvcGFn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KaWE8L0F1dGhvcj48WWVhcj4yMDA4PC9ZZWFyPjxSZWNO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jg1My02MTwvcGFn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46</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1-2005</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1</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789</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0</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Johnson 1998</w:t>
            </w:r>
            <w:r w:rsidRPr="00F02245">
              <w:rPr>
                <w:rFonts w:ascii="Arial" w:eastAsia="Times New Roman" w:hAnsi="Arial" w:cs="Arial"/>
                <w:sz w:val="20"/>
                <w:szCs w:val="20"/>
                <w:lang w:eastAsia="en-GB"/>
              </w:rPr>
              <w:fldChar w:fldCharType="begin">
                <w:fldData xml:space="preserve">PEVuZE5vdGU+PENpdGU+PEF1dGhvcj5Kb2huc29uPC9BdXRob3I+PFllYXI+MTk5ODwvWWVhcj48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Y5OC03MDQ8L3BhZ2VzPjx2b2x1bWU+MTEzPC92b2x1bWU+PG51bWJlcj42PC9udW1iZXI+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Kb2huc29uPC9BdXRob3I+PFllYXI+MTk5ODwvWWVhcj48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Y5OC03MDQ8L3BhZ2VzPjx2b2x1bWU+MTEzPC92b2x1bWU+PG51bWJlcj42PC9udW1iZXI+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47</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4</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val="de-DE" w:eastAsia="en-GB"/>
              </w:rPr>
              <w:t>9.7</w:t>
            </w:r>
          </w:p>
        </w:tc>
        <w:tc>
          <w:tcPr>
            <w:tcW w:w="1984" w:type="dxa"/>
            <w:gridSpan w:val="3"/>
            <w:shd w:val="clear" w:color="auto" w:fill="auto"/>
            <w:noWrap/>
            <w:vAlign w:val="center"/>
            <w:hideMark/>
          </w:tcPr>
          <w:p w:rsidR="00EB68BB" w:rsidRPr="00F02245" w:rsidRDefault="00EB68BB" w:rsidP="00654873">
            <w:pPr>
              <w:spacing w:after="0" w:line="240" w:lineRule="auto"/>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 xml:space="preserve">ml/kg ABW </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02</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7.7</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Karason 2002</w:t>
            </w:r>
            <w:r w:rsidRPr="00F02245">
              <w:rPr>
                <w:rFonts w:ascii="Arial" w:eastAsia="Times New Roman" w:hAnsi="Arial" w:cs="Arial"/>
                <w:sz w:val="20"/>
                <w:szCs w:val="20"/>
                <w:lang w:eastAsia="en-GB"/>
              </w:rPr>
              <w:fldChar w:fldCharType="begin">
                <w:fldData xml:space="preserve">PEVuZE5vdGU+PENpdGU+PEF1dGhvcj5LYXJhc29uPC9BdXRob3I+PFllYXI+MjAwMjwvWWVhcj48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LYXJhc29uPC9BdXRob3I+PFllYXI+MjAwMjwvWWVhcj48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48</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1</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08</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6</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Kiiski 1994</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Kiiski&lt;/Author&gt;&lt;Year&gt;1994&lt;/Year&gt;&lt;RecNum&gt;209&lt;/RecNum&gt;&lt;DisplayText&gt;&lt;style face="superscript"&gt;49&lt;/style&gt;&lt;/DisplayText&gt;&lt;record&gt;&lt;rec-number&gt;209&lt;/rec-number&gt;&lt;foreign-keys&gt;&lt;key app="EN" db-id="vtdzts02mez2aqezrs6vvszy292zrevtsvaa" timestamp="1498124796"&gt;209&lt;/key&gt;&lt;/foreign-keys&gt;&lt;ref-type name="Journal Article"&gt;17&lt;/ref-type&gt;&lt;contributors&gt;&lt;authors&gt;&lt;author&gt;Kiiski, R.&lt;/author&gt;&lt;author&gt;Takala, J.&lt;/author&gt;&lt;/authors&gt;&lt;/contributors&gt;&lt;auth-address&gt;Department of Intensive Care, Kuopio University Hospital, Finland.&lt;/auth-address&gt;&lt;titles&gt;&lt;title&gt;Hypermetabolism and efficiency of CO2 removal in acute respiratory failure&lt;/title&gt;&lt;secondary-title&gt;Chest&lt;/secondary-title&gt;&lt;alt-title&gt;Chest&lt;/alt-title&gt;&lt;/titles&gt;&lt;periodical&gt;&lt;full-title&gt;Chest&lt;/full-title&gt;&lt;abbr-1&gt;Chest&lt;/abbr-1&gt;&lt;/periodical&gt;&lt;alt-periodical&gt;&lt;full-title&gt;Chest&lt;/full-title&gt;&lt;abbr-1&gt;Chest&lt;/abbr-1&gt;&lt;/alt-periodical&gt;&lt;pages&gt;1198-203&lt;/pages&gt;&lt;volume&gt;105&lt;/volume&gt;&lt;number&gt;4&lt;/number&gt;&lt;edition&gt;1994/04/01&lt;/edition&gt;&lt;keywords&gt;&lt;keyword&gt;Acute Disease&lt;/keyword&gt;&lt;keyword&gt;Adult&lt;/keyword&gt;&lt;keyword&gt;Carbon Dioxide/*metabolism&lt;/keyword&gt;&lt;keyword&gt;Cardiac Surgical Procedures&lt;/keyword&gt;&lt;keyword&gt;Female&lt;/keyword&gt;&lt;keyword&gt;Humans&lt;/keyword&gt;&lt;keyword&gt;Male&lt;/keyword&gt;&lt;keyword&gt;Middle Aged&lt;/keyword&gt;&lt;keyword&gt;Postoperative Complications&lt;/keyword&gt;&lt;keyword&gt;Pulmonary Edema/metabolism/therapy&lt;/keyword&gt;&lt;keyword&gt;Respiration, Artificial&lt;/keyword&gt;&lt;keyword&gt;Respiratory Insufficiency/etiology/*metabolism/physiopathology/therapy&lt;/keyword&gt;&lt;keyword&gt;Respiratory Mechanics&lt;/keyword&gt;&lt;keyword&gt;Wounds and Injuries/complications&lt;/keyword&gt;&lt;/keywords&gt;&lt;dates&gt;&lt;year&gt;1994&lt;/year&gt;&lt;pub-dates&gt;&lt;date&gt;Apr&lt;/date&gt;&lt;/pub-dates&gt;&lt;/dates&gt;&lt;isbn&gt;0012-3692 (Print)&amp;#xD;0012-3692&lt;/isbn&gt;&lt;accession-num&gt;8162749&lt;/accession-num&gt;&lt;urls&gt;&lt;related-urls&gt;&lt;url&gt;http://journal.publications.chestnet.org/data/Journals/CHEST/21693/1198.pdf&lt;/url&gt;&lt;/related-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49</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7</w:t>
            </w:r>
          </w:p>
        </w:tc>
        <w:tc>
          <w:tcPr>
            <w:tcW w:w="1984" w:type="dxa"/>
            <w:gridSpan w:val="3"/>
            <w:shd w:val="clear" w:color="auto" w:fill="auto"/>
            <w:noWrap/>
            <w:vAlign w:val="center"/>
            <w:hideMark/>
          </w:tcPr>
          <w:p w:rsidR="00EB68BB" w:rsidRPr="00F02245" w:rsidRDefault="00EB68BB" w:rsidP="00982AB8">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96</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9.3</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Kim 2011</w:t>
            </w:r>
            <w:r w:rsidRPr="00F02245">
              <w:rPr>
                <w:rFonts w:ascii="Arial" w:eastAsia="Times New Roman" w:hAnsi="Arial" w:cs="Arial"/>
                <w:sz w:val="20"/>
                <w:szCs w:val="20"/>
                <w:lang w:eastAsia="en-GB"/>
              </w:rPr>
              <w:fldChar w:fldCharType="begin">
                <w:fldData xml:space="preserve">PEVuZE5vdGU+PENpdGU+PEF1dGhvcj5LaW08L0F1dGhvcj48WWVhcj4yMDExPC9ZZWFyPjxSZWNO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LaW08L0F1dGhvcj48WWVhcj4yMDExPC9ZZWFyPjxSZWNO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50</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0</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5</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30</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5</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lastRenderedPageBreak/>
              <w:t>Koh 2009</w:t>
            </w:r>
            <w:r w:rsidRPr="00F02245">
              <w:rPr>
                <w:rFonts w:ascii="Arial" w:eastAsia="Times New Roman" w:hAnsi="Arial" w:cs="Arial"/>
                <w:sz w:val="20"/>
                <w:szCs w:val="20"/>
                <w:lang w:eastAsia="en-GB"/>
              </w:rPr>
              <w:fldChar w:fldCharType="begin">
                <w:fldData xml:space="preserve">PEVuZE5vdGU+PENpdGU+PEF1dGhvcj5Lb2g8L0F1dGhvcj48WWVhcj4yMDA5PC9ZZWFyPjxSZWNO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Lb2g8L0F1dGhvcj48WWVhcj4yMDA5PC9ZZWFyPjxSZWNO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51</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3</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EB68BB" w:rsidRPr="00F02245" w:rsidRDefault="00EB68BB" w:rsidP="00654873">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 xml:space="preserve">8.0 </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519</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2.9</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Koutsoukou 2004</w:t>
            </w:r>
            <w:r w:rsidRPr="00F02245">
              <w:rPr>
                <w:rFonts w:ascii="Arial" w:eastAsia="Times New Roman" w:hAnsi="Arial" w:cs="Arial"/>
                <w:sz w:val="20"/>
                <w:szCs w:val="20"/>
                <w:lang w:eastAsia="en-GB"/>
              </w:rPr>
              <w:fldChar w:fldCharType="begin">
                <w:fldData xml:space="preserve">PEVuZE5vdGU+PENpdGU+PEF1dGhvcj5Lb3V0c291a291PC9BdXRob3I+PFllYXI+MjAwNDwvWWVh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Lb3V0c291a291PC9BdXRob3I+PFllYXI+MjAwNDwvWWVh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52</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1.5</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5</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9</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Koutsoukou 2006</w:t>
            </w:r>
            <w:r w:rsidRPr="00F02245">
              <w:rPr>
                <w:rFonts w:ascii="Arial" w:eastAsia="Times New Roman" w:hAnsi="Arial" w:cs="Arial"/>
                <w:sz w:val="20"/>
                <w:szCs w:val="20"/>
                <w:lang w:eastAsia="en-GB"/>
              </w:rPr>
              <w:fldChar w:fldCharType="begin">
                <w:fldData xml:space="preserve">PEVuZE5vdGU+PENpdGU+PEF1dGhvcj5Lb3V0c291a291PC9BdXRob3I+PFllYXI+MjAwNjwvWWVh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Lb3V0c291a291PC9BdXRob3I+PFllYXI+MjAwNjwvWWVh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53</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auto"/>
            <w:noWrap/>
            <w:vAlign w:val="center"/>
            <w:hideMark/>
          </w:tcPr>
          <w:p w:rsidR="00EB68BB" w:rsidRPr="00F02245" w:rsidRDefault="00EB68BB" w:rsidP="00654873">
            <w:pPr>
              <w:spacing w:after="0" w:line="240" w:lineRule="auto"/>
              <w:jc w:val="right"/>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 xml:space="preserve">8.6 </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lang w:val="de-DE"/>
              </w:rPr>
            </w:pPr>
            <w:r w:rsidRPr="00F02245">
              <w:rPr>
                <w:rFonts w:ascii="Arial" w:hAnsi="Arial" w:cs="Arial"/>
                <w:sz w:val="20"/>
                <w:szCs w:val="20"/>
                <w:lang w:val="de-DE"/>
              </w:rPr>
              <w:t>21</w:t>
            </w:r>
          </w:p>
        </w:tc>
        <w:tc>
          <w:tcPr>
            <w:tcW w:w="1202" w:type="dxa"/>
            <w:gridSpan w:val="2"/>
            <w:shd w:val="clear" w:color="auto" w:fill="auto"/>
            <w:noWrap/>
            <w:vAlign w:val="center"/>
            <w:hideMark/>
          </w:tcPr>
          <w:p w:rsidR="00EB68BB" w:rsidRPr="00F02245" w:rsidRDefault="00EB68BB" w:rsidP="009620DF">
            <w:pPr>
              <w:spacing w:after="0" w:line="240" w:lineRule="auto"/>
              <w:jc w:val="center"/>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41</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val="de-DE"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Lansdorp 2012</w:t>
            </w:r>
            <w:r w:rsidRPr="00F02245">
              <w:rPr>
                <w:rFonts w:ascii="Arial" w:eastAsia="Times New Roman" w:hAnsi="Arial" w:cs="Arial"/>
                <w:sz w:val="20"/>
                <w:szCs w:val="20"/>
                <w:lang w:eastAsia="en-GB"/>
              </w:rPr>
              <w:fldChar w:fldCharType="begin">
                <w:fldData xml:space="preserve">PEVuZE5vdGU+PENpdGU+PEF1dGhvcj5MYW5zZG9ycDwvQXV0aG9yPjxZZWFyPjIwMTI8L1llYXI+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YW5zZG9ycDwvQXV0aG9yPjxZZWFyPjIwMTI8L1llYXI+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54</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n.a.</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val="de-DE" w:eastAsia="en-GB"/>
              </w:rPr>
              <w:t>Prospective-observati</w:t>
            </w:r>
            <w:r w:rsidRPr="00F02245">
              <w:rPr>
                <w:rFonts w:ascii="Arial" w:eastAsia="Times New Roman" w:hAnsi="Arial" w:cs="Arial"/>
                <w:sz w:val="20"/>
                <w:szCs w:val="20"/>
                <w:lang w:eastAsia="en-GB"/>
              </w:rPr>
              <w:t>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29</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7</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ee 1990</w:t>
            </w:r>
            <w:r w:rsidRPr="00F02245">
              <w:rPr>
                <w:rFonts w:ascii="Arial" w:eastAsia="Times New Roman" w:hAnsi="Arial" w:cs="Arial"/>
                <w:sz w:val="20"/>
                <w:szCs w:val="20"/>
                <w:lang w:eastAsia="en-GB"/>
              </w:rPr>
              <w:fldChar w:fldCharType="begin">
                <w:fldData xml:space="preserve">PEVuZE5vdGU+PENpdGU+PEF1dGhvcj5MZWU8L0F1dGhvcj48WWVhcj4xOTkwPC9ZZWFyPjxSZWNO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ZWU8L0F1dGhvcj48WWVhcj4xOTkwPC9ZZWFyPjxSZWNO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55</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87-1988</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56</w:t>
            </w:r>
          </w:p>
        </w:tc>
        <w:tc>
          <w:tcPr>
            <w:tcW w:w="1202" w:type="dxa"/>
            <w:gridSpan w:val="2"/>
            <w:shd w:val="clear" w:color="auto" w:fill="auto"/>
            <w:noWrap/>
            <w:vAlign w:val="center"/>
            <w:hideMark/>
          </w:tcPr>
          <w:p w:rsidR="00EB68BB" w:rsidRPr="00F02245" w:rsidRDefault="00EB68BB" w:rsidP="00EB68BB">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8</w:t>
            </w:r>
            <w:r>
              <w:rPr>
                <w:rFonts w:ascii="Arial" w:eastAsia="Times New Roman" w:hAnsi="Arial" w:cs="Arial"/>
                <w:sz w:val="20"/>
                <w:szCs w:val="20"/>
                <w:lang w:eastAsia="en-GB"/>
              </w:rPr>
              <w:t>.</w:t>
            </w:r>
            <w:r w:rsidRPr="00F02245">
              <w:rPr>
                <w:rFonts w:ascii="Arial" w:eastAsia="Times New Roman" w:hAnsi="Arial" w:cs="Arial"/>
                <w:sz w:val="20"/>
                <w:szCs w:val="20"/>
                <w:lang w:eastAsia="en-GB"/>
              </w:rPr>
              <w:t>6</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ellouche 2013</w:t>
            </w:r>
            <w:r w:rsidRPr="00F02245">
              <w:rPr>
                <w:rFonts w:ascii="Arial" w:eastAsia="Times New Roman" w:hAnsi="Arial" w:cs="Arial"/>
                <w:sz w:val="20"/>
                <w:szCs w:val="20"/>
                <w:lang w:eastAsia="en-GB"/>
              </w:rPr>
              <w:fldChar w:fldCharType="begin">
                <w:fldData xml:space="preserve">PEVuZE5vdGU+PENpdGU+PEF1dGhvcj5MZWxsb3VjaGU8L0F1dGhvcj48WWVhcj4yMDEzPC9ZZWFy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GNhcmUgbWVkaWNpbmU8L2Z1bGwtdGl0bGU+PC9hbHQtcGVyaW9k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ZWxsb3VjaGU8L0F1dGhvcj48WWVhcj4yMDEzPC9ZZWFy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GNhcmUgbWVkaWNpbmU8L2Z1bGwtdGl0bGU+PC9hbHQtcGVyaW9k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56</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1</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30</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5</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tcPr>
          <w:p w:rsidR="00EB68BB" w:rsidRPr="00F02245" w:rsidRDefault="00EB68BB" w:rsidP="00A80953">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ellouche 2012</w:t>
            </w:r>
            <w:r w:rsidRPr="00F02245">
              <w:rPr>
                <w:rFonts w:ascii="Arial" w:eastAsia="Times New Roman" w:hAnsi="Arial" w:cs="Arial"/>
                <w:sz w:val="20"/>
                <w:szCs w:val="20"/>
                <w:lang w:eastAsia="en-GB"/>
              </w:rPr>
              <w:fldChar w:fldCharType="begin">
                <w:fldData xml:space="preserve">PEVuZE5vdGU+PENpdGU+PEF1dGhvcj5MZWxsb3VjaGU8L0F1dGhvcj48WWVhcj4yMDEyPC9ZZWFy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ZWxsb3VjaGU8L0F1dGhvcj48WWVhcj4yMDEyPC9ZZWFy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57</w:t>
            </w:r>
            <w:r w:rsidRPr="00F02245">
              <w:rPr>
                <w:rFonts w:ascii="Arial" w:eastAsia="Times New Roman" w:hAnsi="Arial" w:cs="Arial"/>
                <w:sz w:val="20"/>
                <w:szCs w:val="20"/>
                <w:lang w:eastAsia="en-GB"/>
              </w:rPr>
              <w:fldChar w:fldCharType="end"/>
            </w:r>
          </w:p>
          <w:p w:rsidR="00EB68BB" w:rsidRPr="00F02245" w:rsidRDefault="00EB68BB" w:rsidP="00654873">
            <w:pPr>
              <w:spacing w:after="0" w:line="240" w:lineRule="auto"/>
              <w:rPr>
                <w:rFonts w:ascii="Arial" w:eastAsia="Times New Roman" w:hAnsi="Arial" w:cs="Arial"/>
                <w:sz w:val="20"/>
                <w:szCs w:val="20"/>
                <w:lang w:eastAsia="en-GB"/>
              </w:rPr>
            </w:pPr>
          </w:p>
        </w:tc>
        <w:tc>
          <w:tcPr>
            <w:tcW w:w="1834" w:type="dxa"/>
            <w:shd w:val="clear" w:color="auto" w:fill="auto"/>
            <w:noWrap/>
            <w:vAlign w:val="center"/>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4-2006</w:t>
            </w:r>
          </w:p>
        </w:tc>
        <w:tc>
          <w:tcPr>
            <w:tcW w:w="2970" w:type="dxa"/>
            <w:shd w:val="clear" w:color="auto" w:fill="auto"/>
            <w:noWrap/>
            <w:vAlign w:val="center"/>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 data collection, retrospective analysis</w:t>
            </w:r>
          </w:p>
        </w:tc>
        <w:tc>
          <w:tcPr>
            <w:tcW w:w="1985" w:type="dxa"/>
            <w:gridSpan w:val="2"/>
            <w:shd w:val="clear" w:color="auto" w:fill="auto"/>
            <w:noWrap/>
            <w:vAlign w:val="center"/>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1.5</w:t>
            </w:r>
          </w:p>
        </w:tc>
        <w:tc>
          <w:tcPr>
            <w:tcW w:w="1984" w:type="dxa"/>
            <w:gridSpan w:val="3"/>
            <w:shd w:val="clear" w:color="auto" w:fill="auto"/>
            <w:noWrap/>
            <w:vAlign w:val="center"/>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val="de-DE" w:eastAsia="en-GB"/>
              </w:rPr>
              <w:t>mL/kg PBW</w:t>
            </w:r>
          </w:p>
        </w:tc>
        <w:tc>
          <w:tcPr>
            <w:tcW w:w="1257" w:type="dxa"/>
            <w:shd w:val="clear" w:color="auto" w:fill="auto"/>
            <w:noWrap/>
            <w:vAlign w:val="center"/>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3434</w:t>
            </w:r>
          </w:p>
        </w:tc>
        <w:tc>
          <w:tcPr>
            <w:tcW w:w="1202" w:type="dxa"/>
            <w:gridSpan w:val="2"/>
            <w:shd w:val="clear" w:color="auto" w:fill="auto"/>
            <w:noWrap/>
            <w:vAlign w:val="center"/>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5.33</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emyze 2012</w:t>
            </w:r>
            <w:r w:rsidRPr="00F02245">
              <w:rPr>
                <w:rFonts w:ascii="Arial" w:eastAsia="Times New Roman" w:hAnsi="Arial" w:cs="Arial"/>
                <w:sz w:val="20"/>
                <w:szCs w:val="20"/>
                <w:lang w:eastAsia="en-GB"/>
              </w:rPr>
              <w:fldChar w:fldCharType="begin">
                <w:fldData xml:space="preserve">PEVuZE5vdGU+PENpdGU+PEF1dGhvcj5MZW15emU8L0F1dGhvcj48WWVhcj4yMDEyPC9ZZWFyPjxS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ZW15emU8L0F1dGhvcj48WWVhcj4yMDEyPC9ZZWFyPjxS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58</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7-2008</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7.9</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44</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6</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emyze 2013</w:t>
            </w:r>
            <w:r w:rsidRPr="00F02245">
              <w:rPr>
                <w:rFonts w:ascii="Arial" w:eastAsia="Times New Roman" w:hAnsi="Arial" w:cs="Arial"/>
                <w:sz w:val="20"/>
                <w:szCs w:val="20"/>
                <w:lang w:eastAsia="en-GB"/>
              </w:rPr>
              <w:fldChar w:fldCharType="begin">
                <w:fldData xml:space="preserve">PEVuZE5vdGU+PENpdGU+PEF1dGhvcj5MZW15emU8L0F1dGhvcj48WWVhcj4yMDEzPC9ZZWFyPjxS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4yNTkyLTk8L3BhZ2VzPjx2b2x1bWU+NDE8L3ZvbHVtZT48bnVtYmVy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ZW15emU8L0F1dGhvcj48WWVhcj4yMDEzPC9ZZWFyPjxS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4yNTkyLTk8L3BhZ2VzPjx2b2x1bWU+NDE8L3ZvbHVtZT48bnVtYmVy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59</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9</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30</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2.2</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inko 2009</w:t>
            </w:r>
            <w:r w:rsidRPr="00F02245">
              <w:rPr>
                <w:rFonts w:ascii="Arial" w:eastAsia="Times New Roman" w:hAnsi="Arial" w:cs="Arial"/>
                <w:sz w:val="20"/>
                <w:szCs w:val="20"/>
                <w:lang w:eastAsia="en-GB"/>
              </w:rPr>
              <w:fldChar w:fldCharType="begin">
                <w:fldData xml:space="preserve">PEVuZE5vdGU+PENpdGU+PEF1dGhvcj5MaW5rbzwvQXV0aG9yPjxZZWFyPjIwMDk8L1llYXI+PFJl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GNhcmUgbWVkaWNpbmU8L2Z1bGwtdGl0bGU+PC9hbHQtcGVyaW9kaWNhbD48cGFnZXM+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aW5rbzwvQXV0aG9yPjxZZWFyPjIwMDk8L1llYXI+PFJl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GNhcmUgbWVkaWNpbmU8L2Z1bGwtdGl0bGU+PC9hbHQtcGVyaW9kaWNhbD48cGFnZXM+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60</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7</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7</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676</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ovat 2008</w:t>
            </w:r>
            <w:r w:rsidRPr="00F02245">
              <w:rPr>
                <w:rFonts w:ascii="Arial" w:eastAsia="Times New Roman" w:hAnsi="Arial" w:cs="Arial"/>
                <w:sz w:val="20"/>
                <w:szCs w:val="20"/>
                <w:lang w:eastAsia="en-GB"/>
              </w:rPr>
              <w:fldChar w:fldCharType="begin">
                <w:fldData xml:space="preserve">PEVuZE5vdGU+PENpdGU+PEF1dGhvcj5Mb3ZhdDwvQXV0aG9yPjxZZWFyPjIwMDg8L1llYXI+PFJl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b3ZhdDwvQXV0aG9yPjxZZWFyPjIwMDg8L1llYXI+PFJl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61</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7</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Cross-over</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8</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8</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9</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u 1999</w:t>
            </w:r>
            <w:r w:rsidRPr="00F02245">
              <w:rPr>
                <w:rFonts w:ascii="Arial" w:eastAsia="Times New Roman" w:hAnsi="Arial" w:cs="Arial"/>
                <w:sz w:val="20"/>
                <w:szCs w:val="20"/>
                <w:lang w:eastAsia="en-GB"/>
              </w:rPr>
              <w:fldChar w:fldCharType="begin">
                <w:fldData xml:space="preserve">PEVuZE5vdGU+PENpdGU+PEF1dGhvcj5MdTwvQXV0aG9yPjxZZWFyPjE5OTk8L1llYXI+PFJlY051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Mjc1LTgyPC9wYWdlcz48dm9sdW1lPjE1OTwvdm9sdW1lPjxudW1iZXI+MTwvbnVtYmVy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dTwvQXV0aG9yPjxZZWFyPjE5OTk8L1llYXI+PFJlY051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YWJici0xPkFtZXJpY2FuIGpv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62</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9</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4</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1</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uhr 1999</w:t>
            </w:r>
            <w:r w:rsidRPr="00F02245">
              <w:rPr>
                <w:rFonts w:ascii="Arial" w:eastAsia="Times New Roman" w:hAnsi="Arial" w:cs="Arial"/>
                <w:sz w:val="20"/>
                <w:szCs w:val="20"/>
                <w:lang w:eastAsia="en-GB"/>
              </w:rPr>
              <w:fldChar w:fldCharType="begin">
                <w:fldData xml:space="preserve">PEVuZE5vdGU+PENpdGU+PEF1dGhvcj5MdWhyPC9BdXRob3I+PFllYXI+MTk5OTwvWWVhcj48UmVj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xODQ5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dWhyPC9BdXRob3I+PFllYXI+MTk5OTwvWWVhcj48UmVj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xODQ5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63</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7</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1</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231</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2.3</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albouisson 2008</w:t>
            </w:r>
            <w:r w:rsidRPr="00F02245">
              <w:rPr>
                <w:rFonts w:ascii="Arial" w:eastAsia="Times New Roman" w:hAnsi="Arial" w:cs="Arial"/>
                <w:sz w:val="20"/>
                <w:szCs w:val="20"/>
                <w:lang w:eastAsia="en-GB"/>
              </w:rPr>
              <w:fldChar w:fldCharType="begin">
                <w:fldData xml:space="preserve">PEVuZE5vdGU+PENpdGU+PEF1dGhvcj5NYWxib3Vpc3NvbjwvQXV0aG9yPjxZZWFyPjIwMDg8L1ll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NYWxib3Vpc3NvbjwvQXV0aG9yPjxZZWFyPjIwMDg8L1ll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64</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8</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0</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73</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arraro 2010</w:t>
            </w:r>
            <w:r w:rsidRPr="00F02245">
              <w:rPr>
                <w:rFonts w:ascii="Arial" w:eastAsia="Times New Roman" w:hAnsi="Arial" w:cs="Arial"/>
                <w:sz w:val="20"/>
                <w:szCs w:val="20"/>
                <w:lang w:eastAsia="en-GB"/>
              </w:rPr>
              <w:fldChar w:fldCharType="begin">
                <w:fldData xml:space="preserve">PEVuZE5vdGU+PENpdGU+PEF1dGhvcj5NYXJyYXJvPC9BdXRob3I+PFllYXI+MjAxMDwvWWVhcj48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NYXJyYXJvPC9BdXRob3I+PFllYXI+MjAxMDwvWWVhcj48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65</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4</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44</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5</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ascia 2007</w:t>
            </w:r>
            <w:r w:rsidRPr="00F02245">
              <w:rPr>
                <w:rFonts w:ascii="Arial" w:eastAsia="Times New Roman" w:hAnsi="Arial" w:cs="Arial"/>
                <w:sz w:val="20"/>
                <w:szCs w:val="20"/>
                <w:lang w:eastAsia="en-GB"/>
              </w:rPr>
              <w:fldChar w:fldCharType="begin">
                <w:fldData xml:space="preserve">PEVuZE5vdGU+PENpdGU+PEF1dGhvcj5NYXNjaWE8L0F1dGhvcj48WWVhcj4yMDA3PC9ZZWFyPjxS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NYXNjaWE8L0F1dGhvcj48WWVhcj4yMDA3PC9ZZWFyPjxS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66</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2-2003</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F2F2F2" w:themeFill="background1" w:themeFillShade="F2"/>
            <w:noWrap/>
            <w:vAlign w:val="center"/>
            <w:hideMark/>
          </w:tcPr>
          <w:p w:rsidR="00EB68BB" w:rsidRPr="00F02245" w:rsidRDefault="00EB68BB" w:rsidP="00267C39">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w:t>
            </w:r>
            <w:r>
              <w:rPr>
                <w:rFonts w:ascii="Arial" w:eastAsia="Times New Roman" w:hAnsi="Arial" w:cs="Arial"/>
                <w:sz w:val="20"/>
                <w:szCs w:val="20"/>
                <w:lang w:eastAsia="en-GB"/>
              </w:rPr>
              <w:t>.</w:t>
            </w:r>
            <w:r w:rsidRPr="00F02245">
              <w:rPr>
                <w:rFonts w:ascii="Arial" w:eastAsia="Times New Roman" w:hAnsi="Arial" w:cs="Arial"/>
                <w:sz w:val="20"/>
                <w:szCs w:val="20"/>
                <w:lang w:eastAsia="en-GB"/>
              </w:rPr>
              <w:t>5</w:t>
            </w:r>
          </w:p>
        </w:tc>
        <w:tc>
          <w:tcPr>
            <w:tcW w:w="1984" w:type="dxa"/>
            <w:gridSpan w:val="3"/>
            <w:shd w:val="clear" w:color="auto" w:fill="F2F2F2" w:themeFill="background1" w:themeFillShade="F2"/>
            <w:noWrap/>
            <w:vAlign w:val="center"/>
            <w:hideMark/>
          </w:tcPr>
          <w:p w:rsidR="00EB68BB" w:rsidRPr="00F02245" w:rsidRDefault="00EB68BB" w:rsidP="00654873">
            <w:pPr>
              <w:spacing w:after="0" w:line="240" w:lineRule="auto"/>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mL/kg P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64</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9</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etnitz 2009</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Metnitz&lt;/Author&gt;&lt;Year&gt;2009&lt;/Year&gt;&lt;RecNum&gt;6339&lt;/RecNum&gt;&lt;DisplayText&gt;&lt;style face="superscript"&gt;67&lt;/style&gt;&lt;/DisplayText&gt;&lt;record&gt;&lt;rec-number&gt;6339&lt;/rec-number&gt;&lt;foreign-keys&gt;&lt;key app="EN" db-id="vtdzts02mez2aqezrs6vvszy292zrevtsvaa" timestamp="1499942910"&gt;6339&lt;/key&gt;&lt;/foreign-keys&gt;&lt;ref-type name="Journal Article"&gt;17&lt;/ref-type&gt;&lt;contributors&gt;&lt;authors&gt;&lt;author&gt;Metnitz, Philipp G. H.&lt;/author&gt;&lt;author&gt;Metnitz, Barbara&lt;/author&gt;&lt;author&gt;Moreno, Rui P.&lt;/author&gt;&lt;author&gt;Bauer, Peter&lt;/author&gt;&lt;author&gt;Del Sorbo, Lorenzo&lt;/author&gt;&lt;author&gt;Hoermann, Christoph&lt;/author&gt;&lt;author&gt;de Carvalho, Susana Afonso&lt;/author&gt;&lt;author&gt;Ranieri, V. Marco&lt;/author&gt;&lt;author&gt;Saps Investigators&lt;/author&gt;&lt;/authors&gt;&lt;/contributors&gt;&lt;titles&gt;&lt;title&gt;Epidemiology of mechanical ventilation: analysis of the SAPS 3 database&lt;/title&gt;&lt;secondary-title&gt;Intensive care medicine&lt;/secondary-title&gt;&lt;/titles&gt;&lt;periodical&gt;&lt;full-title&gt;Intensive care medicine&lt;/full-title&gt;&lt;/periodical&gt;&lt;pages&gt;816-25&lt;/pages&gt;&lt;volume&gt;35&lt;/volume&gt;&lt;number&gt;5&lt;/number&gt;&lt;dates&gt;&lt;year&gt;2009&lt;/year&gt;&lt;pub-dates&gt;&lt;date&gt;2009 May (Epub 2009 Mar&lt;/date&gt;&lt;/pub-dates&gt;&lt;/dates&gt;&lt;isbn&gt;1432-1238&lt;/isbn&gt;&lt;accession-num&gt;MEDLINE:19288079&lt;/accession-num&gt;&lt;urls&gt;&lt;related-urls&gt;&lt;url&gt;&amp;lt;Go to ISI&amp;gt;://MEDLINE:19288079&lt;/url&gt;&lt;url&gt;http://download.springer.com/static/pdf/806/art%253A10.1007%252Fs00134-009-1449-9.pdf?auth66=1403949589_5dd90066ffbbcfb6c214bbf08e30e4f2&amp;amp;ext=.pdf&lt;/url&gt;&lt;/related-urls&gt;&lt;/urls&gt;&lt;electronic-resource-num&gt;10.1007/s00134-009-1449-9&lt;/electronic-resource-num&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67</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2</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6507</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4</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ikkelsen 2008</w:t>
            </w:r>
            <w:r w:rsidRPr="00F02245">
              <w:rPr>
                <w:rFonts w:ascii="Arial" w:eastAsia="Times New Roman" w:hAnsi="Arial" w:cs="Arial"/>
                <w:sz w:val="20"/>
                <w:szCs w:val="20"/>
                <w:lang w:eastAsia="en-GB"/>
              </w:rPr>
              <w:fldChar w:fldCharType="begin">
                <w:fldData xml:space="preserve">PEVuZE5vdGU+PENpdGU+PEF1dGhvcj5NaWtrZWxzZW48L0F1dGhvcj48WWVhcj4yMDA4PC9ZZWFy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NaWtrZWxzZW48L0F1dGhvcj48WWVhcj4yMDA4PC9ZZWFy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68</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0</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8.4</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75</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0</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Reis Miranda 2006</w:t>
            </w:r>
            <w:r w:rsidRPr="00F02245">
              <w:rPr>
                <w:rFonts w:ascii="Arial" w:eastAsia="Times New Roman" w:hAnsi="Arial" w:cs="Arial"/>
                <w:sz w:val="20"/>
                <w:szCs w:val="20"/>
                <w:lang w:eastAsia="en-GB"/>
              </w:rPr>
              <w:fldChar w:fldCharType="begin">
                <w:fldData xml:space="preserve">PEVuZE5vdGU+PENpdGU+PEF1dGhvcj5SZWlzIE1pcmFuZGE8L0F1dGhvcj48WWVhcj4yMDA2PC9Z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SZWlzIE1pcmFuZGE8L0F1dGhvcj48WWVhcj4yMDA2PC9Z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69</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6</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Cross-over</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4</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28</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4</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lastRenderedPageBreak/>
              <w:t>Muller 2010</w:t>
            </w:r>
            <w:r w:rsidRPr="00F02245">
              <w:rPr>
                <w:rFonts w:ascii="Arial" w:eastAsia="Times New Roman" w:hAnsi="Arial" w:cs="Arial"/>
                <w:sz w:val="20"/>
                <w:szCs w:val="20"/>
                <w:lang w:eastAsia="en-GB"/>
              </w:rPr>
              <w:fldChar w:fldCharType="begin">
                <w:fldData xml:space="preserve">PEVuZE5vdGU+PENpdGU+PEF1dGhvcj5NdWxsZXI8L0F1dGhvcj48WWVhcj4yMDEwPC9ZZWFyPjxS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NdWxsZXI8L0F1dGhvcj48WWVhcj4yMDEwPC9ZZWFyPjxS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70</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8</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5.9</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57</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70.28</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O'Brien 2012</w:t>
            </w:r>
            <w:r w:rsidRPr="00F02245">
              <w:rPr>
                <w:rFonts w:ascii="Arial" w:eastAsia="Times New Roman" w:hAnsi="Arial" w:cs="Arial"/>
                <w:sz w:val="20"/>
                <w:szCs w:val="20"/>
                <w:lang w:eastAsia="en-GB"/>
              </w:rPr>
              <w:fldChar w:fldCharType="begin">
                <w:fldData xml:space="preserve">PEVuZE5vdGU+PENpdGU+PEF1dGhvcj5PJmFwb3M7QnJpZW48L0F1dGhvcj48WWVhcj4yMDEyPC9Z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PJmFwb3M7QnJpZW48L0F1dGhvcj48WWVhcj4yMDEyPC9Z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71</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6-2008</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8.6</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580</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7.19</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Paulus 2011</w:t>
            </w:r>
            <w:r w:rsidRPr="00F02245">
              <w:rPr>
                <w:rFonts w:ascii="Arial" w:eastAsia="Times New Roman" w:hAnsi="Arial" w:cs="Arial"/>
                <w:sz w:val="20"/>
                <w:szCs w:val="20"/>
                <w:lang w:eastAsia="en-GB"/>
              </w:rPr>
              <w:fldChar w:fldCharType="begin">
                <w:fldData xml:space="preserve">PEVuZE5vdGU+PENpdGU+PEF1dGhvcj5QYXVsdXM8L0F1dGhvcj48WWVhcj4yMDExPC9ZZWFyPjxS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QYXVsdXM8L0F1dGhvcj48WWVhcj4yMDExPC9ZZWFyPjxS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72</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2010</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7.6</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93</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2.65</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Pinheiro de Oliveira 2010</w:t>
            </w:r>
            <w:r w:rsidRPr="00F02245">
              <w:rPr>
                <w:rFonts w:ascii="Arial" w:eastAsia="Times New Roman" w:hAnsi="Arial" w:cs="Arial"/>
                <w:sz w:val="20"/>
                <w:szCs w:val="20"/>
                <w:lang w:eastAsia="en-GB"/>
              </w:rPr>
              <w:fldChar w:fldCharType="begin">
                <w:fldData xml:space="preserve">PEVuZE5vdGU+PENpdGU+PEF1dGhvcj5QaW5oZWlybyBkZSBPbGl2ZWlyYTwvQXV0aG9yPjxZZWFy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QaW5oZWlybyBkZSBPbGl2ZWlyYTwvQXV0aG9yPjxZZWFy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73</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1.9</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0</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2</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Camargo Pires-Neto 2013</w:t>
            </w:r>
            <w:r w:rsidRPr="00F02245">
              <w:rPr>
                <w:rFonts w:ascii="Arial" w:eastAsia="Times New Roman" w:hAnsi="Arial" w:cs="Arial"/>
                <w:sz w:val="20"/>
                <w:szCs w:val="20"/>
                <w:lang w:eastAsia="en-GB"/>
              </w:rPr>
              <w:fldChar w:fldCharType="begin">
                <w:fldData xml:space="preserve">PEVuZE5vdGU+PENpdGU+PEF1dGhvcj5DYW1hcmdvIFBpcmVzLU5ldG88L0F1dGhvcj48WWVhcj4y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DYW1hcmdvIFBpcmVzLU5ldG88L0F1dGhvcj48WWVhcj4y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74</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0-2011</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350</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9</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5</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Plurad 2007</w:t>
            </w:r>
            <w:r w:rsidRPr="00F02245">
              <w:rPr>
                <w:rFonts w:ascii="Arial" w:eastAsia="Times New Roman" w:hAnsi="Arial" w:cs="Arial"/>
                <w:sz w:val="20"/>
                <w:szCs w:val="20"/>
                <w:lang w:eastAsia="en-GB"/>
              </w:rPr>
              <w:fldChar w:fldCharType="begin">
                <w:fldData xml:space="preserve">PEVuZE5vdGU+PENpdGU+PEF1dGhvcj5QbHVyYWQ8L0F1dGhvcj48WWVhcj4yMDA3PC9ZZWFyPjxS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QbHVyYWQ8L0F1dGhvcj48WWVhcj4yMDA3PC9ZZWFyPjxS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75</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0-2005</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8.</w:t>
            </w:r>
            <w:r w:rsidRPr="00F02245">
              <w:rPr>
                <w:rFonts w:ascii="Arial" w:eastAsia="Times New Roman" w:hAnsi="Arial" w:cs="Arial"/>
                <w:sz w:val="20"/>
                <w:szCs w:val="20"/>
                <w:lang w:eastAsia="en-GB"/>
              </w:rPr>
              <w:t>8</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2346</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7.3</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Prinianakis 2005</w:t>
            </w:r>
            <w:r w:rsidRPr="00F02245">
              <w:rPr>
                <w:rFonts w:ascii="Arial" w:eastAsia="Times New Roman" w:hAnsi="Arial" w:cs="Arial"/>
                <w:sz w:val="20"/>
                <w:szCs w:val="20"/>
                <w:lang w:eastAsia="en-GB"/>
              </w:rPr>
              <w:fldChar w:fldCharType="begin">
                <w:fldData xml:space="preserve">PEVuZE5vdGU+PENpdGU+PEF1dGhvcj5QcmluaWFuYWtpczwvQXV0aG9yPjxZZWFyPjIwMDU8L1ll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QcmluaWFuYWtpczwvQXV0aG9yPjxZZWFyPjIwMDU8L1ll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76</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4</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Cross-over</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bCs/>
                <w:sz w:val="20"/>
                <w:szCs w:val="20"/>
                <w:lang w:eastAsia="en-GB"/>
              </w:rPr>
            </w:pPr>
            <w:r w:rsidRPr="00F02245">
              <w:rPr>
                <w:rFonts w:ascii="Arial" w:eastAsia="Times New Roman" w:hAnsi="Arial" w:cs="Arial"/>
                <w:bCs/>
                <w:sz w:val="20"/>
                <w:szCs w:val="20"/>
                <w:lang w:eastAsia="en-GB"/>
              </w:rPr>
              <w:t>10</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5</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5</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Ranieri 1996</w:t>
            </w:r>
            <w:r w:rsidRPr="00F02245">
              <w:rPr>
                <w:rFonts w:ascii="Arial" w:eastAsia="Times New Roman" w:hAnsi="Arial" w:cs="Arial"/>
                <w:sz w:val="20"/>
                <w:szCs w:val="20"/>
                <w:lang w:eastAsia="en-GB"/>
              </w:rPr>
              <w:fldChar w:fldCharType="begin">
                <w:fldData xml:space="preserve">PEVuZE5vdGU+PENpdGU+PEF1dGhvcj5SYW5pZXJpPC9BdXRob3I+PFllYXI+MTk5NjwvWWVhcj48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MTIzMi05PC9wYWdlcz48dm9sdW1lPjk8L3Zv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SYW5pZXJpPC9BdXRob3I+PFllYXI+MTk5NjwvWWVhcj48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MTIzMi05PC9wYWdlcz48dm9sdW1lPjk8L3Zv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77</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5</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5</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7</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6</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Reuter 2003</w:t>
            </w:r>
            <w:r w:rsidRPr="00F02245">
              <w:rPr>
                <w:rFonts w:ascii="Arial" w:eastAsia="Times New Roman" w:hAnsi="Arial" w:cs="Arial"/>
                <w:sz w:val="20"/>
                <w:szCs w:val="20"/>
                <w:lang w:eastAsia="en-GB"/>
              </w:rPr>
              <w:fldChar w:fldCharType="begin">
                <w:fldData xml:space="preserve">PEVuZE5vdGU+PENpdGU+PEF1dGhvcj5SZXV0ZXI8L0F1dGhvcj48WWVhcj4yMDAzPC9ZZWFyPjxS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SZXV0ZXI8L0F1dGhvcj48WWVhcj4yMDAzPC9ZZWFyPjxS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78</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3</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Cross-over</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3</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Samantaray 2011</w:t>
            </w:r>
            <w:r w:rsidRPr="00F02245">
              <w:rPr>
                <w:rFonts w:ascii="Arial" w:eastAsia="Times New Roman" w:hAnsi="Arial" w:cs="Arial"/>
                <w:sz w:val="20"/>
                <w:szCs w:val="20"/>
                <w:lang w:eastAsia="en-GB"/>
              </w:rPr>
              <w:fldChar w:fldCharType="begin">
                <w:fldData xml:space="preserve">PEVuZE5vdGU+PENpdGU+PEF1dGhvcj5TYW1hbnRhcmF5PC9BdXRob3I+PFllYXI+MjAxMTwvWWVh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TYW1hbnRhcmF5PC9BdXRob3I+PFllYXI+MjAxMTwvWWVh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79</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1</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34</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9.05</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Serita 2009</w:t>
            </w:r>
            <w:r w:rsidRPr="00F02245">
              <w:rPr>
                <w:rFonts w:ascii="Arial" w:eastAsia="Times New Roman" w:hAnsi="Arial" w:cs="Arial"/>
                <w:sz w:val="20"/>
                <w:szCs w:val="20"/>
                <w:lang w:eastAsia="en-GB"/>
              </w:rPr>
              <w:fldChar w:fldCharType="begin">
                <w:fldData xml:space="preserve">PEVuZE5vdGU+PENpdGU+PEF1dGhvcj5TZXJpdGE8L0F1dGhvcj48WWVhcj4yMDA5PC9ZZWFyPjxS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TZXJpdGE8L0F1dGhvcj48WWVhcj4yMDA5PC9ZZWFyPjxS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80</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630</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28</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5.85</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Servillo 1997</w:t>
            </w:r>
            <w:r w:rsidRPr="00F02245">
              <w:rPr>
                <w:rFonts w:ascii="Arial" w:eastAsia="Times New Roman" w:hAnsi="Arial" w:cs="Arial"/>
                <w:sz w:val="20"/>
                <w:szCs w:val="20"/>
                <w:lang w:eastAsia="en-GB"/>
              </w:rPr>
              <w:fldChar w:fldCharType="begin">
                <w:fldData xml:space="preserve">PEVuZE5vdGU+PENpdGU+PEF1dGhvcj5TZXJ2aWxsbzwvQXV0aG9yPjxZZWFyPjE5OTc8L1llYXI+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xh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TZXJ2aWxsbzwvQXV0aG9yPjxZZWFyPjE5OTc8L1llYXI+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xh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81</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6</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9</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3</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tcPr>
          <w:p w:rsidR="00EB68BB" w:rsidRPr="00F02245" w:rsidRDefault="00EB68BB" w:rsidP="00404679">
            <w:pPr>
              <w:spacing w:after="0" w:line="240" w:lineRule="auto"/>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Smith 2000</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Smith&lt;/Author&gt;&lt;Year&gt;2000&lt;/Year&gt;&lt;RecNum&gt;190&lt;/RecNum&gt;&lt;DisplayText&gt;&lt;style face="superscript"&gt;82&lt;/style&gt;&lt;/DisplayText&gt;&lt;record&gt;&lt;rec-number&gt;190&lt;/rec-number&gt;&lt;foreign-keys&gt;&lt;key app="EN" db-id="vtdzts02mez2aqezrs6vvszy292zrevtsvaa" timestamp="1498111329"&gt;190&lt;/key&gt;&lt;/foreign-keys&gt;&lt;ref-type name="Journal Article"&gt;17&lt;/ref-type&gt;&lt;contributors&gt;&lt;authors&gt;&lt;author&gt;Smith, R. P.&lt;/author&gt;&lt;author&gt;Fletcher, R.&lt;/author&gt;&lt;/authors&gt;&lt;/contributors&gt;&lt;auth-address&gt;Directorate of Anaesthetics, Manchester Royal Infirmary, Central Manchester Hospitals Trust, United Kingdom.&lt;/auth-address&gt;&lt;titles&gt;&lt;title&gt;Positive end-expiratory pressure has little effect on carbon dioxide elimination after cardiac surgery&lt;/title&gt;&lt;secondary-title&gt;Anesth Analg&lt;/secondary-title&gt;&lt;alt-title&gt;Anesthesia and analgesia&lt;/alt-title&gt;&lt;/titles&gt;&lt;periodical&gt;&lt;full-title&gt;Anesth Analg&lt;/full-title&gt;&lt;abbr-1&gt;Anesthesia and analgesia&lt;/abbr-1&gt;&lt;/periodical&gt;&lt;alt-periodical&gt;&lt;full-title&gt;Anesthesia and analgesia&lt;/full-title&gt;&lt;/alt-periodical&gt;&lt;pages&gt;85-8&lt;/pages&gt;&lt;volume&gt;90&lt;/volume&gt;&lt;number&gt;1&lt;/number&gt;&lt;edition&gt;2000/01/07&lt;/edition&gt;&lt;keywords&gt;&lt;keyword&gt;Aged&lt;/keyword&gt;&lt;keyword&gt;Anesthesia&lt;/keyword&gt;&lt;keyword&gt;Carbon Dioxide/*metabolism&lt;/keyword&gt;&lt;keyword&gt;*Cardiac Surgical Procedures&lt;/keyword&gt;&lt;keyword&gt;Cross-Over Studies&lt;/keyword&gt;&lt;keyword&gt;Female&lt;/keyword&gt;&lt;keyword&gt;Humans&lt;/keyword&gt;&lt;keyword&gt;Male&lt;/keyword&gt;&lt;keyword&gt;Middle Aged&lt;/keyword&gt;&lt;keyword&gt;*Positive-Pressure Respiration&lt;/keyword&gt;&lt;keyword&gt;Postoperative Period&lt;/keyword&gt;&lt;keyword&gt;Tidal Volume/physiology&lt;/keyword&gt;&lt;/keywords&gt;&lt;dates&gt;&lt;year&gt;2000&lt;/year&gt;&lt;pub-dates&gt;&lt;date&gt;Jan&lt;/date&gt;&lt;/pub-dates&gt;&lt;/dates&gt;&lt;isbn&gt;0003-2999 (Print)&amp;#xD;0003-2999&lt;/isbn&gt;&lt;accession-num&gt;10624984&lt;/accession-num&gt;&lt;urls&gt;&lt;related-urls&gt;&lt;url&gt;http://ovidsp.tx.ovid.com/ovftpdfs/FPDDNCLBFBEPPM00/fs046/ovft/live/gv025/00000539/00000539-200001000-00020.pdf&lt;/url&gt;&lt;/related-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82</w:t>
            </w:r>
            <w:r w:rsidRPr="00F02245">
              <w:rPr>
                <w:rFonts w:ascii="Arial" w:eastAsia="Times New Roman" w:hAnsi="Arial" w:cs="Arial"/>
                <w:sz w:val="20"/>
                <w:szCs w:val="20"/>
                <w:lang w:eastAsia="en-GB"/>
              </w:rPr>
              <w:fldChar w:fldCharType="end"/>
            </w:r>
          </w:p>
          <w:p w:rsidR="00EB68BB" w:rsidRPr="00F02245" w:rsidRDefault="00EB68BB" w:rsidP="00404679">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Cross-over</w:t>
            </w:r>
          </w:p>
        </w:tc>
        <w:tc>
          <w:tcPr>
            <w:tcW w:w="1985" w:type="dxa"/>
            <w:gridSpan w:val="2"/>
            <w:shd w:val="clear" w:color="auto" w:fill="F2F2F2" w:themeFill="background1" w:themeFillShade="F2"/>
            <w:noWrap/>
            <w:vAlign w:val="center"/>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479</w:t>
            </w:r>
          </w:p>
        </w:tc>
        <w:tc>
          <w:tcPr>
            <w:tcW w:w="1984" w:type="dxa"/>
            <w:gridSpan w:val="3"/>
            <w:shd w:val="clear" w:color="auto" w:fill="F2F2F2" w:themeFill="background1" w:themeFillShade="F2"/>
            <w:noWrap/>
            <w:vAlign w:val="center"/>
          </w:tcPr>
          <w:p w:rsidR="00EB68BB" w:rsidRPr="00F02245" w:rsidRDefault="00EB68BB" w:rsidP="00F17674">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1257" w:type="dxa"/>
            <w:shd w:val="clear" w:color="auto" w:fill="F2F2F2" w:themeFill="background1" w:themeFillShade="F2"/>
            <w:noWrap/>
            <w:vAlign w:val="center"/>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5</w:t>
            </w:r>
          </w:p>
        </w:tc>
        <w:tc>
          <w:tcPr>
            <w:tcW w:w="1202" w:type="dxa"/>
            <w:gridSpan w:val="2"/>
            <w:shd w:val="clear" w:color="auto" w:fill="F2F2F2" w:themeFill="background1" w:themeFillShade="F2"/>
            <w:noWrap/>
            <w:vAlign w:val="center"/>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4</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Shorofsky 2014</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Shorofsky&lt;/Author&gt;&lt;Year&gt;2014&lt;/Year&gt;&lt;RecNum&gt;6349&lt;/RecNum&gt;&lt;DisplayText&gt;&lt;style face="superscript"&gt;83&lt;/style&gt;&lt;/DisplayText&gt;&lt;record&gt;&lt;rec-number&gt;6349&lt;/rec-number&gt;&lt;foreign-keys&gt;&lt;key app="EN" db-id="vtdzts02mez2aqezrs6vvszy292zrevtsvaa" timestamp="1499942910"&gt;6349&lt;/key&gt;&lt;/foreign-keys&gt;&lt;ref-type name="Journal Article"&gt;17&lt;/ref-type&gt;&lt;contributors&gt;&lt;authors&gt;&lt;author&gt;Shorofsky, M.&lt;/author&gt;&lt;author&gt;Jayaraman, D.&lt;/author&gt;&lt;author&gt;Lellouche, F.&lt;/author&gt;&lt;author&gt;Husa, R.&lt;/author&gt;&lt;author&gt;Lipes, J.&lt;/author&gt;&lt;/authors&gt;&lt;/contributors&gt;&lt;auth-address&gt;Internal Medicine Residency Program, McGill University , Montreal, Quebec , Canada.&lt;/auth-address&gt;&lt;titles&gt;&lt;title&gt;Mechanical ventilation with high tidal volume and associated mortality in the cardiac intensive care unit&lt;/title&gt;&lt;secondary-title&gt;Acute Card Care&lt;/secondary-title&gt;&lt;alt-title&gt;Acute cardiac care&lt;/alt-title&gt;&lt;/titles&gt;&lt;periodical&gt;&lt;full-title&gt;Acute Card Care&lt;/full-title&gt;&lt;abbr-1&gt;Acute cardiac care&lt;/abbr-1&gt;&lt;/periodical&gt;&lt;alt-periodical&gt;&lt;full-title&gt;Acute Card Care&lt;/full-title&gt;&lt;abbr-1&gt;Acute cardiac care&lt;/abbr-1&gt;&lt;/alt-periodical&gt;&lt;pages&gt;9-14&lt;/pages&gt;&lt;volume&gt;16&lt;/volume&gt;&lt;number&gt;1&lt;/number&gt;&lt;edition&gt;2014/02/21&lt;/edition&gt;&lt;dates&gt;&lt;year&gt;2014&lt;/year&gt;&lt;pub-dates&gt;&lt;date&gt;Mar&lt;/date&gt;&lt;/pub-dates&gt;&lt;/dates&gt;&lt;isbn&gt;1748-2941&lt;/isbn&gt;&lt;accession-num&gt;24552224&lt;/accession-num&gt;&lt;urls&gt;&lt;related-urls&gt;&lt;url&gt;http://informahealthcare.com/doi/abs/10.3109/17482941.2013.869345&lt;/url&gt;&lt;/related-urls&gt;&lt;/urls&gt;&lt;electronic-resource-num&gt;10.3109/17482941.2013.869345&lt;/electronic-resource-num&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83</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0-2012</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3</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51</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9.1</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Sottiaux 1993</w:t>
            </w:r>
            <w:r w:rsidRPr="00F02245">
              <w:rPr>
                <w:rFonts w:ascii="Arial" w:eastAsia="Times New Roman" w:hAnsi="Arial" w:cs="Arial"/>
                <w:sz w:val="20"/>
                <w:szCs w:val="20"/>
                <w:lang w:eastAsia="en-GB"/>
              </w:rPr>
              <w:fldChar w:fldCharType="begin">
                <w:fldData xml:space="preserve">PEVuZE5vdGU+PENpdGU+PEF1dGhvcj5Tb3R0aWF1eDwvQXV0aG9yPjxZZWFyPjE5OTM8L1llYXI+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IyMC00PC9wYWdlcz48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Tb3R0aWF1eDwvQXV0aG9yPjxZZWFyPjE5OTM8L1llYXI+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IyMC00PC9wYWdlcz48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84</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3</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29</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3.6</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Torquato 2009</w:t>
            </w:r>
            <w:r w:rsidRPr="00F02245">
              <w:rPr>
                <w:rFonts w:ascii="Arial" w:eastAsia="Times New Roman" w:hAnsi="Arial" w:cs="Arial"/>
                <w:sz w:val="20"/>
                <w:szCs w:val="20"/>
                <w:lang w:eastAsia="en-GB"/>
              </w:rPr>
              <w:fldChar w:fldCharType="begin">
                <w:fldData xml:space="preserve">PEVuZE5vdGU+PENpdGU+PEF1dGhvcj5Ub3JxdWF0bzwvQXV0aG9yPjxZZWFyPjIwMDk8L1llYXI+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Ub3JxdWF0bzwvQXV0aG9yPjxZZWFyPjIwMDk8L1llYXI+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85</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8</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30</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7.3</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Trichet 1975</w:t>
            </w:r>
            <w:r w:rsidRPr="00F02245">
              <w:rPr>
                <w:rFonts w:ascii="Arial" w:eastAsia="Times New Roman" w:hAnsi="Arial" w:cs="Arial"/>
                <w:sz w:val="20"/>
                <w:szCs w:val="20"/>
                <w:lang w:eastAsia="en-GB"/>
              </w:rPr>
              <w:fldChar w:fldCharType="begin">
                <w:fldData xml:space="preserve">PEVuZE5vdGU+PENpdGU+PEF1dGhvcj5UcmljaGV0PC9BdXRob3I+PFllYXI+MTk3NTwvWWVhcj48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UcmljaGV0PC9BdXRob3I+PFllYXI+MTk3NTwvWWVhcj48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86</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EB68BB">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5</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0</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7.8</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Tsangaris 2003</w:t>
            </w:r>
            <w:r w:rsidRPr="00F02245">
              <w:rPr>
                <w:rFonts w:ascii="Arial" w:eastAsia="Times New Roman" w:hAnsi="Arial" w:cs="Arial"/>
                <w:sz w:val="20"/>
                <w:szCs w:val="20"/>
                <w:lang w:eastAsia="en-GB"/>
              </w:rPr>
              <w:fldChar w:fldCharType="begin">
                <w:fldData xml:space="preserve">PEVuZE5vdGU+PENpdGU+PEF1dGhvcj5Uc2FuZ2FyaXM8L0F1dGhvcj48WWVhcj4yMDAzPC9ZZWFy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0OTUtNTAxPC9wYWdlcz48dm9sdW1lPjIxPC92b2x1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Uc2FuZ2FyaXM8L0F1dGhvcj48WWVhcj4yMDAzPC9ZZWFy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0OTUtNTAxPC9wYWdlcz48dm9sdW1lPjIxPC92b2x1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87</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2</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22</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9.1</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Uttmann 2003</w:t>
            </w:r>
            <w:r w:rsidRPr="00F02245">
              <w:rPr>
                <w:rFonts w:ascii="Arial" w:eastAsia="Times New Roman" w:hAnsi="Arial" w:cs="Arial"/>
                <w:sz w:val="20"/>
                <w:szCs w:val="20"/>
                <w:lang w:eastAsia="en-GB"/>
              </w:rPr>
              <w:fldChar w:fldCharType="begin">
                <w:fldData xml:space="preserve">PEVuZE5vdGU+PENpdGU+PEF1dGhvcj5VdHRtYW48L0F1dGhvcj48WWVhcj4yMDAzPC9ZZWFyPjxS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GNhcmUgbWVkaWNpbmU8L2Z1bGwtdGl0bGU+PC9hbHQtcGVyaW9kaWNhbD48cGFnZXM+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VdHRtYW48L0F1dGhvcj48WWVhcj4yMDAzPC9ZZWFyPjxS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88</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3</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623</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2</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7.25</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654873">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lastRenderedPageBreak/>
              <w:t>Valta 1992</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Valta&lt;/Author&gt;&lt;Year&gt;1992&lt;/Year&gt;&lt;RecNum&gt;167&lt;/RecNum&gt;&lt;DisplayText&gt;&lt;style face="superscript"&gt;89&lt;/style&gt;&lt;/DisplayText&gt;&lt;record&gt;&lt;rec-number&gt;167&lt;/rec-number&gt;&lt;foreign-keys&gt;&lt;key app="EN" db-id="vtdzts02mez2aqezrs6vvszy292zrevtsvaa" timestamp="1498111290"&gt;167&lt;/key&gt;&lt;/foreign-keys&gt;&lt;ref-type name="Journal Article"&gt;17&lt;/ref-type&gt;&lt;contributors&gt;&lt;authors&gt;&lt;author&gt;Valta, P.&lt;/author&gt;&lt;author&gt;Takala, J.&lt;/author&gt;&lt;author&gt;Eissa, N. T.&lt;/author&gt;&lt;author&gt;Milic-Emili, J.&lt;/author&gt;&lt;/authors&gt;&lt;/contributors&gt;&lt;auth-address&gt;Department of Intensive Care, Kuopio University Central Hospital, Finland.&lt;/auth-address&gt;&lt;titles&gt;&lt;title&gt;Effects of PEEP on respiratory mechanics after open heart surgery&lt;/title&gt;&lt;secondary-title&gt;Chest&lt;/secondary-title&gt;&lt;alt-title&gt;Chest&lt;/alt-title&gt;&lt;/titles&gt;&lt;periodical&gt;&lt;full-title&gt;Chest&lt;/full-title&gt;&lt;abbr-1&gt;Chest&lt;/abbr-1&gt;&lt;/periodical&gt;&lt;alt-periodical&gt;&lt;full-title&gt;Chest&lt;/full-title&gt;&lt;abbr-1&gt;Chest&lt;/abbr-1&gt;&lt;/alt-periodical&gt;&lt;pages&gt;227-33&lt;/pages&gt;&lt;volume&gt;102&lt;/volume&gt;&lt;number&gt;1&lt;/number&gt;&lt;edition&gt;1992/07/01&lt;/edition&gt;&lt;keywords&gt;&lt;keyword&gt;Aortic Valve/surgery&lt;/keyword&gt;&lt;keyword&gt;*Cardiac Surgical Procedures&lt;/keyword&gt;&lt;keyword&gt;Coronary Artery Bypass&lt;/keyword&gt;&lt;keyword&gt;Humans&lt;/keyword&gt;&lt;keyword&gt;Male&lt;/keyword&gt;&lt;keyword&gt;Middle Aged&lt;/keyword&gt;&lt;keyword&gt;*Positive-Pressure Respiration&lt;/keyword&gt;&lt;keyword&gt;Postoperative Care/*methods&lt;/keyword&gt;&lt;keyword&gt;Pressure&lt;/keyword&gt;&lt;keyword&gt;*Respiratory Mechanics/physiology&lt;/keyword&gt;&lt;/keywords&gt;&lt;dates&gt;&lt;year&gt;1992&lt;/year&gt;&lt;pub-dates&gt;&lt;date&gt;Jul&lt;/date&gt;&lt;/pub-dates&gt;&lt;/dates&gt;&lt;isbn&gt;0012-3692 (Print)&amp;#xD;0012-3692&lt;/isbn&gt;&lt;accession-num&gt;1623758&lt;/accession-num&gt;&lt;urls&gt;&lt;related-urls&gt;&lt;url&gt;http://journal.publications.chestnet.org/data/Journals/CHEST/21649/227.pdf&lt;/url&gt;&lt;url&gt;http://journal.publications.chestnet.org/pdfaccess.ashx?url=/data/journals/chest/21649/227.pdf&lt;/url&gt;&lt;/related-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89</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2</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0</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7</w:t>
            </w:r>
          </w:p>
        </w:tc>
        <w:tc>
          <w:tcPr>
            <w:tcW w:w="802" w:type="dxa"/>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F2F2F2" w:themeFill="background1" w:themeFillShade="F2"/>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Vigil 1996</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Vigil&lt;/Author&gt;&lt;Year&gt;1996&lt;/Year&gt;&lt;RecNum&gt;193&lt;/RecNum&gt;&lt;DisplayText&gt;&lt;style face="superscript"&gt;90&lt;/style&gt;&lt;/DisplayText&gt;&lt;record&gt;&lt;rec-number&gt;193&lt;/rec-number&gt;&lt;foreign-keys&gt;&lt;key app="EN" db-id="vtdzts02mez2aqezrs6vvszy292zrevtsvaa" timestamp="1498111329"&gt;193&lt;/key&gt;&lt;/foreign-keys&gt;&lt;ref-type name="Journal Article"&gt;17&lt;/ref-type&gt;&lt;contributors&gt;&lt;authors&gt;&lt;author&gt;Vigil, A. R.&lt;/author&gt;&lt;author&gt;Clevenger, F. W.&lt;/author&gt;&lt;/authors&gt;&lt;/contributors&gt;&lt;auth-address&gt;Department of Surgery, University of New Mexico, Albuquerque, USA.&lt;/auth-address&gt;&lt;titles&gt;&lt;title&gt;The effects of positive end-expiratory pressure of intrapulmonary shunt and ventilatory deadspace in nonhypoxic trauma patients&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618-22; discussion 622-3&lt;/pages&gt;&lt;volume&gt;40&lt;/volume&gt;&lt;number&gt;4&lt;/number&gt;&lt;edition&gt;1996/04/01&lt;/edition&gt;&lt;keywords&gt;&lt;keyword&gt;Adult&lt;/keyword&gt;&lt;keyword&gt;Humans&lt;/keyword&gt;&lt;keyword&gt;*Positive-Pressure Respiration&lt;/keyword&gt;&lt;keyword&gt;Prospective Studies&lt;/keyword&gt;&lt;keyword&gt;*Pulmonary Ventilation&lt;/keyword&gt;&lt;keyword&gt;*Respiratory Dead Space&lt;/keyword&gt;&lt;keyword&gt;Wounds and Injuries/*physiopathology/*therapy&lt;/keyword&gt;&lt;/keywords&gt;&lt;dates&gt;&lt;year&gt;1996&lt;/year&gt;&lt;pub-dates&gt;&lt;date&gt;Apr&lt;/date&gt;&lt;/pub-dates&gt;&lt;/dates&gt;&lt;isbn&gt;0022-5282 (Print)&amp;#xD;0022-5282&lt;/isbn&gt;&lt;accession-num&gt;8614043&lt;/accession-num&gt;&lt;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90</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985" w:type="dxa"/>
            <w:gridSpan w:val="2"/>
            <w:shd w:val="clear" w:color="auto" w:fill="F2F2F2" w:themeFill="background1" w:themeFillShade="F2"/>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w:t>
            </w:r>
          </w:p>
        </w:tc>
        <w:tc>
          <w:tcPr>
            <w:tcW w:w="1984" w:type="dxa"/>
            <w:gridSpan w:val="3"/>
            <w:shd w:val="clear" w:color="auto" w:fill="F2F2F2" w:themeFill="background1" w:themeFillShade="F2"/>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39</w:t>
            </w:r>
          </w:p>
        </w:tc>
        <w:tc>
          <w:tcPr>
            <w:tcW w:w="1202" w:type="dxa"/>
            <w:gridSpan w:val="2"/>
            <w:shd w:val="clear" w:color="auto" w:fill="F2F2F2" w:themeFill="background1" w:themeFillShade="F2"/>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3</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404679">
        <w:trPr>
          <w:trHeight w:val="454"/>
        </w:trPr>
        <w:tc>
          <w:tcPr>
            <w:tcW w:w="2015" w:type="dxa"/>
            <w:shd w:val="clear" w:color="auto" w:fill="auto"/>
            <w:noWrap/>
            <w:vAlign w:val="center"/>
            <w:hideMark/>
          </w:tcPr>
          <w:p w:rsidR="00EB68BB" w:rsidRPr="00F02245" w:rsidRDefault="00EB68BB"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Wiegand 2000</w:t>
            </w:r>
            <w:r w:rsidRPr="00F02245">
              <w:rPr>
                <w:rFonts w:ascii="Arial" w:eastAsia="Times New Roman" w:hAnsi="Arial" w:cs="Arial"/>
                <w:sz w:val="20"/>
                <w:szCs w:val="20"/>
                <w:lang w:eastAsia="en-GB"/>
              </w:rPr>
              <w:fldChar w:fldCharType="begin">
                <w:fldData xml:space="preserve">PEVuZE5vdGU+PENpdGU+PEF1dGhvcj5XaWVnYW5kPC9BdXRob3I+PFllYXI+MjAwMDwvWWVhcj48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M1ODgtOTI8L3BhZ2VzPjx2b2x1bWU+Mjg8L3ZvbHVtZT48bnVt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XaWVnYW5kPC9BdXRob3I+PFllYXI+MjAwMDwvWWVhcj48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M1ODgtOTI8L3BhZ2VzPjx2b2x1bWU+Mjg8L3ZvbHVtZT48bnVt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91</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0</w:t>
            </w:r>
          </w:p>
        </w:tc>
        <w:tc>
          <w:tcPr>
            <w:tcW w:w="2970" w:type="dxa"/>
            <w:shd w:val="clear" w:color="auto" w:fill="auto"/>
            <w:noWrap/>
            <w:vAlign w:val="center"/>
            <w:hideMark/>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auto"/>
            <w:noWrap/>
            <w:vAlign w:val="center"/>
            <w:hideMark/>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984" w:type="dxa"/>
            <w:gridSpan w:val="3"/>
            <w:shd w:val="clear" w:color="auto" w:fill="auto"/>
            <w:noWrap/>
            <w:vAlign w:val="center"/>
            <w:hideMark/>
          </w:tcPr>
          <w:p w:rsidR="00EB68BB" w:rsidRPr="00F02245" w:rsidRDefault="00EB68BB"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auto"/>
            <w:noWrap/>
            <w:vAlign w:val="center"/>
            <w:hideMark/>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12</w:t>
            </w:r>
          </w:p>
        </w:tc>
        <w:tc>
          <w:tcPr>
            <w:tcW w:w="1202" w:type="dxa"/>
            <w:gridSpan w:val="2"/>
            <w:shd w:val="clear" w:color="auto" w:fill="auto"/>
            <w:noWrap/>
            <w:vAlign w:val="center"/>
            <w:hideMark/>
          </w:tcPr>
          <w:p w:rsidR="00EB68BB" w:rsidRPr="00F02245" w:rsidRDefault="00EB68BB"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7.9</w:t>
            </w:r>
          </w:p>
        </w:tc>
        <w:tc>
          <w:tcPr>
            <w:tcW w:w="802" w:type="dxa"/>
            <w:shd w:val="clear" w:color="auto" w:fill="auto"/>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EB68BB" w:rsidRPr="00F02245" w:rsidTr="001F425E">
        <w:trPr>
          <w:trHeight w:val="454"/>
        </w:trPr>
        <w:tc>
          <w:tcPr>
            <w:tcW w:w="2015" w:type="dxa"/>
            <w:shd w:val="clear" w:color="auto" w:fill="F2F2F2" w:themeFill="background1" w:themeFillShade="F2"/>
            <w:noWrap/>
            <w:vAlign w:val="center"/>
          </w:tcPr>
          <w:p w:rsidR="00EB68BB" w:rsidRPr="001F425E" w:rsidRDefault="00EB68BB" w:rsidP="001F425E">
            <w:pPr>
              <w:spacing w:after="0" w:line="240" w:lineRule="auto"/>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Wolff 1986</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Wolff&lt;/Author&gt;&lt;Year&gt;1986&lt;/Year&gt;&lt;RecNum&gt;194&lt;/RecNum&gt;&lt;DisplayText&gt;&lt;style face="superscript"&gt;92&lt;/style&gt;&lt;/DisplayText&gt;&lt;record&gt;&lt;rec-number&gt;194&lt;/rec-number&gt;&lt;foreign-keys&gt;&lt;key app="EN" db-id="vtdzts02mez2aqezrs6vvszy292zrevtsvaa" timestamp="1498111330"&gt;194&lt;/key&gt;&lt;/foreign-keys&gt;&lt;ref-type name="Journal Article"&gt;17&lt;/ref-type&gt;&lt;contributors&gt;&lt;authors&gt;&lt;author&gt;Wolff, G.&lt;/author&gt;&lt;author&gt;Brunner, J. X.&lt;/author&gt;&lt;author&gt;Gradel, E.&lt;/author&gt;&lt;/authors&gt;&lt;/contributors&gt;&lt;titles&gt;&lt;title&gt;Gas exchange during mechanical ventilation and spontaneous breathing. Intermittent mandatory ventilation after open heart surgery&lt;/title&gt;&lt;secondary-title&gt;Chest&lt;/secondary-title&gt;&lt;alt-title&gt;Chest&lt;/alt-title&gt;&lt;/titles&gt;&lt;periodical&gt;&lt;full-title&gt;Chest&lt;/full-title&gt;&lt;abbr-1&gt;Chest&lt;/abbr-1&gt;&lt;/periodical&gt;&lt;alt-periodical&gt;&lt;full-title&gt;Chest&lt;/full-title&gt;&lt;abbr-1&gt;Chest&lt;/abbr-1&gt;&lt;/alt-periodical&gt;&lt;pages&gt;11-7&lt;/pages&gt;&lt;volume&gt;90&lt;/volume&gt;&lt;number&gt;1&lt;/number&gt;&lt;edition&gt;1986/07/01&lt;/edition&gt;&lt;keywords&gt;&lt;keyword&gt;Adult&lt;/keyword&gt;&lt;keyword&gt;Aged&lt;/keyword&gt;&lt;keyword&gt;Breath Tests&lt;/keyword&gt;&lt;keyword&gt;*Cardiac Surgical Procedures&lt;/keyword&gt;&lt;keyword&gt;Humans&lt;/keyword&gt;&lt;keyword&gt;*Intermittent Positive-Pressure Ventilation&lt;/keyword&gt;&lt;keyword&gt;Middle Aged&lt;/keyword&gt;&lt;keyword&gt;Partial Pressure&lt;/keyword&gt;&lt;keyword&gt;*Positive-Pressure Respiration&lt;/keyword&gt;&lt;keyword&gt;*Postoperative Care&lt;/keyword&gt;&lt;keyword&gt;*Pulmonary Gas Exchange&lt;/keyword&gt;&lt;keyword&gt;*Respiration&lt;/keyword&gt;&lt;keyword&gt;Respiratory Function Tests&lt;/keyword&gt;&lt;/keywords&gt;&lt;dates&gt;&lt;year&gt;1986&lt;/year&gt;&lt;pub-dates&gt;&lt;date&gt;Jul&lt;/date&gt;&lt;/pub-dates&gt;&lt;/dates&gt;&lt;isbn&gt;0012-3692 (Print)&amp;#xD;0012-3692&lt;/isbn&gt;&lt;accession-num&gt;3522115&lt;/accession-num&gt;&lt;urls&gt;&lt;related-urls&gt;&lt;url&gt;http://journal.publications.chestnet.org/data/Journals/CHEST/21532/11.pdf&lt;/url&gt;&lt;/related-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92</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tcPr>
          <w:p w:rsidR="00EB68BB" w:rsidRPr="00F02245" w:rsidRDefault="00EB68BB"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985" w:type="dxa"/>
            <w:gridSpan w:val="2"/>
            <w:shd w:val="clear" w:color="auto" w:fill="F2F2F2" w:themeFill="background1" w:themeFillShade="F2"/>
            <w:noWrap/>
            <w:vAlign w:val="center"/>
          </w:tcPr>
          <w:p w:rsidR="00EB68BB" w:rsidRPr="00F02245" w:rsidRDefault="00EB68BB"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97</w:t>
            </w:r>
          </w:p>
        </w:tc>
        <w:tc>
          <w:tcPr>
            <w:tcW w:w="1984" w:type="dxa"/>
            <w:gridSpan w:val="3"/>
            <w:shd w:val="clear" w:color="auto" w:fill="F2F2F2" w:themeFill="background1" w:themeFillShade="F2"/>
            <w:noWrap/>
            <w:vAlign w:val="center"/>
          </w:tcPr>
          <w:p w:rsidR="00EB68BB" w:rsidRPr="00F02245" w:rsidRDefault="00EB68BB" w:rsidP="0068046C">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ml</w:t>
            </w:r>
          </w:p>
        </w:tc>
        <w:tc>
          <w:tcPr>
            <w:tcW w:w="1257" w:type="dxa"/>
            <w:shd w:val="clear" w:color="auto" w:fill="F2F2F2" w:themeFill="background1" w:themeFillShade="F2"/>
            <w:noWrap/>
            <w:vAlign w:val="center"/>
          </w:tcPr>
          <w:p w:rsidR="00EB68BB" w:rsidRPr="00F02245" w:rsidRDefault="00EB68BB" w:rsidP="00770C48">
            <w:pPr>
              <w:spacing w:after="0"/>
              <w:jc w:val="center"/>
              <w:rPr>
                <w:rFonts w:ascii="Arial" w:hAnsi="Arial" w:cs="Arial"/>
                <w:sz w:val="20"/>
                <w:szCs w:val="20"/>
              </w:rPr>
            </w:pPr>
            <w:r w:rsidRPr="00F02245">
              <w:rPr>
                <w:rFonts w:ascii="Arial" w:hAnsi="Arial" w:cs="Arial"/>
                <w:sz w:val="20"/>
                <w:szCs w:val="20"/>
              </w:rPr>
              <w:t>8</w:t>
            </w:r>
          </w:p>
        </w:tc>
        <w:tc>
          <w:tcPr>
            <w:tcW w:w="1202" w:type="dxa"/>
            <w:gridSpan w:val="2"/>
            <w:shd w:val="clear" w:color="auto" w:fill="F2F2F2" w:themeFill="background1" w:themeFillShade="F2"/>
            <w:noWrap/>
            <w:vAlign w:val="center"/>
          </w:tcPr>
          <w:p w:rsidR="00EB68BB" w:rsidRPr="00F02245" w:rsidRDefault="00EB68BB" w:rsidP="00512432">
            <w:pPr>
              <w:spacing w:after="0" w:line="240" w:lineRule="auto"/>
              <w:jc w:val="center"/>
              <w:rPr>
                <w:rFonts w:ascii="Arial" w:eastAsia="Times New Roman" w:hAnsi="Arial" w:cs="Arial"/>
                <w:sz w:val="20"/>
                <w:szCs w:val="20"/>
                <w:lang w:eastAsia="en-GB"/>
              </w:rPr>
            </w:pPr>
            <w:r>
              <w:rPr>
                <w:rFonts w:ascii="Arial" w:eastAsia="Times New Roman" w:hAnsi="Arial" w:cs="Arial"/>
                <w:sz w:val="20"/>
                <w:szCs w:val="20"/>
                <w:lang w:eastAsia="en-GB"/>
              </w:rPr>
              <w:t>57.</w:t>
            </w:r>
            <w:r w:rsidRPr="00F02245">
              <w:rPr>
                <w:rFonts w:ascii="Arial" w:eastAsia="Times New Roman" w:hAnsi="Arial" w:cs="Arial"/>
                <w:sz w:val="20"/>
                <w:szCs w:val="20"/>
                <w:lang w:eastAsia="en-GB"/>
              </w:rPr>
              <w:t>6</w:t>
            </w:r>
          </w:p>
        </w:tc>
        <w:tc>
          <w:tcPr>
            <w:tcW w:w="802" w:type="dxa"/>
            <w:shd w:val="clear" w:color="auto" w:fill="F2F2F2" w:themeFill="background1" w:themeFillShade="F2"/>
          </w:tcPr>
          <w:p w:rsidR="00EB68BB" w:rsidRPr="00F02245" w:rsidRDefault="00EB68BB" w:rsidP="00512432">
            <w:pPr>
              <w:spacing w:after="0" w:line="240" w:lineRule="auto"/>
              <w:jc w:val="center"/>
              <w:rPr>
                <w:rFonts w:ascii="Arial" w:eastAsia="Times New Roman" w:hAnsi="Arial" w:cs="Arial"/>
                <w:sz w:val="20"/>
                <w:szCs w:val="20"/>
                <w:lang w:eastAsia="en-GB"/>
              </w:rPr>
            </w:pPr>
          </w:p>
        </w:tc>
      </w:tr>
      <w:tr w:rsidR="00B652A1" w:rsidRPr="00F02245" w:rsidTr="00404679">
        <w:trPr>
          <w:trHeight w:val="454"/>
        </w:trPr>
        <w:tc>
          <w:tcPr>
            <w:tcW w:w="2015" w:type="dxa"/>
            <w:vMerge w:val="restart"/>
            <w:shd w:val="clear" w:color="auto" w:fill="auto"/>
            <w:noWrap/>
            <w:vAlign w:val="center"/>
            <w:hideMark/>
          </w:tcPr>
          <w:p w:rsidR="00B652A1" w:rsidRPr="00B652A1" w:rsidRDefault="00B652A1" w:rsidP="00B4186D">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Wolthuis 2007</w:t>
            </w:r>
            <w:r w:rsidRPr="00B652A1">
              <w:rPr>
                <w:rFonts w:ascii="Arial" w:eastAsia="Times New Roman" w:hAnsi="Arial" w:cs="Arial"/>
                <w:sz w:val="20"/>
                <w:szCs w:val="20"/>
                <w:lang w:eastAsia="en-GB"/>
              </w:rPr>
              <w:fldChar w:fldCharType="begin">
                <w:fldData xml:space="preserve">PEVuZE5vdGU+PENpdGU+PEF1dGhvcj5Xb2x0aHVpczwvQXV0aG9yPjxZZWFyPjIwMDc8L1llYXI+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Xb2x0aHVpczwvQXV0aG9yPjxZZWFyPjIwMDc8L1llYXI+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B652A1">
              <w:rPr>
                <w:rFonts w:ascii="Arial" w:eastAsia="Times New Roman" w:hAnsi="Arial" w:cs="Arial"/>
                <w:sz w:val="20"/>
                <w:szCs w:val="20"/>
                <w:lang w:eastAsia="en-GB"/>
              </w:rPr>
            </w:r>
            <w:r w:rsidRPr="00B652A1">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93</w:t>
            </w:r>
            <w:r w:rsidRPr="00B652A1">
              <w:rPr>
                <w:rFonts w:ascii="Arial" w:eastAsia="Times New Roman" w:hAnsi="Arial" w:cs="Arial"/>
                <w:sz w:val="20"/>
                <w:szCs w:val="20"/>
                <w:lang w:eastAsia="en-GB"/>
              </w:rPr>
              <w:fldChar w:fldCharType="end"/>
            </w:r>
          </w:p>
        </w:tc>
        <w:tc>
          <w:tcPr>
            <w:tcW w:w="1834" w:type="dxa"/>
            <w:shd w:val="clear" w:color="auto" w:fill="auto"/>
            <w:noWrap/>
            <w:vAlign w:val="center"/>
          </w:tcPr>
          <w:p w:rsidR="00B652A1" w:rsidRPr="00B652A1" w:rsidRDefault="00B652A1" w:rsidP="002E20CD">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2003</w:t>
            </w:r>
          </w:p>
        </w:tc>
        <w:tc>
          <w:tcPr>
            <w:tcW w:w="2970" w:type="dxa"/>
            <w:vMerge w:val="restart"/>
            <w:shd w:val="clear" w:color="auto" w:fill="auto"/>
            <w:noWrap/>
            <w:vAlign w:val="center"/>
          </w:tcPr>
          <w:p w:rsidR="00B652A1" w:rsidRPr="00B652A1" w:rsidRDefault="00B652A1" w:rsidP="002E20CD">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Retrospective</w:t>
            </w:r>
          </w:p>
        </w:tc>
        <w:tc>
          <w:tcPr>
            <w:tcW w:w="1985" w:type="dxa"/>
            <w:gridSpan w:val="2"/>
            <w:shd w:val="clear" w:color="auto" w:fill="auto"/>
            <w:noWrap/>
            <w:vAlign w:val="center"/>
          </w:tcPr>
          <w:p w:rsidR="00B652A1" w:rsidRPr="00B652A1" w:rsidRDefault="00B652A1" w:rsidP="002E20CD">
            <w:pPr>
              <w:spacing w:after="0" w:line="240" w:lineRule="auto"/>
              <w:jc w:val="right"/>
              <w:rPr>
                <w:rFonts w:ascii="Arial" w:eastAsia="Times New Roman" w:hAnsi="Arial" w:cs="Arial"/>
                <w:sz w:val="20"/>
                <w:szCs w:val="20"/>
                <w:lang w:eastAsia="en-GB"/>
              </w:rPr>
            </w:pPr>
            <w:r w:rsidRPr="00B652A1">
              <w:rPr>
                <w:rFonts w:ascii="Arial" w:eastAsia="Times New Roman" w:hAnsi="Arial" w:cs="Arial"/>
                <w:sz w:val="20"/>
                <w:szCs w:val="20"/>
                <w:lang w:eastAsia="en-GB"/>
              </w:rPr>
              <w:t>10.2</w:t>
            </w:r>
          </w:p>
        </w:tc>
        <w:tc>
          <w:tcPr>
            <w:tcW w:w="1984" w:type="dxa"/>
            <w:gridSpan w:val="3"/>
            <w:shd w:val="clear" w:color="auto" w:fill="auto"/>
            <w:noWrap/>
            <w:vAlign w:val="center"/>
          </w:tcPr>
          <w:p w:rsidR="00B652A1" w:rsidRPr="00B652A1" w:rsidRDefault="00B652A1" w:rsidP="002E20CD">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mL/kg PBW</w:t>
            </w:r>
          </w:p>
        </w:tc>
        <w:tc>
          <w:tcPr>
            <w:tcW w:w="1257" w:type="dxa"/>
            <w:shd w:val="clear" w:color="auto" w:fill="auto"/>
            <w:noWrap/>
            <w:vAlign w:val="center"/>
          </w:tcPr>
          <w:p w:rsidR="00B652A1" w:rsidRPr="00B652A1" w:rsidRDefault="00B652A1" w:rsidP="002E20CD">
            <w:pPr>
              <w:spacing w:after="0"/>
              <w:jc w:val="center"/>
              <w:rPr>
                <w:rFonts w:ascii="Arial" w:hAnsi="Arial" w:cs="Arial"/>
                <w:sz w:val="20"/>
                <w:szCs w:val="20"/>
              </w:rPr>
            </w:pPr>
            <w:r w:rsidRPr="00B652A1">
              <w:rPr>
                <w:rFonts w:ascii="Arial" w:hAnsi="Arial" w:cs="Arial"/>
                <w:sz w:val="20"/>
                <w:szCs w:val="20"/>
              </w:rPr>
              <w:t>13</w:t>
            </w:r>
          </w:p>
        </w:tc>
        <w:tc>
          <w:tcPr>
            <w:tcW w:w="1202" w:type="dxa"/>
            <w:gridSpan w:val="2"/>
            <w:shd w:val="clear" w:color="auto" w:fill="auto"/>
            <w:noWrap/>
            <w:vAlign w:val="center"/>
          </w:tcPr>
          <w:p w:rsidR="00B652A1" w:rsidRPr="00B652A1" w:rsidRDefault="00B652A1" w:rsidP="002E20CD">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n.a.</w:t>
            </w:r>
          </w:p>
        </w:tc>
        <w:tc>
          <w:tcPr>
            <w:tcW w:w="802" w:type="dxa"/>
            <w:shd w:val="clear" w:color="auto" w:fill="auto"/>
          </w:tcPr>
          <w:p w:rsidR="00B652A1" w:rsidRPr="00F02245" w:rsidRDefault="00B652A1" w:rsidP="00512432">
            <w:pPr>
              <w:spacing w:after="0" w:line="240" w:lineRule="auto"/>
              <w:jc w:val="center"/>
              <w:rPr>
                <w:rFonts w:ascii="Arial" w:eastAsia="Times New Roman" w:hAnsi="Arial" w:cs="Arial"/>
                <w:sz w:val="20"/>
                <w:szCs w:val="20"/>
                <w:lang w:eastAsia="en-GB"/>
              </w:rPr>
            </w:pPr>
          </w:p>
        </w:tc>
      </w:tr>
      <w:tr w:rsidR="00B652A1" w:rsidRPr="00F02245" w:rsidTr="00404679">
        <w:trPr>
          <w:trHeight w:val="454"/>
        </w:trPr>
        <w:tc>
          <w:tcPr>
            <w:tcW w:w="2015" w:type="dxa"/>
            <w:vMerge/>
            <w:shd w:val="clear" w:color="auto" w:fill="auto"/>
            <w:noWrap/>
            <w:vAlign w:val="center"/>
            <w:hideMark/>
          </w:tcPr>
          <w:p w:rsidR="00B652A1" w:rsidRPr="00B652A1" w:rsidRDefault="00B652A1" w:rsidP="0015778C">
            <w:pPr>
              <w:spacing w:after="0" w:line="240" w:lineRule="auto"/>
              <w:rPr>
                <w:rFonts w:ascii="Arial" w:eastAsia="Times New Roman" w:hAnsi="Arial" w:cs="Arial"/>
                <w:sz w:val="20"/>
                <w:szCs w:val="20"/>
                <w:lang w:eastAsia="en-GB"/>
              </w:rPr>
            </w:pPr>
          </w:p>
        </w:tc>
        <w:tc>
          <w:tcPr>
            <w:tcW w:w="1834" w:type="dxa"/>
            <w:shd w:val="clear" w:color="auto" w:fill="auto"/>
            <w:noWrap/>
            <w:vAlign w:val="center"/>
          </w:tcPr>
          <w:p w:rsidR="00B652A1" w:rsidRPr="00B652A1" w:rsidRDefault="00B652A1" w:rsidP="009160E0">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2004</w:t>
            </w:r>
          </w:p>
        </w:tc>
        <w:tc>
          <w:tcPr>
            <w:tcW w:w="2970" w:type="dxa"/>
            <w:vMerge/>
            <w:shd w:val="clear" w:color="auto" w:fill="auto"/>
            <w:noWrap/>
            <w:vAlign w:val="center"/>
          </w:tcPr>
          <w:p w:rsidR="00B652A1" w:rsidRPr="00B652A1" w:rsidRDefault="00B652A1" w:rsidP="009160E0">
            <w:pPr>
              <w:spacing w:after="0" w:line="240" w:lineRule="auto"/>
              <w:jc w:val="center"/>
              <w:rPr>
                <w:rFonts w:ascii="Arial" w:eastAsia="Times New Roman" w:hAnsi="Arial" w:cs="Arial"/>
                <w:sz w:val="20"/>
                <w:szCs w:val="20"/>
                <w:lang w:eastAsia="en-GB"/>
              </w:rPr>
            </w:pPr>
          </w:p>
        </w:tc>
        <w:tc>
          <w:tcPr>
            <w:tcW w:w="1985" w:type="dxa"/>
            <w:gridSpan w:val="2"/>
            <w:shd w:val="clear" w:color="auto" w:fill="auto"/>
            <w:noWrap/>
            <w:vAlign w:val="center"/>
          </w:tcPr>
          <w:p w:rsidR="00B652A1" w:rsidRPr="00B652A1" w:rsidRDefault="00B652A1" w:rsidP="00512432">
            <w:pPr>
              <w:spacing w:after="0" w:line="240" w:lineRule="auto"/>
              <w:jc w:val="right"/>
              <w:rPr>
                <w:rFonts w:ascii="Arial" w:eastAsia="Times New Roman" w:hAnsi="Arial" w:cs="Arial"/>
                <w:sz w:val="20"/>
                <w:szCs w:val="20"/>
                <w:lang w:eastAsia="en-GB"/>
              </w:rPr>
            </w:pPr>
            <w:r w:rsidRPr="00B652A1">
              <w:rPr>
                <w:rFonts w:ascii="Arial" w:eastAsia="Times New Roman" w:hAnsi="Arial" w:cs="Arial"/>
                <w:sz w:val="20"/>
                <w:szCs w:val="20"/>
                <w:lang w:eastAsia="en-GB"/>
              </w:rPr>
              <w:t>8.6</w:t>
            </w:r>
          </w:p>
        </w:tc>
        <w:tc>
          <w:tcPr>
            <w:tcW w:w="1984" w:type="dxa"/>
            <w:gridSpan w:val="3"/>
            <w:shd w:val="clear" w:color="auto" w:fill="auto"/>
            <w:noWrap/>
            <w:vAlign w:val="center"/>
          </w:tcPr>
          <w:p w:rsidR="00B652A1" w:rsidRPr="00B652A1" w:rsidRDefault="00B652A1" w:rsidP="00512432">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mL/kg PBW</w:t>
            </w:r>
          </w:p>
        </w:tc>
        <w:tc>
          <w:tcPr>
            <w:tcW w:w="1257" w:type="dxa"/>
            <w:shd w:val="clear" w:color="auto" w:fill="auto"/>
            <w:noWrap/>
            <w:vAlign w:val="center"/>
          </w:tcPr>
          <w:p w:rsidR="00B652A1" w:rsidRPr="00B652A1" w:rsidRDefault="00B652A1" w:rsidP="00770C48">
            <w:pPr>
              <w:spacing w:after="0"/>
              <w:jc w:val="center"/>
              <w:rPr>
                <w:rFonts w:ascii="Arial" w:hAnsi="Arial" w:cs="Arial"/>
                <w:sz w:val="20"/>
                <w:szCs w:val="20"/>
              </w:rPr>
            </w:pPr>
            <w:r w:rsidRPr="00B652A1">
              <w:rPr>
                <w:rFonts w:ascii="Arial" w:hAnsi="Arial" w:cs="Arial"/>
                <w:sz w:val="20"/>
                <w:szCs w:val="20"/>
              </w:rPr>
              <w:t>23</w:t>
            </w:r>
          </w:p>
        </w:tc>
        <w:tc>
          <w:tcPr>
            <w:tcW w:w="1202" w:type="dxa"/>
            <w:gridSpan w:val="2"/>
            <w:shd w:val="clear" w:color="auto" w:fill="auto"/>
            <w:noWrap/>
            <w:vAlign w:val="center"/>
          </w:tcPr>
          <w:p w:rsidR="00B652A1" w:rsidRPr="00B652A1" w:rsidRDefault="00B652A1" w:rsidP="00512432">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n.a.</w:t>
            </w:r>
          </w:p>
        </w:tc>
        <w:tc>
          <w:tcPr>
            <w:tcW w:w="802" w:type="dxa"/>
            <w:shd w:val="clear" w:color="auto" w:fill="auto"/>
          </w:tcPr>
          <w:p w:rsidR="00B652A1" w:rsidRPr="00F02245" w:rsidRDefault="00B652A1" w:rsidP="00512432">
            <w:pPr>
              <w:spacing w:after="0" w:line="240" w:lineRule="auto"/>
              <w:jc w:val="center"/>
              <w:rPr>
                <w:rFonts w:ascii="Arial" w:eastAsia="Times New Roman" w:hAnsi="Arial" w:cs="Arial"/>
                <w:sz w:val="20"/>
                <w:szCs w:val="20"/>
                <w:lang w:eastAsia="en-GB"/>
              </w:rPr>
            </w:pPr>
          </w:p>
        </w:tc>
      </w:tr>
      <w:tr w:rsidR="00B652A1" w:rsidRPr="00F02245" w:rsidTr="00404679">
        <w:trPr>
          <w:trHeight w:val="454"/>
        </w:trPr>
        <w:tc>
          <w:tcPr>
            <w:tcW w:w="2015" w:type="dxa"/>
            <w:vMerge w:val="restart"/>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Wongsurakiat 2004</w:t>
            </w:r>
            <w:r w:rsidRPr="00F02245">
              <w:rPr>
                <w:rFonts w:ascii="Arial" w:eastAsia="Times New Roman" w:hAnsi="Arial" w:cs="Arial"/>
                <w:sz w:val="20"/>
                <w:szCs w:val="20"/>
                <w:lang w:eastAsia="en-GB"/>
              </w:rPr>
              <w:fldChar w:fldCharType="begin">
                <w:fldData xml:space="preserve">PEVuZE5vdGU+PENpdGU+PEF1dGhvcj5Xb25nc3VyYWtpYXQ8L0F1dGhvcj48WWVhcj4yMDA0PC9Z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Xb25nc3VyYWtpYXQ8L0F1dGhvcj48WWVhcj4yMDA0PC9Z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94</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0</w:t>
            </w:r>
          </w:p>
        </w:tc>
        <w:tc>
          <w:tcPr>
            <w:tcW w:w="2970" w:type="dxa"/>
            <w:vMerge w:val="restart"/>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F2F2F2" w:themeFill="background1" w:themeFillShade="F2"/>
            <w:noWrap/>
            <w:vAlign w:val="center"/>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1.7</w:t>
            </w:r>
          </w:p>
        </w:tc>
        <w:tc>
          <w:tcPr>
            <w:tcW w:w="1984" w:type="dxa"/>
            <w:gridSpan w:val="3"/>
            <w:shd w:val="clear" w:color="auto" w:fill="F2F2F2" w:themeFill="background1" w:themeFillShade="F2"/>
            <w:noWrap/>
            <w:vAlign w:val="center"/>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tcPr>
          <w:p w:rsidR="00B652A1" w:rsidRPr="00F02245" w:rsidRDefault="00B652A1" w:rsidP="00770C48">
            <w:pPr>
              <w:spacing w:after="0"/>
              <w:jc w:val="center"/>
              <w:rPr>
                <w:rFonts w:ascii="Arial" w:hAnsi="Arial" w:cs="Arial"/>
                <w:sz w:val="20"/>
                <w:szCs w:val="20"/>
              </w:rPr>
            </w:pPr>
            <w:r w:rsidRPr="00F02245">
              <w:rPr>
                <w:rFonts w:ascii="Arial" w:hAnsi="Arial" w:cs="Arial"/>
                <w:sz w:val="20"/>
                <w:szCs w:val="20"/>
              </w:rPr>
              <w:t>10</w:t>
            </w:r>
          </w:p>
        </w:tc>
        <w:tc>
          <w:tcPr>
            <w:tcW w:w="1202" w:type="dxa"/>
            <w:gridSpan w:val="2"/>
            <w:shd w:val="clear" w:color="auto" w:fill="F2F2F2" w:themeFill="background1" w:themeFillShade="F2"/>
            <w:noWrap/>
            <w:vAlign w:val="center"/>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hAnsi="Arial" w:cs="Arial"/>
                <w:sz w:val="20"/>
                <w:szCs w:val="20"/>
              </w:rPr>
              <w:t>57</w:t>
            </w:r>
            <w:r>
              <w:rPr>
                <w:rFonts w:ascii="Arial" w:hAnsi="Arial" w:cs="Arial"/>
                <w:sz w:val="20"/>
                <w:szCs w:val="20"/>
              </w:rPr>
              <w:t>.</w:t>
            </w:r>
            <w:r w:rsidRPr="00F02245">
              <w:rPr>
                <w:rFonts w:ascii="Arial" w:hAnsi="Arial" w:cs="Arial"/>
                <w:sz w:val="20"/>
                <w:szCs w:val="20"/>
              </w:rPr>
              <w:t>1</w:t>
            </w:r>
          </w:p>
        </w:tc>
        <w:tc>
          <w:tcPr>
            <w:tcW w:w="802" w:type="dxa"/>
            <w:shd w:val="clear" w:color="auto" w:fill="F2F2F2" w:themeFill="background1" w:themeFillShade="F2"/>
          </w:tcPr>
          <w:p w:rsidR="00B652A1" w:rsidRPr="00F02245" w:rsidRDefault="00B652A1" w:rsidP="00512432">
            <w:pPr>
              <w:spacing w:after="0" w:line="240" w:lineRule="auto"/>
              <w:jc w:val="center"/>
              <w:rPr>
                <w:rFonts w:ascii="Arial" w:eastAsia="Times New Roman" w:hAnsi="Arial" w:cs="Arial"/>
                <w:sz w:val="20"/>
                <w:szCs w:val="20"/>
                <w:lang w:eastAsia="en-GB"/>
              </w:rPr>
            </w:pPr>
          </w:p>
        </w:tc>
      </w:tr>
      <w:tr w:rsidR="00B652A1" w:rsidRPr="00F02245" w:rsidTr="00404679">
        <w:trPr>
          <w:trHeight w:val="454"/>
        </w:trPr>
        <w:tc>
          <w:tcPr>
            <w:tcW w:w="2015" w:type="dxa"/>
            <w:vMerge/>
            <w:shd w:val="clear" w:color="auto" w:fill="F2F2F2" w:themeFill="background1" w:themeFillShade="F2"/>
            <w:noWrap/>
            <w:vAlign w:val="center"/>
            <w:hideMark/>
          </w:tcPr>
          <w:p w:rsidR="00B652A1" w:rsidRPr="00F02245" w:rsidRDefault="00B652A1" w:rsidP="0015778C">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1</w:t>
            </w:r>
          </w:p>
        </w:tc>
        <w:tc>
          <w:tcPr>
            <w:tcW w:w="2970" w:type="dxa"/>
            <w:vMerge/>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p>
        </w:tc>
        <w:tc>
          <w:tcPr>
            <w:tcW w:w="1985" w:type="dxa"/>
            <w:gridSpan w:val="2"/>
            <w:shd w:val="clear" w:color="auto" w:fill="F2F2F2" w:themeFill="background1" w:themeFillShade="F2"/>
            <w:noWrap/>
            <w:vAlign w:val="center"/>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4</w:t>
            </w:r>
          </w:p>
        </w:tc>
        <w:tc>
          <w:tcPr>
            <w:tcW w:w="1984" w:type="dxa"/>
            <w:gridSpan w:val="3"/>
            <w:shd w:val="clear" w:color="auto" w:fill="F2F2F2" w:themeFill="background1" w:themeFillShade="F2"/>
            <w:noWrap/>
            <w:vAlign w:val="center"/>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tcPr>
          <w:p w:rsidR="00B652A1" w:rsidRPr="00F02245" w:rsidRDefault="00B652A1" w:rsidP="00770C48">
            <w:pPr>
              <w:spacing w:after="0"/>
              <w:jc w:val="center"/>
              <w:rPr>
                <w:rFonts w:ascii="Arial" w:hAnsi="Arial" w:cs="Arial"/>
                <w:sz w:val="20"/>
                <w:szCs w:val="20"/>
              </w:rPr>
            </w:pPr>
            <w:r w:rsidRPr="00F02245">
              <w:rPr>
                <w:rFonts w:ascii="Arial" w:hAnsi="Arial" w:cs="Arial"/>
                <w:sz w:val="20"/>
                <w:szCs w:val="20"/>
              </w:rPr>
              <w:t>17</w:t>
            </w:r>
          </w:p>
        </w:tc>
        <w:tc>
          <w:tcPr>
            <w:tcW w:w="1202" w:type="dxa"/>
            <w:gridSpan w:val="2"/>
            <w:shd w:val="clear" w:color="auto" w:fill="F2F2F2" w:themeFill="background1" w:themeFillShade="F2"/>
            <w:noWrap/>
            <w:vAlign w:val="center"/>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hAnsi="Arial" w:cs="Arial"/>
                <w:sz w:val="20"/>
                <w:szCs w:val="20"/>
              </w:rPr>
              <w:t>56</w:t>
            </w:r>
            <w:r>
              <w:rPr>
                <w:rFonts w:ascii="Arial" w:hAnsi="Arial" w:cs="Arial"/>
                <w:sz w:val="20"/>
                <w:szCs w:val="20"/>
              </w:rPr>
              <w:t>.</w:t>
            </w:r>
            <w:r w:rsidRPr="00F02245">
              <w:rPr>
                <w:rFonts w:ascii="Arial" w:hAnsi="Arial" w:cs="Arial"/>
                <w:sz w:val="20"/>
                <w:szCs w:val="20"/>
              </w:rPr>
              <w:t>2</w:t>
            </w:r>
          </w:p>
        </w:tc>
        <w:tc>
          <w:tcPr>
            <w:tcW w:w="802" w:type="dxa"/>
            <w:shd w:val="clear" w:color="auto" w:fill="F2F2F2" w:themeFill="background1" w:themeFillShade="F2"/>
          </w:tcPr>
          <w:p w:rsidR="00B652A1" w:rsidRPr="00F02245" w:rsidRDefault="00B652A1" w:rsidP="00512432">
            <w:pPr>
              <w:spacing w:after="0" w:line="240" w:lineRule="auto"/>
              <w:jc w:val="center"/>
              <w:rPr>
                <w:rFonts w:ascii="Arial" w:eastAsia="Times New Roman" w:hAnsi="Arial" w:cs="Arial"/>
                <w:sz w:val="20"/>
                <w:szCs w:val="20"/>
                <w:lang w:eastAsia="en-GB"/>
              </w:rPr>
            </w:pPr>
          </w:p>
        </w:tc>
      </w:tr>
      <w:tr w:rsidR="00B652A1" w:rsidRPr="00F02245" w:rsidTr="00404679">
        <w:trPr>
          <w:trHeight w:val="454"/>
        </w:trPr>
        <w:tc>
          <w:tcPr>
            <w:tcW w:w="2015" w:type="dxa"/>
            <w:vMerge/>
            <w:shd w:val="clear" w:color="auto" w:fill="F2F2F2" w:themeFill="background1" w:themeFillShade="F2"/>
            <w:noWrap/>
            <w:vAlign w:val="center"/>
          </w:tcPr>
          <w:p w:rsidR="00B652A1" w:rsidRPr="00F02245" w:rsidRDefault="00B652A1" w:rsidP="0015778C">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2</w:t>
            </w:r>
          </w:p>
        </w:tc>
        <w:tc>
          <w:tcPr>
            <w:tcW w:w="2970" w:type="dxa"/>
            <w:vMerge/>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p>
        </w:tc>
        <w:tc>
          <w:tcPr>
            <w:tcW w:w="1985" w:type="dxa"/>
            <w:gridSpan w:val="2"/>
            <w:shd w:val="clear" w:color="auto" w:fill="F2F2F2" w:themeFill="background1" w:themeFillShade="F2"/>
            <w:noWrap/>
            <w:vAlign w:val="center"/>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1.3</w:t>
            </w:r>
          </w:p>
        </w:tc>
        <w:tc>
          <w:tcPr>
            <w:tcW w:w="1984" w:type="dxa"/>
            <w:gridSpan w:val="3"/>
            <w:shd w:val="clear" w:color="auto" w:fill="F2F2F2" w:themeFill="background1" w:themeFillShade="F2"/>
            <w:noWrap/>
            <w:vAlign w:val="center"/>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tcPr>
          <w:p w:rsidR="00B652A1" w:rsidRPr="00F02245" w:rsidRDefault="00B652A1" w:rsidP="00770C48">
            <w:pPr>
              <w:spacing w:after="0"/>
              <w:jc w:val="center"/>
              <w:rPr>
                <w:rFonts w:ascii="Arial" w:hAnsi="Arial" w:cs="Arial"/>
                <w:sz w:val="20"/>
                <w:szCs w:val="20"/>
              </w:rPr>
            </w:pPr>
            <w:r w:rsidRPr="00F02245">
              <w:rPr>
                <w:rFonts w:ascii="Arial" w:hAnsi="Arial" w:cs="Arial"/>
                <w:sz w:val="20"/>
                <w:szCs w:val="20"/>
              </w:rPr>
              <w:t>21</w:t>
            </w:r>
          </w:p>
        </w:tc>
        <w:tc>
          <w:tcPr>
            <w:tcW w:w="1202" w:type="dxa"/>
            <w:gridSpan w:val="2"/>
            <w:shd w:val="clear" w:color="auto" w:fill="F2F2F2" w:themeFill="background1" w:themeFillShade="F2"/>
            <w:noWrap/>
            <w:vAlign w:val="center"/>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hAnsi="Arial" w:cs="Arial"/>
                <w:sz w:val="20"/>
                <w:szCs w:val="20"/>
              </w:rPr>
              <w:t>57</w:t>
            </w:r>
            <w:r>
              <w:rPr>
                <w:rFonts w:ascii="Arial" w:hAnsi="Arial" w:cs="Arial"/>
                <w:sz w:val="20"/>
                <w:szCs w:val="20"/>
              </w:rPr>
              <w:t>.</w:t>
            </w:r>
            <w:r w:rsidRPr="00F02245">
              <w:rPr>
                <w:rFonts w:ascii="Arial" w:hAnsi="Arial" w:cs="Arial"/>
                <w:sz w:val="20"/>
                <w:szCs w:val="20"/>
              </w:rPr>
              <w:t>3</w:t>
            </w:r>
          </w:p>
        </w:tc>
        <w:tc>
          <w:tcPr>
            <w:tcW w:w="802" w:type="dxa"/>
            <w:shd w:val="clear" w:color="auto" w:fill="F2F2F2" w:themeFill="background1" w:themeFillShade="F2"/>
          </w:tcPr>
          <w:p w:rsidR="00B652A1" w:rsidRPr="00F02245" w:rsidRDefault="00B652A1" w:rsidP="00512432">
            <w:pPr>
              <w:spacing w:after="0" w:line="240" w:lineRule="auto"/>
              <w:jc w:val="center"/>
              <w:rPr>
                <w:rFonts w:ascii="Arial" w:eastAsia="Times New Roman" w:hAnsi="Arial" w:cs="Arial"/>
                <w:sz w:val="20"/>
                <w:szCs w:val="20"/>
                <w:lang w:eastAsia="en-GB"/>
              </w:rPr>
            </w:pPr>
          </w:p>
        </w:tc>
      </w:tr>
      <w:tr w:rsidR="00B652A1" w:rsidRPr="00F02245" w:rsidTr="00404679">
        <w:trPr>
          <w:trHeight w:val="454"/>
        </w:trPr>
        <w:tc>
          <w:tcPr>
            <w:tcW w:w="2015" w:type="dxa"/>
            <w:vMerge/>
            <w:shd w:val="clear" w:color="auto" w:fill="F2F2F2" w:themeFill="background1" w:themeFillShade="F2"/>
            <w:noWrap/>
            <w:vAlign w:val="center"/>
          </w:tcPr>
          <w:p w:rsidR="00B652A1" w:rsidRPr="00F02245" w:rsidRDefault="00B652A1" w:rsidP="0015778C">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5</w:t>
            </w:r>
          </w:p>
        </w:tc>
        <w:tc>
          <w:tcPr>
            <w:tcW w:w="2970" w:type="dxa"/>
            <w:vMerge/>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p>
        </w:tc>
        <w:tc>
          <w:tcPr>
            <w:tcW w:w="1985" w:type="dxa"/>
            <w:gridSpan w:val="2"/>
            <w:shd w:val="clear" w:color="auto" w:fill="F2F2F2" w:themeFill="background1" w:themeFillShade="F2"/>
            <w:noWrap/>
            <w:vAlign w:val="center"/>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6</w:t>
            </w:r>
          </w:p>
        </w:tc>
        <w:tc>
          <w:tcPr>
            <w:tcW w:w="1984" w:type="dxa"/>
            <w:gridSpan w:val="3"/>
            <w:shd w:val="clear" w:color="auto" w:fill="F2F2F2" w:themeFill="background1" w:themeFillShade="F2"/>
            <w:noWrap/>
            <w:vAlign w:val="center"/>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tcPr>
          <w:p w:rsidR="00B652A1" w:rsidRPr="00F02245" w:rsidRDefault="00B652A1" w:rsidP="00770C48">
            <w:pPr>
              <w:spacing w:after="0"/>
              <w:jc w:val="center"/>
              <w:rPr>
                <w:rFonts w:ascii="Arial" w:hAnsi="Arial" w:cs="Arial"/>
                <w:sz w:val="20"/>
                <w:szCs w:val="20"/>
              </w:rPr>
            </w:pPr>
            <w:r w:rsidRPr="00F02245">
              <w:rPr>
                <w:rFonts w:ascii="Arial" w:hAnsi="Arial" w:cs="Arial"/>
                <w:sz w:val="20"/>
                <w:szCs w:val="20"/>
              </w:rPr>
              <w:t>20</w:t>
            </w:r>
          </w:p>
        </w:tc>
        <w:tc>
          <w:tcPr>
            <w:tcW w:w="1202" w:type="dxa"/>
            <w:gridSpan w:val="2"/>
            <w:shd w:val="clear" w:color="auto" w:fill="F2F2F2" w:themeFill="background1" w:themeFillShade="F2"/>
            <w:noWrap/>
            <w:vAlign w:val="center"/>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hAnsi="Arial" w:cs="Arial"/>
                <w:sz w:val="20"/>
                <w:szCs w:val="20"/>
              </w:rPr>
              <w:t>64</w:t>
            </w:r>
          </w:p>
        </w:tc>
        <w:tc>
          <w:tcPr>
            <w:tcW w:w="802" w:type="dxa"/>
            <w:shd w:val="clear" w:color="auto" w:fill="F2F2F2" w:themeFill="background1" w:themeFillShade="F2"/>
          </w:tcPr>
          <w:p w:rsidR="00B652A1" w:rsidRPr="00F02245" w:rsidRDefault="00B652A1" w:rsidP="00512432">
            <w:pPr>
              <w:spacing w:after="0" w:line="240" w:lineRule="auto"/>
              <w:jc w:val="center"/>
              <w:rPr>
                <w:rFonts w:ascii="Arial" w:eastAsia="Times New Roman" w:hAnsi="Arial" w:cs="Arial"/>
                <w:sz w:val="20"/>
                <w:szCs w:val="20"/>
                <w:lang w:eastAsia="en-GB"/>
              </w:rPr>
            </w:pPr>
          </w:p>
        </w:tc>
      </w:tr>
      <w:tr w:rsidR="00B652A1" w:rsidRPr="00F02245" w:rsidTr="00404679">
        <w:trPr>
          <w:trHeight w:val="454"/>
        </w:trPr>
        <w:tc>
          <w:tcPr>
            <w:tcW w:w="2015" w:type="dxa"/>
            <w:vMerge/>
            <w:shd w:val="clear" w:color="auto" w:fill="F2F2F2" w:themeFill="background1" w:themeFillShade="F2"/>
            <w:noWrap/>
            <w:vAlign w:val="center"/>
          </w:tcPr>
          <w:p w:rsidR="00B652A1" w:rsidRPr="00F02245" w:rsidRDefault="00B652A1" w:rsidP="0015778C">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8</w:t>
            </w:r>
          </w:p>
        </w:tc>
        <w:tc>
          <w:tcPr>
            <w:tcW w:w="2970" w:type="dxa"/>
            <w:vMerge/>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p>
        </w:tc>
        <w:tc>
          <w:tcPr>
            <w:tcW w:w="1985" w:type="dxa"/>
            <w:gridSpan w:val="2"/>
            <w:shd w:val="clear" w:color="auto" w:fill="F2F2F2" w:themeFill="background1" w:themeFillShade="F2"/>
            <w:noWrap/>
            <w:vAlign w:val="center"/>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7</w:t>
            </w:r>
          </w:p>
        </w:tc>
        <w:tc>
          <w:tcPr>
            <w:tcW w:w="1984" w:type="dxa"/>
            <w:gridSpan w:val="3"/>
            <w:shd w:val="clear" w:color="auto" w:fill="F2F2F2" w:themeFill="background1" w:themeFillShade="F2"/>
            <w:noWrap/>
            <w:vAlign w:val="center"/>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tcPr>
          <w:p w:rsidR="00B652A1" w:rsidRPr="00F02245" w:rsidRDefault="00B652A1" w:rsidP="00770C48">
            <w:pPr>
              <w:spacing w:after="0"/>
              <w:jc w:val="center"/>
              <w:rPr>
                <w:rFonts w:ascii="Arial" w:hAnsi="Arial" w:cs="Arial"/>
                <w:sz w:val="20"/>
                <w:szCs w:val="20"/>
              </w:rPr>
            </w:pPr>
            <w:r w:rsidRPr="00F02245">
              <w:rPr>
                <w:rFonts w:ascii="Arial" w:hAnsi="Arial" w:cs="Arial"/>
                <w:sz w:val="20"/>
                <w:szCs w:val="20"/>
              </w:rPr>
              <w:t xml:space="preserve">23 </w:t>
            </w:r>
          </w:p>
        </w:tc>
        <w:tc>
          <w:tcPr>
            <w:tcW w:w="1202" w:type="dxa"/>
            <w:gridSpan w:val="2"/>
            <w:shd w:val="clear" w:color="auto" w:fill="F2F2F2" w:themeFill="background1" w:themeFillShade="F2"/>
            <w:noWrap/>
            <w:vAlign w:val="center"/>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hAnsi="Arial" w:cs="Arial"/>
                <w:sz w:val="20"/>
                <w:szCs w:val="20"/>
              </w:rPr>
              <w:t>61</w:t>
            </w:r>
            <w:r>
              <w:rPr>
                <w:rFonts w:ascii="Arial" w:hAnsi="Arial" w:cs="Arial"/>
                <w:sz w:val="20"/>
                <w:szCs w:val="20"/>
              </w:rPr>
              <w:t>.</w:t>
            </w:r>
            <w:r w:rsidRPr="00F02245">
              <w:rPr>
                <w:rFonts w:ascii="Arial" w:hAnsi="Arial" w:cs="Arial"/>
                <w:sz w:val="20"/>
                <w:szCs w:val="20"/>
              </w:rPr>
              <w:t>3</w:t>
            </w:r>
          </w:p>
        </w:tc>
        <w:tc>
          <w:tcPr>
            <w:tcW w:w="802" w:type="dxa"/>
            <w:shd w:val="clear" w:color="auto" w:fill="F2F2F2" w:themeFill="background1" w:themeFillShade="F2"/>
          </w:tcPr>
          <w:p w:rsidR="00B652A1" w:rsidRPr="00F02245" w:rsidRDefault="00B652A1" w:rsidP="00512432">
            <w:pPr>
              <w:spacing w:after="0" w:line="240" w:lineRule="auto"/>
              <w:jc w:val="center"/>
              <w:rPr>
                <w:rFonts w:ascii="Arial" w:eastAsia="Times New Roman" w:hAnsi="Arial" w:cs="Arial"/>
                <w:sz w:val="20"/>
                <w:szCs w:val="20"/>
                <w:lang w:eastAsia="en-GB"/>
              </w:rPr>
            </w:pPr>
          </w:p>
        </w:tc>
      </w:tr>
      <w:tr w:rsidR="00B652A1" w:rsidRPr="00F02245" w:rsidTr="00404679">
        <w:trPr>
          <w:trHeight w:val="454"/>
        </w:trPr>
        <w:tc>
          <w:tcPr>
            <w:tcW w:w="2015" w:type="dxa"/>
            <w:vMerge/>
            <w:shd w:val="clear" w:color="auto" w:fill="F2F2F2" w:themeFill="background1" w:themeFillShade="F2"/>
            <w:noWrap/>
            <w:vAlign w:val="center"/>
          </w:tcPr>
          <w:p w:rsidR="00B652A1" w:rsidRPr="00F02245" w:rsidRDefault="00B652A1" w:rsidP="0015778C">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9</w:t>
            </w:r>
          </w:p>
        </w:tc>
        <w:tc>
          <w:tcPr>
            <w:tcW w:w="2970" w:type="dxa"/>
            <w:vMerge/>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p>
        </w:tc>
        <w:tc>
          <w:tcPr>
            <w:tcW w:w="1985" w:type="dxa"/>
            <w:gridSpan w:val="2"/>
            <w:shd w:val="clear" w:color="auto" w:fill="F2F2F2" w:themeFill="background1" w:themeFillShade="F2"/>
            <w:noWrap/>
            <w:vAlign w:val="center"/>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2</w:t>
            </w:r>
          </w:p>
        </w:tc>
        <w:tc>
          <w:tcPr>
            <w:tcW w:w="1984" w:type="dxa"/>
            <w:gridSpan w:val="3"/>
            <w:shd w:val="clear" w:color="auto" w:fill="F2F2F2" w:themeFill="background1" w:themeFillShade="F2"/>
            <w:noWrap/>
            <w:vAlign w:val="center"/>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tcPr>
          <w:p w:rsidR="00B652A1" w:rsidRPr="00F02245" w:rsidRDefault="00B652A1" w:rsidP="00770C48">
            <w:pPr>
              <w:spacing w:after="0"/>
              <w:jc w:val="center"/>
              <w:rPr>
                <w:rFonts w:ascii="Arial" w:hAnsi="Arial" w:cs="Arial"/>
                <w:sz w:val="20"/>
                <w:szCs w:val="20"/>
              </w:rPr>
            </w:pPr>
            <w:r w:rsidRPr="00F02245">
              <w:rPr>
                <w:rFonts w:ascii="Arial" w:hAnsi="Arial" w:cs="Arial"/>
                <w:sz w:val="20"/>
                <w:szCs w:val="20"/>
              </w:rPr>
              <w:t>23</w:t>
            </w:r>
          </w:p>
        </w:tc>
        <w:tc>
          <w:tcPr>
            <w:tcW w:w="1202" w:type="dxa"/>
            <w:gridSpan w:val="2"/>
            <w:shd w:val="clear" w:color="auto" w:fill="F2F2F2" w:themeFill="background1" w:themeFillShade="F2"/>
            <w:noWrap/>
            <w:vAlign w:val="center"/>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hAnsi="Arial" w:cs="Arial"/>
                <w:sz w:val="20"/>
                <w:szCs w:val="20"/>
              </w:rPr>
              <w:t>51</w:t>
            </w:r>
            <w:r>
              <w:rPr>
                <w:rFonts w:ascii="Arial" w:hAnsi="Arial" w:cs="Arial"/>
                <w:sz w:val="20"/>
                <w:szCs w:val="20"/>
              </w:rPr>
              <w:t>.</w:t>
            </w:r>
            <w:r w:rsidRPr="00F02245">
              <w:rPr>
                <w:rFonts w:ascii="Arial" w:hAnsi="Arial" w:cs="Arial"/>
                <w:sz w:val="20"/>
                <w:szCs w:val="20"/>
              </w:rPr>
              <w:t>5</w:t>
            </w:r>
          </w:p>
        </w:tc>
        <w:tc>
          <w:tcPr>
            <w:tcW w:w="802" w:type="dxa"/>
            <w:shd w:val="clear" w:color="auto" w:fill="F2F2F2" w:themeFill="background1" w:themeFillShade="F2"/>
          </w:tcPr>
          <w:p w:rsidR="00B652A1" w:rsidRPr="00F02245" w:rsidRDefault="00B652A1" w:rsidP="00512432">
            <w:pPr>
              <w:spacing w:after="0" w:line="240" w:lineRule="auto"/>
              <w:jc w:val="center"/>
              <w:rPr>
                <w:rFonts w:ascii="Arial" w:eastAsia="Times New Roman" w:hAnsi="Arial" w:cs="Arial"/>
                <w:sz w:val="20"/>
                <w:szCs w:val="20"/>
                <w:lang w:eastAsia="en-GB"/>
              </w:rPr>
            </w:pPr>
          </w:p>
        </w:tc>
      </w:tr>
      <w:tr w:rsidR="00B652A1" w:rsidRPr="00F02245" w:rsidTr="00404679">
        <w:trPr>
          <w:trHeight w:val="454"/>
        </w:trPr>
        <w:tc>
          <w:tcPr>
            <w:tcW w:w="2015" w:type="dxa"/>
            <w:vMerge/>
            <w:shd w:val="clear" w:color="auto" w:fill="auto"/>
            <w:noWrap/>
            <w:vAlign w:val="center"/>
          </w:tcPr>
          <w:p w:rsidR="00B652A1" w:rsidRPr="00F02245" w:rsidRDefault="00B652A1" w:rsidP="0015778C">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0</w:t>
            </w:r>
          </w:p>
        </w:tc>
        <w:tc>
          <w:tcPr>
            <w:tcW w:w="2970" w:type="dxa"/>
            <w:vMerge/>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p>
        </w:tc>
        <w:tc>
          <w:tcPr>
            <w:tcW w:w="1985" w:type="dxa"/>
            <w:gridSpan w:val="2"/>
            <w:shd w:val="clear" w:color="auto" w:fill="F2F2F2" w:themeFill="background1" w:themeFillShade="F2"/>
            <w:noWrap/>
            <w:vAlign w:val="center"/>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8</w:t>
            </w:r>
          </w:p>
        </w:tc>
        <w:tc>
          <w:tcPr>
            <w:tcW w:w="1984" w:type="dxa"/>
            <w:gridSpan w:val="3"/>
            <w:shd w:val="clear" w:color="auto" w:fill="F2F2F2" w:themeFill="background1" w:themeFillShade="F2"/>
            <w:noWrap/>
            <w:vAlign w:val="center"/>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1257" w:type="dxa"/>
            <w:shd w:val="clear" w:color="auto" w:fill="F2F2F2" w:themeFill="background1" w:themeFillShade="F2"/>
            <w:noWrap/>
            <w:vAlign w:val="center"/>
          </w:tcPr>
          <w:p w:rsidR="00B652A1" w:rsidRPr="00F02245" w:rsidRDefault="00B652A1" w:rsidP="00770C48">
            <w:pPr>
              <w:spacing w:after="0"/>
              <w:jc w:val="center"/>
              <w:rPr>
                <w:rFonts w:ascii="Arial" w:hAnsi="Arial" w:cs="Arial"/>
                <w:sz w:val="20"/>
                <w:szCs w:val="20"/>
              </w:rPr>
            </w:pPr>
            <w:r w:rsidRPr="00F02245">
              <w:rPr>
                <w:rFonts w:ascii="Arial" w:hAnsi="Arial" w:cs="Arial"/>
                <w:sz w:val="20"/>
                <w:szCs w:val="20"/>
              </w:rPr>
              <w:t>25</w:t>
            </w:r>
          </w:p>
        </w:tc>
        <w:tc>
          <w:tcPr>
            <w:tcW w:w="1202" w:type="dxa"/>
            <w:gridSpan w:val="2"/>
            <w:shd w:val="clear" w:color="auto" w:fill="F2F2F2" w:themeFill="background1" w:themeFillShade="F2"/>
            <w:noWrap/>
            <w:vAlign w:val="center"/>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hAnsi="Arial" w:cs="Arial"/>
                <w:sz w:val="20"/>
                <w:szCs w:val="20"/>
              </w:rPr>
              <w:t>56</w:t>
            </w:r>
            <w:r>
              <w:rPr>
                <w:rFonts w:ascii="Arial" w:hAnsi="Arial" w:cs="Arial"/>
                <w:sz w:val="20"/>
                <w:szCs w:val="20"/>
              </w:rPr>
              <w:t>.</w:t>
            </w:r>
            <w:r w:rsidRPr="00F02245">
              <w:rPr>
                <w:rFonts w:ascii="Arial" w:hAnsi="Arial" w:cs="Arial"/>
                <w:sz w:val="20"/>
                <w:szCs w:val="20"/>
              </w:rPr>
              <w:t>2</w:t>
            </w:r>
          </w:p>
        </w:tc>
        <w:tc>
          <w:tcPr>
            <w:tcW w:w="802" w:type="dxa"/>
            <w:shd w:val="clear" w:color="auto" w:fill="F2F2F2" w:themeFill="background1" w:themeFillShade="F2"/>
          </w:tcPr>
          <w:p w:rsidR="00B652A1" w:rsidRPr="00F02245" w:rsidRDefault="00B652A1" w:rsidP="00512432">
            <w:pPr>
              <w:spacing w:after="0" w:line="240" w:lineRule="auto"/>
              <w:jc w:val="center"/>
              <w:rPr>
                <w:rFonts w:ascii="Arial" w:eastAsia="Times New Roman" w:hAnsi="Arial" w:cs="Arial"/>
                <w:sz w:val="20"/>
                <w:szCs w:val="20"/>
                <w:lang w:eastAsia="en-GB"/>
              </w:rPr>
            </w:pPr>
          </w:p>
        </w:tc>
      </w:tr>
      <w:tr w:rsidR="00B652A1" w:rsidRPr="00F02245" w:rsidTr="00404679">
        <w:trPr>
          <w:trHeight w:val="454"/>
        </w:trPr>
        <w:tc>
          <w:tcPr>
            <w:tcW w:w="2015" w:type="dxa"/>
            <w:vMerge w:val="restart"/>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Yilmaz 2007</w:t>
            </w:r>
            <w:r w:rsidRPr="00F02245">
              <w:rPr>
                <w:rFonts w:ascii="Arial" w:eastAsia="Times New Roman" w:hAnsi="Arial" w:cs="Arial"/>
                <w:sz w:val="20"/>
                <w:szCs w:val="20"/>
                <w:lang w:eastAsia="en-GB"/>
              </w:rPr>
              <w:fldChar w:fldCharType="begin">
                <w:fldData xml:space="preserve">PEVuZE5vdGU+PENpdGU+PEF1dGhvcj5ZaWxtYXo8L0F1dGhvcj48WWVhcj4yMDA3PC9ZZWFyPjxS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ZaWxtYXo8L0F1dGhvcj48WWVhcj4yMDA3PC9ZZWFyPjxS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95</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5-2006</w:t>
            </w:r>
          </w:p>
        </w:tc>
        <w:tc>
          <w:tcPr>
            <w:tcW w:w="2970" w:type="dxa"/>
            <w:vMerge w:val="restart"/>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 and retrospective</w:t>
            </w:r>
          </w:p>
        </w:tc>
        <w:tc>
          <w:tcPr>
            <w:tcW w:w="1985" w:type="dxa"/>
            <w:gridSpan w:val="2"/>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7</w:t>
            </w:r>
          </w:p>
        </w:tc>
        <w:tc>
          <w:tcPr>
            <w:tcW w:w="1984" w:type="dxa"/>
            <w:gridSpan w:val="3"/>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B652A1" w:rsidRPr="00F02245" w:rsidRDefault="00B652A1" w:rsidP="00770C48">
            <w:pPr>
              <w:spacing w:after="0"/>
              <w:jc w:val="center"/>
              <w:rPr>
                <w:rFonts w:ascii="Arial" w:hAnsi="Arial" w:cs="Arial"/>
                <w:sz w:val="20"/>
                <w:szCs w:val="20"/>
              </w:rPr>
            </w:pPr>
            <w:r w:rsidRPr="00F02245">
              <w:rPr>
                <w:rFonts w:ascii="Arial" w:hAnsi="Arial" w:cs="Arial"/>
                <w:sz w:val="20"/>
                <w:szCs w:val="20"/>
              </w:rPr>
              <w:t>163</w:t>
            </w:r>
          </w:p>
        </w:tc>
        <w:tc>
          <w:tcPr>
            <w:tcW w:w="1202" w:type="dxa"/>
            <w:gridSpan w:val="2"/>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hAnsi="Arial" w:cs="Arial"/>
                <w:sz w:val="20"/>
                <w:szCs w:val="20"/>
              </w:rPr>
              <w:t>64</w:t>
            </w:r>
          </w:p>
        </w:tc>
        <w:tc>
          <w:tcPr>
            <w:tcW w:w="802" w:type="dxa"/>
            <w:shd w:val="clear" w:color="auto" w:fill="auto"/>
          </w:tcPr>
          <w:p w:rsidR="00B652A1" w:rsidRPr="00F02245" w:rsidRDefault="00B652A1" w:rsidP="00512432">
            <w:pPr>
              <w:spacing w:after="0" w:line="240" w:lineRule="auto"/>
              <w:jc w:val="center"/>
              <w:rPr>
                <w:rFonts w:ascii="Arial" w:eastAsia="Times New Roman" w:hAnsi="Arial" w:cs="Arial"/>
                <w:sz w:val="20"/>
                <w:szCs w:val="20"/>
                <w:lang w:eastAsia="en-GB"/>
              </w:rPr>
            </w:pPr>
          </w:p>
        </w:tc>
      </w:tr>
      <w:tr w:rsidR="00B652A1" w:rsidRPr="00F02245" w:rsidTr="00404679">
        <w:trPr>
          <w:trHeight w:val="454"/>
        </w:trPr>
        <w:tc>
          <w:tcPr>
            <w:tcW w:w="2015" w:type="dxa"/>
            <w:vMerge/>
            <w:shd w:val="clear" w:color="auto" w:fill="auto"/>
            <w:noWrap/>
            <w:vAlign w:val="center"/>
            <w:hideMark/>
          </w:tcPr>
          <w:p w:rsidR="00B652A1" w:rsidRPr="00F02245" w:rsidRDefault="00B652A1" w:rsidP="0015778C">
            <w:pPr>
              <w:spacing w:after="0" w:line="240" w:lineRule="auto"/>
              <w:rPr>
                <w:rFonts w:ascii="Arial" w:eastAsia="Times New Roman" w:hAnsi="Arial" w:cs="Arial"/>
                <w:sz w:val="20"/>
                <w:szCs w:val="20"/>
                <w:lang w:eastAsia="en-GB"/>
              </w:rPr>
            </w:pP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Pr>
                <w:rFonts w:ascii="Arial" w:eastAsia="Times New Roman" w:hAnsi="Arial" w:cs="Arial"/>
                <w:sz w:val="20"/>
                <w:szCs w:val="20"/>
                <w:lang w:eastAsia="en-GB"/>
              </w:rPr>
              <w:t>2001,</w:t>
            </w:r>
            <w:r w:rsidRPr="00F02245">
              <w:rPr>
                <w:rFonts w:ascii="Arial" w:eastAsia="Times New Roman" w:hAnsi="Arial" w:cs="Arial"/>
                <w:sz w:val="20"/>
                <w:szCs w:val="20"/>
                <w:lang w:eastAsia="en-GB"/>
              </w:rPr>
              <w:t xml:space="preserve"> 2003</w:t>
            </w:r>
          </w:p>
        </w:tc>
        <w:tc>
          <w:tcPr>
            <w:tcW w:w="2970" w:type="dxa"/>
            <w:vMerge/>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p>
        </w:tc>
        <w:tc>
          <w:tcPr>
            <w:tcW w:w="1985" w:type="dxa"/>
            <w:gridSpan w:val="2"/>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6</w:t>
            </w:r>
          </w:p>
        </w:tc>
        <w:tc>
          <w:tcPr>
            <w:tcW w:w="1984" w:type="dxa"/>
            <w:gridSpan w:val="3"/>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auto"/>
            <w:noWrap/>
            <w:vAlign w:val="center"/>
            <w:hideMark/>
          </w:tcPr>
          <w:p w:rsidR="00B652A1" w:rsidRPr="00F02245" w:rsidRDefault="00B652A1" w:rsidP="00770C48">
            <w:pPr>
              <w:spacing w:after="0"/>
              <w:jc w:val="center"/>
              <w:rPr>
                <w:rFonts w:ascii="Arial" w:hAnsi="Arial" w:cs="Arial"/>
                <w:sz w:val="20"/>
                <w:szCs w:val="20"/>
              </w:rPr>
            </w:pPr>
            <w:r w:rsidRPr="00F02245">
              <w:rPr>
                <w:rFonts w:ascii="Arial" w:hAnsi="Arial" w:cs="Arial"/>
                <w:sz w:val="20"/>
                <w:szCs w:val="20"/>
              </w:rPr>
              <w:t>212</w:t>
            </w:r>
          </w:p>
        </w:tc>
        <w:tc>
          <w:tcPr>
            <w:tcW w:w="1202" w:type="dxa"/>
            <w:gridSpan w:val="2"/>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hAnsi="Arial" w:cs="Arial"/>
                <w:sz w:val="20"/>
                <w:szCs w:val="20"/>
              </w:rPr>
              <w:t>66</w:t>
            </w:r>
          </w:p>
        </w:tc>
        <w:tc>
          <w:tcPr>
            <w:tcW w:w="802" w:type="dxa"/>
            <w:shd w:val="clear" w:color="auto" w:fill="auto"/>
          </w:tcPr>
          <w:p w:rsidR="00B652A1" w:rsidRPr="00F02245" w:rsidRDefault="00B652A1" w:rsidP="00512432">
            <w:pPr>
              <w:spacing w:after="0" w:line="240" w:lineRule="auto"/>
              <w:jc w:val="center"/>
              <w:rPr>
                <w:rFonts w:ascii="Arial" w:eastAsia="Times New Roman" w:hAnsi="Arial" w:cs="Arial"/>
                <w:sz w:val="20"/>
                <w:szCs w:val="20"/>
                <w:lang w:eastAsia="en-GB"/>
              </w:rPr>
            </w:pPr>
          </w:p>
        </w:tc>
      </w:tr>
      <w:tr w:rsidR="00B652A1" w:rsidRPr="00F02245" w:rsidTr="00404679">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Young 2013</w:t>
            </w:r>
            <w:r w:rsidRPr="00F02245">
              <w:rPr>
                <w:rFonts w:ascii="Arial" w:eastAsia="Times New Roman" w:hAnsi="Arial" w:cs="Arial"/>
                <w:sz w:val="20"/>
                <w:szCs w:val="20"/>
                <w:lang w:eastAsia="en-GB"/>
              </w:rPr>
              <w:fldChar w:fldCharType="begin">
                <w:fldData xml:space="preserve">PEVuZE5vdGU+PENpdGU+PEF1dGhvcj5Zb3VuZzwvQXV0aG9yPjxZZWFyPjIwMTM8L1llYXI+PFJl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Zb3VuZzwvQXV0aG9yPjxZZWFyPjIwMTM8L1llYXI+PFJl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96</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1-2012</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985" w:type="dxa"/>
            <w:gridSpan w:val="2"/>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w:t>
            </w:r>
          </w:p>
        </w:tc>
        <w:tc>
          <w:tcPr>
            <w:tcW w:w="1984" w:type="dxa"/>
            <w:gridSpan w:val="3"/>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1257" w:type="dxa"/>
            <w:shd w:val="clear" w:color="auto" w:fill="F2F2F2" w:themeFill="background1" w:themeFillShade="F2"/>
            <w:noWrap/>
            <w:vAlign w:val="center"/>
            <w:hideMark/>
          </w:tcPr>
          <w:p w:rsidR="00B652A1" w:rsidRPr="00F02245" w:rsidRDefault="00B652A1" w:rsidP="00770C48">
            <w:pPr>
              <w:spacing w:after="0"/>
              <w:jc w:val="center"/>
              <w:rPr>
                <w:rFonts w:ascii="Arial" w:hAnsi="Arial" w:cs="Arial"/>
                <w:sz w:val="20"/>
                <w:szCs w:val="20"/>
              </w:rPr>
            </w:pPr>
            <w:r w:rsidRPr="00F02245">
              <w:rPr>
                <w:rFonts w:ascii="Arial" w:hAnsi="Arial" w:cs="Arial"/>
                <w:sz w:val="20"/>
                <w:szCs w:val="20"/>
              </w:rPr>
              <w:t>34</w:t>
            </w:r>
          </w:p>
        </w:tc>
        <w:tc>
          <w:tcPr>
            <w:tcW w:w="1202" w:type="dxa"/>
            <w:gridSpan w:val="2"/>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0.6</w:t>
            </w:r>
          </w:p>
        </w:tc>
        <w:tc>
          <w:tcPr>
            <w:tcW w:w="802" w:type="dxa"/>
            <w:shd w:val="clear" w:color="auto" w:fill="F2F2F2" w:themeFill="background1" w:themeFillShade="F2"/>
            <w:vAlign w:val="center"/>
          </w:tcPr>
          <w:p w:rsidR="00B652A1" w:rsidRPr="00F02245" w:rsidRDefault="00B652A1" w:rsidP="006B19B0">
            <w:pPr>
              <w:spacing w:after="0" w:line="240" w:lineRule="auto"/>
              <w:jc w:val="center"/>
              <w:rPr>
                <w:rFonts w:ascii="Arial" w:eastAsia="Times New Roman" w:hAnsi="Arial" w:cs="Arial"/>
                <w:sz w:val="20"/>
                <w:szCs w:val="20"/>
                <w:lang w:eastAsia="en-GB"/>
              </w:rPr>
            </w:pPr>
          </w:p>
        </w:tc>
      </w:tr>
      <w:tr w:rsidR="00B652A1" w:rsidRPr="00F02245" w:rsidTr="00640CDB">
        <w:trPr>
          <w:trHeight w:val="454"/>
        </w:trPr>
        <w:tc>
          <w:tcPr>
            <w:tcW w:w="12704" w:type="dxa"/>
            <w:gridSpan w:val="10"/>
            <w:shd w:val="clear" w:color="auto" w:fill="auto"/>
            <w:noWrap/>
            <w:vAlign w:val="bottom"/>
          </w:tcPr>
          <w:p w:rsidR="00B652A1" w:rsidRPr="00F02245" w:rsidRDefault="00B652A1" w:rsidP="004D223C">
            <w:pPr>
              <w:spacing w:after="0" w:line="240" w:lineRule="auto"/>
              <w:rPr>
                <w:rFonts w:ascii="Arial" w:eastAsia="Times New Roman" w:hAnsi="Arial" w:cs="Arial"/>
                <w:b/>
                <w:sz w:val="20"/>
                <w:szCs w:val="20"/>
                <w:lang w:eastAsia="en-GB"/>
              </w:rPr>
            </w:pPr>
          </w:p>
          <w:p w:rsidR="00B652A1" w:rsidRPr="00F02245" w:rsidRDefault="00B652A1" w:rsidP="004D223C">
            <w:pPr>
              <w:spacing w:after="0" w:line="240" w:lineRule="auto"/>
              <w:rPr>
                <w:rFonts w:ascii="Arial" w:eastAsia="Times New Roman" w:hAnsi="Arial" w:cs="Arial"/>
                <w:b/>
                <w:sz w:val="20"/>
                <w:szCs w:val="20"/>
                <w:lang w:eastAsia="en-GB"/>
              </w:rPr>
            </w:pPr>
          </w:p>
          <w:p w:rsidR="00B652A1" w:rsidRPr="00F02245" w:rsidRDefault="00B652A1" w:rsidP="004D223C">
            <w:pPr>
              <w:spacing w:after="0" w:line="240" w:lineRule="auto"/>
              <w:rPr>
                <w:rFonts w:ascii="Arial" w:eastAsia="Times New Roman" w:hAnsi="Arial" w:cs="Arial"/>
                <w:b/>
                <w:sz w:val="20"/>
                <w:szCs w:val="20"/>
                <w:lang w:eastAsia="en-GB"/>
              </w:rPr>
            </w:pPr>
          </w:p>
          <w:p w:rsidR="00B652A1" w:rsidRDefault="00B652A1" w:rsidP="004D223C">
            <w:pPr>
              <w:spacing w:after="0" w:line="240" w:lineRule="auto"/>
              <w:rPr>
                <w:rFonts w:ascii="Arial" w:eastAsia="Times New Roman" w:hAnsi="Arial" w:cs="Arial"/>
                <w:b/>
                <w:sz w:val="20"/>
                <w:szCs w:val="20"/>
                <w:lang w:eastAsia="en-GB"/>
              </w:rPr>
            </w:pPr>
          </w:p>
          <w:p w:rsidR="00B652A1" w:rsidRDefault="00B652A1" w:rsidP="004D223C">
            <w:pPr>
              <w:spacing w:after="0" w:line="240" w:lineRule="auto"/>
              <w:rPr>
                <w:rFonts w:ascii="Arial" w:eastAsia="Times New Roman" w:hAnsi="Arial" w:cs="Arial"/>
                <w:b/>
                <w:sz w:val="20"/>
                <w:szCs w:val="20"/>
                <w:lang w:eastAsia="en-GB"/>
              </w:rPr>
            </w:pPr>
          </w:p>
          <w:p w:rsidR="001F425E" w:rsidRDefault="001F425E" w:rsidP="004D223C">
            <w:pPr>
              <w:spacing w:after="0" w:line="240" w:lineRule="auto"/>
              <w:rPr>
                <w:rFonts w:ascii="Arial" w:eastAsia="Times New Roman" w:hAnsi="Arial" w:cs="Arial"/>
                <w:b/>
                <w:sz w:val="20"/>
                <w:szCs w:val="20"/>
                <w:lang w:eastAsia="en-GB"/>
              </w:rPr>
            </w:pPr>
          </w:p>
          <w:p w:rsidR="001F425E" w:rsidRDefault="001F425E" w:rsidP="004D223C">
            <w:pPr>
              <w:spacing w:after="0" w:line="240" w:lineRule="auto"/>
              <w:rPr>
                <w:rFonts w:ascii="Arial" w:eastAsia="Times New Roman" w:hAnsi="Arial" w:cs="Arial"/>
                <w:b/>
                <w:sz w:val="20"/>
                <w:szCs w:val="20"/>
                <w:lang w:eastAsia="en-GB"/>
              </w:rPr>
            </w:pPr>
          </w:p>
          <w:p w:rsidR="00B652A1" w:rsidRPr="00F02245" w:rsidRDefault="00B652A1" w:rsidP="004D223C">
            <w:pPr>
              <w:spacing w:after="0" w:line="240" w:lineRule="auto"/>
              <w:rPr>
                <w:rFonts w:ascii="Arial" w:eastAsia="Times New Roman" w:hAnsi="Arial" w:cs="Arial"/>
                <w:b/>
                <w:sz w:val="20"/>
                <w:szCs w:val="20"/>
                <w:lang w:eastAsia="en-GB"/>
              </w:rPr>
            </w:pPr>
            <w:r w:rsidRPr="00F02245">
              <w:rPr>
                <w:rFonts w:ascii="Arial" w:eastAsia="Times New Roman" w:hAnsi="Arial" w:cs="Arial"/>
                <w:b/>
                <w:sz w:val="20"/>
                <w:szCs w:val="20"/>
                <w:lang w:eastAsia="en-GB"/>
              </w:rPr>
              <w:lastRenderedPageBreak/>
              <w:t>Studies in the operating room</w:t>
            </w:r>
          </w:p>
        </w:tc>
        <w:tc>
          <w:tcPr>
            <w:tcW w:w="1345" w:type="dxa"/>
            <w:gridSpan w:val="2"/>
          </w:tcPr>
          <w:p w:rsidR="00B652A1" w:rsidRPr="00F02245" w:rsidRDefault="00B652A1" w:rsidP="004D223C">
            <w:pPr>
              <w:spacing w:after="0" w:line="240" w:lineRule="auto"/>
              <w:rPr>
                <w:rFonts w:ascii="Arial" w:eastAsia="Times New Roman" w:hAnsi="Arial" w:cs="Arial"/>
                <w:b/>
                <w:sz w:val="20"/>
                <w:szCs w:val="20"/>
                <w:lang w:eastAsia="en-GB"/>
              </w:rPr>
            </w:pPr>
          </w:p>
        </w:tc>
      </w:tr>
      <w:tr w:rsidR="00B652A1" w:rsidRPr="00F02245" w:rsidTr="00404679">
        <w:trPr>
          <w:trHeight w:val="454"/>
        </w:trPr>
        <w:tc>
          <w:tcPr>
            <w:tcW w:w="2015" w:type="dxa"/>
            <w:tcBorders>
              <w:bottom w:val="single" w:sz="4" w:space="0" w:color="auto"/>
            </w:tcBorders>
            <w:shd w:val="clear" w:color="auto" w:fill="auto"/>
            <w:noWrap/>
            <w:vAlign w:val="center"/>
          </w:tcPr>
          <w:p w:rsidR="00B652A1" w:rsidRPr="00F02245" w:rsidRDefault="00B652A1" w:rsidP="004D223C">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Study</w:t>
            </w:r>
          </w:p>
        </w:tc>
        <w:tc>
          <w:tcPr>
            <w:tcW w:w="1834" w:type="dxa"/>
            <w:tcBorders>
              <w:bottom w:val="single" w:sz="4" w:space="0" w:color="auto"/>
            </w:tcBorders>
            <w:shd w:val="clear" w:color="auto" w:fill="auto"/>
            <w:noWrap/>
            <w:vAlign w:val="center"/>
          </w:tcPr>
          <w:p w:rsidR="00B652A1" w:rsidRPr="00F02245" w:rsidRDefault="00B652A1" w:rsidP="004D223C">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Study period</w:t>
            </w:r>
          </w:p>
        </w:tc>
        <w:tc>
          <w:tcPr>
            <w:tcW w:w="2970" w:type="dxa"/>
            <w:tcBorders>
              <w:bottom w:val="single" w:sz="4" w:space="0" w:color="auto"/>
            </w:tcBorders>
            <w:shd w:val="clear" w:color="auto" w:fill="auto"/>
            <w:noWrap/>
            <w:vAlign w:val="center"/>
          </w:tcPr>
          <w:p w:rsidR="00B652A1" w:rsidRPr="00F02245" w:rsidRDefault="00B652A1" w:rsidP="004D223C">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Study type</w:t>
            </w:r>
          </w:p>
        </w:tc>
        <w:tc>
          <w:tcPr>
            <w:tcW w:w="1276" w:type="dxa"/>
            <w:tcBorders>
              <w:bottom w:val="single" w:sz="4" w:space="0" w:color="auto"/>
            </w:tcBorders>
            <w:shd w:val="clear" w:color="auto" w:fill="auto"/>
            <w:noWrap/>
            <w:vAlign w:val="center"/>
          </w:tcPr>
          <w:p w:rsidR="00B652A1" w:rsidRPr="00F02245" w:rsidRDefault="00B652A1" w:rsidP="004D223C">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Tidal volume size</w:t>
            </w:r>
          </w:p>
        </w:tc>
        <w:tc>
          <w:tcPr>
            <w:tcW w:w="1559" w:type="dxa"/>
            <w:gridSpan w:val="2"/>
            <w:tcBorders>
              <w:bottom w:val="single" w:sz="4" w:space="0" w:color="auto"/>
            </w:tcBorders>
            <w:shd w:val="clear" w:color="auto" w:fill="auto"/>
            <w:noWrap/>
            <w:vAlign w:val="center"/>
          </w:tcPr>
          <w:p w:rsidR="00B652A1" w:rsidRPr="00F02245" w:rsidRDefault="00B652A1" w:rsidP="004D223C">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Tidal volume unit</w:t>
            </w:r>
          </w:p>
        </w:tc>
        <w:tc>
          <w:tcPr>
            <w:tcW w:w="983" w:type="dxa"/>
            <w:tcBorders>
              <w:bottom w:val="single" w:sz="4" w:space="0" w:color="auto"/>
            </w:tcBorders>
            <w:shd w:val="clear" w:color="auto" w:fill="auto"/>
            <w:noWrap/>
            <w:vAlign w:val="center"/>
          </w:tcPr>
          <w:p w:rsidR="00B652A1" w:rsidRPr="00F02245" w:rsidRDefault="00B652A1" w:rsidP="004D223C">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 xml:space="preserve">Cohort </w:t>
            </w:r>
          </w:p>
          <w:p w:rsidR="00B652A1" w:rsidRPr="00F02245" w:rsidRDefault="00B652A1" w:rsidP="004D223C">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 xml:space="preserve">size </w:t>
            </w:r>
          </w:p>
          <w:p w:rsidR="00B652A1" w:rsidRPr="00F02245" w:rsidRDefault="00B652A1" w:rsidP="004D223C">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n)</w:t>
            </w:r>
          </w:p>
        </w:tc>
        <w:tc>
          <w:tcPr>
            <w:tcW w:w="2067" w:type="dxa"/>
            <w:gridSpan w:val="3"/>
            <w:tcBorders>
              <w:bottom w:val="single" w:sz="4" w:space="0" w:color="auto"/>
            </w:tcBorders>
            <w:shd w:val="clear" w:color="auto" w:fill="auto"/>
            <w:noWrap/>
            <w:vAlign w:val="center"/>
          </w:tcPr>
          <w:p w:rsidR="00B652A1" w:rsidRPr="00F02245" w:rsidRDefault="00B652A1" w:rsidP="004D223C">
            <w:pPr>
              <w:spacing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Age (mean)</w:t>
            </w:r>
          </w:p>
        </w:tc>
        <w:tc>
          <w:tcPr>
            <w:tcW w:w="1345" w:type="dxa"/>
            <w:gridSpan w:val="2"/>
            <w:tcBorders>
              <w:bottom w:val="single" w:sz="4" w:space="0" w:color="auto"/>
            </w:tcBorders>
            <w:shd w:val="clear" w:color="auto" w:fill="auto"/>
          </w:tcPr>
          <w:p w:rsidR="00B652A1" w:rsidRPr="00F02245" w:rsidRDefault="00B652A1" w:rsidP="00A802C3">
            <w:pPr>
              <w:spacing w:before="120" w:after="0" w:line="240" w:lineRule="auto"/>
              <w:jc w:val="center"/>
              <w:rPr>
                <w:rFonts w:ascii="Arial" w:eastAsia="Times New Roman" w:hAnsi="Arial" w:cs="Arial"/>
                <w:b/>
                <w:sz w:val="20"/>
                <w:szCs w:val="20"/>
                <w:lang w:eastAsia="en-GB"/>
              </w:rPr>
            </w:pPr>
            <w:r w:rsidRPr="00F02245">
              <w:rPr>
                <w:rFonts w:ascii="Arial" w:eastAsia="Times New Roman" w:hAnsi="Arial" w:cs="Arial"/>
                <w:b/>
                <w:sz w:val="20"/>
                <w:szCs w:val="20"/>
                <w:lang w:eastAsia="en-GB"/>
              </w:rPr>
              <w:t>Duration of ventilation (min)</w:t>
            </w:r>
          </w:p>
        </w:tc>
      </w:tr>
      <w:tr w:rsidR="00B652A1" w:rsidRPr="00F02245" w:rsidTr="00911BFE">
        <w:trPr>
          <w:trHeight w:val="454"/>
        </w:trPr>
        <w:tc>
          <w:tcPr>
            <w:tcW w:w="2015" w:type="dxa"/>
            <w:tcBorders>
              <w:top w:val="single" w:sz="4" w:space="0" w:color="auto"/>
            </w:tcBorders>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Adams 1979</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Adams&lt;/Author&gt;&lt;Year&gt;1979&lt;/Year&gt;&lt;RecNum&gt;1&lt;/RecNum&gt;&lt;DisplayText&gt;&lt;style face="superscript"&gt;97&lt;/style&gt;&lt;/DisplayText&gt;&lt;record&gt;&lt;rec-number&gt;1&lt;/rec-number&gt;&lt;foreign-keys&gt;&lt;key app="EN" db-id="vtdzts02mez2aqezrs6vvszy292zrevtsvaa" timestamp="1498111283"&gt;1&lt;/key&gt;&lt;/foreign-keys&gt;&lt;ref-type name="Journal Article"&gt;17&lt;/ref-type&gt;&lt;contributors&gt;&lt;authors&gt;&lt;author&gt;Adams, A. P.&lt;/author&gt;&lt;author&gt;Freedman, A.&lt;/author&gt;&lt;author&gt;Dart, J. K.&lt;/author&gt;&lt;/authors&gt;&lt;/contributors&gt;&lt;titles&gt;&lt;title&gt;Normocapnic anaesthesia with trichloroethylene for intraocular surgery&lt;/title&gt;&lt;secondary-title&gt;Anaesthesia&lt;/secondary-title&gt;&lt;/titles&gt;&lt;periodical&gt;&lt;full-title&gt;Anaesthesia&lt;/full-title&gt;&lt;/periodical&gt;&lt;pages&gt;526-33&lt;/pages&gt;&lt;volume&gt;34&lt;/volume&gt;&lt;number&gt;6&lt;/number&gt;&lt;dates&gt;&lt;year&gt;1979&lt;/year&gt;&lt;pub-dates&gt;&lt;date&gt;1979&lt;/date&gt;&lt;/pub-dates&gt;&lt;/dates&gt;&lt;isbn&gt;0003-2409&lt;/isbn&gt;&lt;accession-num&gt;MEDLINE:384840&lt;/accession-num&gt;&lt;urls&gt;&lt;related-urls&gt;&lt;url&gt;&amp;lt;Go to ISI&amp;gt;://MEDLINE:384840&lt;/url&gt;&lt;url&gt;http://onlinelibrary.wiley.com/store/10.1111/j.1365-2044.1979.tb06336.x/asset/j.1365-2044.1979.tb06336.x.pdf?v=1&amp;amp;t=hwvux5pi&amp;amp;s=c70ecfedf2b1969a4ae2c866c5e8be52944f7821&lt;/url&gt;&lt;url&gt;http://onlinelibrary.wiley.com/store/10.1111/j.1365-2044.1979.tb06336.x/asset/j.1365-2044.1979.tb06336.x.pdf?v=1&amp;amp;t=j483jyu3&amp;amp;s=e2f2070b66cd8a6aefb2cd0e44d4226dfebed5f7&lt;/url&gt;&lt;/related-urls&gt;&lt;/urls&gt;&lt;electronic-resource-num&gt;10.1111/j.1365-2044.1979.tb06336.x&lt;/electronic-resource-num&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97</w:t>
            </w:r>
            <w:r w:rsidRPr="00F02245">
              <w:rPr>
                <w:rFonts w:ascii="Arial" w:eastAsia="Times New Roman" w:hAnsi="Arial" w:cs="Arial"/>
                <w:sz w:val="20"/>
                <w:szCs w:val="20"/>
                <w:lang w:eastAsia="en-GB"/>
              </w:rPr>
              <w:fldChar w:fldCharType="end"/>
            </w:r>
          </w:p>
        </w:tc>
        <w:tc>
          <w:tcPr>
            <w:tcW w:w="1834" w:type="dxa"/>
            <w:tcBorders>
              <w:top w:val="single" w:sz="4" w:space="0" w:color="auto"/>
            </w:tcBorders>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tcBorders>
              <w:top w:val="single" w:sz="4" w:space="0" w:color="auto"/>
            </w:tcBorders>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tcBorders>
              <w:top w:val="single" w:sz="4" w:space="0" w:color="auto"/>
            </w:tcBorders>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39</w:t>
            </w:r>
          </w:p>
        </w:tc>
        <w:tc>
          <w:tcPr>
            <w:tcW w:w="1559" w:type="dxa"/>
            <w:gridSpan w:val="2"/>
            <w:tcBorders>
              <w:top w:val="single" w:sz="4" w:space="0" w:color="auto"/>
            </w:tcBorders>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tcBorders>
              <w:top w:val="single" w:sz="4" w:space="0" w:color="auto"/>
            </w:tcBorders>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2</w:t>
            </w:r>
          </w:p>
        </w:tc>
        <w:tc>
          <w:tcPr>
            <w:tcW w:w="2067" w:type="dxa"/>
            <w:gridSpan w:val="3"/>
            <w:tcBorders>
              <w:top w:val="single" w:sz="4" w:space="0" w:color="auto"/>
            </w:tcBorders>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8</w:t>
            </w:r>
          </w:p>
        </w:tc>
        <w:tc>
          <w:tcPr>
            <w:tcW w:w="1345" w:type="dxa"/>
            <w:gridSpan w:val="2"/>
            <w:tcBorders>
              <w:top w:val="single" w:sz="4" w:space="0" w:color="auto"/>
            </w:tcBorders>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0-40</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Amygdalou 2004</w:t>
            </w:r>
            <w:r w:rsidRPr="00F02245">
              <w:rPr>
                <w:rFonts w:ascii="Arial" w:eastAsia="Times New Roman" w:hAnsi="Arial" w:cs="Arial"/>
                <w:sz w:val="20"/>
                <w:szCs w:val="20"/>
                <w:lang w:eastAsia="en-GB"/>
              </w:rPr>
              <w:fldChar w:fldCharType="begin">
                <w:fldData xml:space="preserve">PEVuZE5vdGU+PENpdGU+PEF1dGhvcj5BbXlnZGFsb3U8L0F1dGhvcj48WWVhcj4yMDA0PC9ZZWFy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BbXlnZGFsb3U8L0F1dGhvcj48WWVhcj4yMDA0PC9ZZWFy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98</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3-2004</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5</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32</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adal 2011</w:t>
            </w:r>
            <w:r w:rsidRPr="00F02245">
              <w:rPr>
                <w:rFonts w:ascii="Arial" w:eastAsia="Times New Roman" w:hAnsi="Arial" w:cs="Arial"/>
                <w:sz w:val="20"/>
                <w:szCs w:val="20"/>
                <w:lang w:eastAsia="en-GB"/>
              </w:rPr>
              <w:fldChar w:fldCharType="begin">
                <w:fldData xml:space="preserve">PEVuZE5vdGU+PENpdGU+PEF1dGhvcj5CYWRhbDwvQXV0aG9yPjxZZWFyPjIwMTE8L1llYXI+PFJl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CYWRhbDwvQXV0aG9yPjxZZWFyPjIwMTE8L1llYXI+PFJl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99</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0</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3</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0 ± 21</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araka 1994</w:t>
            </w:r>
            <w:r w:rsidRPr="00F02245">
              <w:rPr>
                <w:rFonts w:ascii="Arial" w:eastAsia="Times New Roman" w:hAnsi="Arial" w:cs="Arial"/>
                <w:sz w:val="20"/>
                <w:szCs w:val="20"/>
                <w:lang w:eastAsia="en-GB"/>
              </w:rPr>
              <w:fldChar w:fldCharType="begin">
                <w:fldData xml:space="preserve">PEVuZE5vdGU+PENpdGU+PEF1dGhvcj5CYXJha2E8L0F1dGhvcj48WWVhcj4xOTk0PC9ZZWFyPjxS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CYXJha2E8L0F1dGhvcj48WWVhcj4xOTk0PC9ZZWFyPjxS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00</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5</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3</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0-90</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arnas 1994</w:t>
            </w:r>
            <w:r w:rsidRPr="00F02245">
              <w:rPr>
                <w:rFonts w:ascii="Arial" w:eastAsia="Times New Roman" w:hAnsi="Arial" w:cs="Arial"/>
                <w:sz w:val="20"/>
                <w:szCs w:val="20"/>
                <w:lang w:eastAsia="en-GB"/>
              </w:rPr>
              <w:fldChar w:fldCharType="begin">
                <w:fldData xml:space="preserve">PEVuZE5vdGU+PENpdGU+PEF1dGhvcj5CYXJuYXM8L0F1dGhvcj48WWVhcj4xOTk0PC9ZZWFyPjxS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CYXJuYXM8L0F1dGhvcj48WWVhcj4xOTk0PC9ZZWFyPjxS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01</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1</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9</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ensenor 2003</w:t>
            </w:r>
            <w:r w:rsidRPr="00F02245">
              <w:rPr>
                <w:rFonts w:ascii="Arial" w:eastAsia="Times New Roman" w:hAnsi="Arial" w:cs="Arial"/>
                <w:sz w:val="20"/>
                <w:szCs w:val="20"/>
                <w:lang w:eastAsia="en-GB"/>
              </w:rPr>
              <w:fldChar w:fldCharType="begin">
                <w:fldData xml:space="preserve">PEVuZE5vdGU+PENpdGU+PEF1dGhvcj5CZW5zZW5vcjwvQXV0aG9yPjxZZWFyPjIwMDM8L1llYXI+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CZW5zZW5vcjwvQXV0aG9yPjxZZWFyPjIwMDM8L1llYXI+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02</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6.2</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ensenor 2007</w:t>
            </w:r>
            <w:r w:rsidRPr="00F02245">
              <w:rPr>
                <w:rFonts w:ascii="Arial" w:eastAsia="Times New Roman" w:hAnsi="Arial" w:cs="Arial"/>
                <w:sz w:val="20"/>
                <w:szCs w:val="20"/>
                <w:lang w:eastAsia="en-GB"/>
              </w:rPr>
              <w:fldChar w:fldCharType="begin">
                <w:fldData xml:space="preserve">PEVuZE5vdGU+PENpdGU+PEF1dGhvcj5CZW5zZW5vcjwvQXV0aG9yPjxZZWFyPjIwMDc8L1llYXI+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CZW5zZW5vcjwvQXV0aG9yPjxZZWFyPjIwMDc8L1llYXI+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03</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595</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9</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45</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ergman 1983</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Bergman&lt;/Author&gt;&lt;Year&gt;1983&lt;/Year&gt;&lt;RecNum&gt;20&lt;/RecNum&gt;&lt;DisplayText&gt;&lt;style face="superscript"&gt;104&lt;/style&gt;&lt;/DisplayText&gt;&lt;record&gt;&lt;rec-number&gt;20&lt;/rec-number&gt;&lt;foreign-keys&gt;&lt;key app="EN" db-id="vtdzts02mez2aqezrs6vvszy292zrevtsvaa" timestamp="1498111284"&gt;20&lt;/key&gt;&lt;/foreign-keys&gt;&lt;ref-type name="Journal Article"&gt;17&lt;/ref-type&gt;&lt;contributors&gt;&lt;authors&gt;&lt;author&gt;Bergman, N. A.&lt;/author&gt;&lt;author&gt;Tien, Y. K.&lt;/author&gt;&lt;/authors&gt;&lt;/contributors&gt;&lt;titles&gt;&lt;title&gt;Contribution of the closure of pulmonary units to impaired oxygenation during anesthesia&lt;/title&gt;&lt;secondary-title&gt;Anesthesiology&lt;/secondary-title&gt;&lt;alt-title&gt;Anesthesiology&lt;/alt-title&gt;&lt;/titles&gt;&lt;periodical&gt;&lt;full-title&gt;Anesthesiology&lt;/full-title&gt;&lt;/periodical&gt;&lt;alt-periodical&gt;&lt;full-title&gt;Anesthesiology&lt;/full-title&gt;&lt;/alt-periodical&gt;&lt;pages&gt;395-401&lt;/pages&gt;&lt;volume&gt;59&lt;/volume&gt;&lt;number&gt;5&lt;/number&gt;&lt;edition&gt;1983/11/01&lt;/edition&gt;&lt;keywords&gt;&lt;keyword&gt;*Anesthesia, General&lt;/keyword&gt;&lt;keyword&gt;Closing Volume&lt;/keyword&gt;&lt;keyword&gt;Humans&lt;/keyword&gt;&lt;keyword&gt;Oxygen/*physiology&lt;/keyword&gt;&lt;keyword&gt;Partial Pressure&lt;/keyword&gt;&lt;keyword&gt;*Positive-Pressure Respiration&lt;/keyword&gt;&lt;keyword&gt;Residual Volume&lt;/keyword&gt;&lt;keyword&gt;Respiration, Artificial&lt;/keyword&gt;&lt;keyword&gt;Tidal Volume&lt;/keyword&gt;&lt;/keywords&gt;&lt;dates&gt;&lt;year&gt;1983&lt;/year&gt;&lt;pub-dates&gt;&lt;date&gt;Nov&lt;/date&gt;&lt;/pub-dates&gt;&lt;/dates&gt;&lt;isbn&gt;0003-3022 (Print)&amp;#xD;0003-3022&lt;/isbn&gt;&lt;accession-num&gt;6356992&lt;/accession-num&gt;&lt;urls&gt;&lt;related-urls&gt;&lt;url&gt;http://anesthesiology.pubs.asahq.org/data/journals/jasa/931428/0000542-198311000-00006.pdf&lt;/url&gt;&lt;/related-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04</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1</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36</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ilgi 2011</w:t>
            </w:r>
            <w:r w:rsidRPr="00F02245">
              <w:rPr>
                <w:rFonts w:ascii="Arial" w:eastAsia="Times New Roman" w:hAnsi="Arial" w:cs="Arial"/>
                <w:sz w:val="20"/>
                <w:szCs w:val="20"/>
                <w:lang w:eastAsia="en-GB"/>
              </w:rPr>
              <w:fldChar w:fldCharType="begin">
                <w:fldData xml:space="preserve">PEVuZE5vdGU+PENpdGU+PEF1dGhvcj5CaWxnaTwvQXV0aG9yPjxZZWFyPjIwMTE8L1llYXI+PFJl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CaWxnaTwvQXV0aG9yPjxZZWFyPjIwMTE8L1llYXI+PFJl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05</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50</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9.9</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46 ± 22</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lattner 2008</w:t>
            </w:r>
            <w:r w:rsidRPr="00F02245">
              <w:rPr>
                <w:rFonts w:ascii="Arial" w:eastAsia="Times New Roman" w:hAnsi="Arial" w:cs="Arial"/>
                <w:sz w:val="20"/>
                <w:szCs w:val="20"/>
                <w:lang w:eastAsia="en-GB"/>
              </w:rPr>
              <w:fldChar w:fldCharType="begin">
                <w:fldData xml:space="preserve">PEVuZE5vdGU+PENpdGU+PEF1dGhvcj5CbGF0dG5lcjwvQXV0aG9yPjxZZWFyPjIwMDg8L1llYXI+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CbGF0dG5lcjwvQXV0aG9yPjxZZWFyPjIwMDg8L1llYXI+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06</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6-2007</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55</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6</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33 ± 85</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öhm 2009</w:t>
            </w:r>
            <w:r w:rsidRPr="00F02245">
              <w:rPr>
                <w:rFonts w:ascii="Arial" w:eastAsia="Times New Roman" w:hAnsi="Arial" w:cs="Arial"/>
                <w:sz w:val="20"/>
                <w:szCs w:val="20"/>
                <w:lang w:eastAsia="en-GB"/>
              </w:rPr>
              <w:fldChar w:fldCharType="begin">
                <w:fldData xml:space="preserve">PEVuZE5vdGU+PENpdGU+PEF1dGhvcj5Cb2htPC9BdXRob3I+PFllYXI+MjAwOTwvWWVhcj48UmVj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Cb2htPC9BdXRob3I+PFllYXI+MjAwOTwvWWVhcj48UmVj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07</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1</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8</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oker 2004</w:t>
            </w:r>
            <w:r w:rsidRPr="00F02245">
              <w:rPr>
                <w:rFonts w:ascii="Arial" w:eastAsia="Times New Roman" w:hAnsi="Arial" w:cs="Arial"/>
                <w:sz w:val="20"/>
                <w:szCs w:val="20"/>
                <w:lang w:eastAsia="en-GB"/>
              </w:rPr>
              <w:fldChar w:fldCharType="begin">
                <w:fldData xml:space="preserve">PEVuZE5vdGU+PENpdGU+PEF1dGhvcj5Cb2tlcjwvQXV0aG9yPjxZZWFyPjIwMDQ8L1llYXI+PFJl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Cb2tlcjwvQXV0aG9yPjxZZWFyPjIwMDQ8L1llYXI+PFJl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08</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41</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9.5</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 xml:space="preserve">up to 360 </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ratzke 1998</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Bratzke&lt;/Author&gt;&lt;Year&gt;1998&lt;/Year&gt;&lt;RecNum&gt;29&lt;/RecNum&gt;&lt;DisplayText&gt;&lt;style face="superscript"&gt;109&lt;/style&gt;&lt;/DisplayText&gt;&lt;record&gt;&lt;rec-number&gt;29&lt;/rec-number&gt;&lt;foreign-keys&gt;&lt;key app="EN" db-id="vtdzts02mez2aqezrs6vvszy292zrevtsvaa" timestamp="1498111284"&gt;29&lt;/key&gt;&lt;/foreign-keys&gt;&lt;ref-type name="Electronic Article"&gt;43&lt;/ref-type&gt;&lt;contributors&gt;&lt;authors&gt;&lt;author&gt;Bratzke, E.&lt;/author&gt;&lt;author&gt;Downs, J. B.&lt;/author&gt;&lt;author&gt;Smith, R. A.&lt;/author&gt;&lt;/authors&gt;&lt;/contributors&gt;&lt;titles&gt;&lt;title&gt;Intermittent CPAP: A new mode of ventilation during general anesthesia&lt;/title&gt;&lt;secondary-title&gt;Anesthesiology&lt;/secondary-title&gt;&lt;/titles&gt;&lt;periodical&gt;&lt;full-title&gt;Anesthesiology&lt;/full-title&gt;&lt;/periodical&gt;&lt;pages&gt;334-40&lt;/pages&gt;&lt;volume&gt;89&lt;/volume&gt;&lt;number&gt;2&lt;/number&gt;&lt;keywords&gt;&lt;keyword&gt;adult // aged // airway pressure // arterial carbon dioxide tension // article // artificial ventilation // clinical article // end tidal carbon dioxide tension // female // general anesthesia // human // intermethod comparison // intermittent positive&lt;/keyword&gt;&lt;/keywords&gt;&lt;dates&gt;&lt;year&gt;1998&lt;/year&gt;&lt;/dates&gt;&lt;accession-num&gt;CN-00359140&lt;/accession-num&gt;&lt;work-type&gt;Journal: Article&lt;/work-type&gt;&lt;urls&gt;&lt;related-urls&gt;&lt;url&gt;http://onlinelibrary.wiley.com/o/cochrane/clcentral/articles/140/CN-00359140/frame.html&lt;/url&gt;&lt;url&gt;http://graphics.tx.ovid.com/ovftpdfs/FPDDNCIBGGGFGE00/fs046/ovft/live/gv023/00000542/00000542-199808000-00008.pdf&lt;/url&gt;&lt;/related-urls&gt;&lt;/urls&gt;&lt;electronic-resource-num&gt;10.1097/00000542-199808000-00008&lt;/electronic-resource-num&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09</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Cross-over</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24</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0</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2</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Bures 1996</w:t>
            </w:r>
            <w:r w:rsidRPr="00F02245">
              <w:rPr>
                <w:rFonts w:ascii="Arial" w:eastAsia="Times New Roman" w:hAnsi="Arial" w:cs="Arial"/>
                <w:sz w:val="20"/>
                <w:szCs w:val="20"/>
                <w:lang w:eastAsia="en-GB"/>
              </w:rPr>
              <w:fldChar w:fldCharType="begin">
                <w:fldData xml:space="preserve">PEVuZE5vdGU+PENpdGU+PEF1dGhvcj5CdXJlczwvQXV0aG9yPjxZZWFyPjE5OTY8L1llYXI+PFJl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CdXJlczwvQXV0aG9yPjxZZWFyPjE5OTY8L1llYXI+PFJl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10</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5</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8.5</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04 ± 26</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Cadi 2008</w:t>
            </w:r>
            <w:r w:rsidRPr="00F02245">
              <w:rPr>
                <w:rFonts w:ascii="Arial" w:eastAsia="Times New Roman" w:hAnsi="Arial" w:cs="Arial"/>
                <w:sz w:val="20"/>
                <w:szCs w:val="20"/>
                <w:lang w:eastAsia="en-GB"/>
              </w:rPr>
              <w:fldChar w:fldCharType="begin">
                <w:fldData xml:space="preserve">PEVuZE5vdGU+PENpdGU+PEF1dGhvcj5DYWRpPC9BdXRob3I+PFllYXI+MjAwODwvWWVhcj48UmVj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DYWRpPC9BdXRob3I+PFllYXI+MjAwODwvWWVhcj48UmVj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11</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5</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593</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36</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0</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78 (44-193)</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Cai 2007</w:t>
            </w:r>
            <w:r w:rsidRPr="00F02245">
              <w:rPr>
                <w:rFonts w:ascii="Arial" w:eastAsia="Times New Roman" w:hAnsi="Arial" w:cs="Arial"/>
                <w:sz w:val="20"/>
                <w:szCs w:val="20"/>
                <w:lang w:eastAsia="en-GB"/>
              </w:rPr>
              <w:fldChar w:fldCharType="begin">
                <w:fldData xml:space="preserve">PEVuZE5vdGU+PENpdGU+PEF1dGhvcj5DYWk8L0F1dGhvcj48WWVhcj4yMDA3PC9ZZWFyPjxSZWNO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DYWk8L0F1dGhvcj48WWVhcj4yMDA3PC9ZZWFyPjxSZWNO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12</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8</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7</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29 ± 159</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Chalhoub 2007</w:t>
            </w:r>
            <w:r w:rsidRPr="00F02245">
              <w:rPr>
                <w:rFonts w:ascii="Arial" w:eastAsia="Times New Roman" w:hAnsi="Arial" w:cs="Arial"/>
                <w:sz w:val="20"/>
                <w:szCs w:val="20"/>
                <w:lang w:eastAsia="en-GB"/>
              </w:rPr>
              <w:fldChar w:fldCharType="begin">
                <w:fldData xml:space="preserve">PEVuZE5vdGU+PENpdGU+PEF1dGhvcj5DaGFsaG91YjwvQXV0aG9yPjxZZWFyPjIwMDc8L1llYXI+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DaGFsaG91YjwvQXV0aG9yPjxZZWFyPjIwMDc8L1llYXI+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13</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5</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52</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6</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 - 40</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lastRenderedPageBreak/>
              <w:t>Chalon 1984</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Chalon&lt;/Author&gt;&lt;Year&gt;1984&lt;/Year&gt;&lt;RecNum&gt;40&lt;/RecNum&gt;&lt;DisplayText&gt;&lt;style face="superscript"&gt;114&lt;/style&gt;&lt;/DisplayText&gt;&lt;record&gt;&lt;rec-number&gt;40&lt;/rec-number&gt;&lt;foreign-keys&gt;&lt;key app="EN" db-id="vtdzts02mez2aqezrs6vvszy292zrevtsvaa" timestamp="1498111285"&gt;40&lt;/key&gt;&lt;/foreign-keys&gt;&lt;ref-type name="Journal Article"&gt;17&lt;/ref-type&gt;&lt;contributors&gt;&lt;authors&gt;&lt;author&gt;Chalon, J.&lt;/author&gt;&lt;author&gt;Markham, J. P.&lt;/author&gt;&lt;author&gt;Ali, M. M.&lt;/author&gt;&lt;author&gt;Ramanathan, S.&lt;/author&gt;&lt;author&gt;Turndorf, H.&lt;/author&gt;&lt;/authors&gt;&lt;/contributors&gt;&lt;titles&gt;&lt;title&gt;The pall ultipor breathing circuit filter--an efficient heat and moisture exchanger&lt;/title&gt;&lt;secondary-title&gt;Anesth Analg&lt;/secondary-title&gt;&lt;alt-title&gt;Anesthesia and analgesia&lt;/alt-title&gt;&lt;/titles&gt;&lt;periodical&gt;&lt;full-title&gt;Anesth Analg&lt;/full-title&gt;&lt;abbr-1&gt;Anesthesia and analgesia&lt;/abbr-1&gt;&lt;/periodical&gt;&lt;alt-periodical&gt;&lt;full-title&gt;Anesthesia and analgesia&lt;/full-title&gt;&lt;/alt-periodical&gt;&lt;pages&gt;566-70&lt;/pages&gt;&lt;volume&gt;63&lt;/volume&gt;&lt;number&gt;6&lt;/number&gt;&lt;edition&gt;1984/06/01&lt;/edition&gt;&lt;keywords&gt;&lt;keyword&gt;Adult&lt;/keyword&gt;&lt;keyword&gt;Aged&lt;/keyword&gt;&lt;keyword&gt;Anesthesiology/*instrumentation&lt;/keyword&gt;&lt;keyword&gt;*Body Temperature&lt;/keyword&gt;&lt;keyword&gt;Female&lt;/keyword&gt;&lt;keyword&gt;Filtration/*instrumentation&lt;/keyword&gt;&lt;keyword&gt;Humans&lt;/keyword&gt;&lt;keyword&gt;*Humidity&lt;/keyword&gt;&lt;keyword&gt;Male&lt;/keyword&gt;&lt;keyword&gt;Middle Aged&lt;/keyword&gt;&lt;keyword&gt;Respiration, Artificial/instrumentation&lt;/keyword&gt;&lt;keyword&gt;Tidal Volume&lt;/keyword&gt;&lt;/keywords&gt;&lt;dates&gt;&lt;year&gt;1984&lt;/year&gt;&lt;pub-dates&gt;&lt;date&gt;Jun&lt;/date&gt;&lt;/pub-dates&gt;&lt;/dates&gt;&lt;isbn&gt;0003-2999 (Print)&amp;#xD;0003-2999&lt;/isbn&gt;&lt;accession-num&gt;6731877&lt;/accession-num&gt;&lt;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14</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6</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2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8</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56 ±24</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Chaney 2000</w:t>
            </w:r>
            <w:r w:rsidRPr="00F02245">
              <w:rPr>
                <w:rFonts w:ascii="Arial" w:eastAsia="Times New Roman" w:hAnsi="Arial" w:cs="Arial"/>
                <w:sz w:val="20"/>
                <w:szCs w:val="20"/>
                <w:lang w:eastAsia="en-GB"/>
              </w:rPr>
              <w:fldChar w:fldCharType="begin">
                <w:fldData xml:space="preserve">PEVuZE5vdGU+PENpdGU+PEF1dGhvcj5DaGFuZXk8L0F1dGhvcj48WWVhcj4yMDAwPC9ZZWFyPjxS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DaGFuZXk8L0F1dGhvcj48WWVhcj4yMDAwPC9ZZWFyPjxS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15</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9</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13</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8</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02 ± 264</w:t>
            </w:r>
          </w:p>
        </w:tc>
      </w:tr>
      <w:tr w:rsidR="00B652A1" w:rsidRPr="00F02245" w:rsidTr="00B652A1">
        <w:trPr>
          <w:trHeight w:val="454"/>
        </w:trPr>
        <w:tc>
          <w:tcPr>
            <w:tcW w:w="2015" w:type="dxa"/>
            <w:shd w:val="clear" w:color="auto" w:fill="auto"/>
            <w:noWrap/>
            <w:vAlign w:val="center"/>
          </w:tcPr>
          <w:p w:rsidR="00B652A1" w:rsidRPr="00B652A1" w:rsidRDefault="00B652A1" w:rsidP="00B4186D">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Choi 2011</w:t>
            </w:r>
            <w:r w:rsidRPr="00B652A1">
              <w:rPr>
                <w:rFonts w:ascii="Arial" w:eastAsia="Times New Roman" w:hAnsi="Arial" w:cs="Arial"/>
                <w:sz w:val="20"/>
                <w:szCs w:val="20"/>
                <w:lang w:eastAsia="en-GB"/>
              </w:rPr>
              <w:fldChar w:fldCharType="begin">
                <w:fldData xml:space="preserve">PEVuZE5vdGU+PENpdGU+PEF1dGhvcj5DaG9pPC9BdXRob3I+PFllYXI+MjAxMTwvWWVhcj48UmVj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DaG9pPC9BdXRob3I+PFllYXI+MjAxMTwvWWVhcj48UmVj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B652A1">
              <w:rPr>
                <w:rFonts w:ascii="Arial" w:eastAsia="Times New Roman" w:hAnsi="Arial" w:cs="Arial"/>
                <w:sz w:val="20"/>
                <w:szCs w:val="20"/>
                <w:lang w:eastAsia="en-GB"/>
              </w:rPr>
            </w:r>
            <w:r w:rsidRPr="00B652A1">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16</w:t>
            </w:r>
            <w:r w:rsidRPr="00B652A1">
              <w:rPr>
                <w:rFonts w:ascii="Arial" w:eastAsia="Times New Roman" w:hAnsi="Arial" w:cs="Arial"/>
                <w:sz w:val="20"/>
                <w:szCs w:val="20"/>
                <w:lang w:eastAsia="en-GB"/>
              </w:rPr>
              <w:fldChar w:fldCharType="end"/>
            </w:r>
            <w:r w:rsidRPr="00B652A1">
              <w:rPr>
                <w:rFonts w:ascii="Arial" w:eastAsia="Times New Roman" w:hAnsi="Arial" w:cs="Arial"/>
                <w:sz w:val="20"/>
                <w:szCs w:val="20"/>
                <w:lang w:eastAsia="en-GB"/>
              </w:rPr>
              <w:t xml:space="preserve"> </w:t>
            </w:r>
          </w:p>
        </w:tc>
        <w:tc>
          <w:tcPr>
            <w:tcW w:w="1834" w:type="dxa"/>
            <w:shd w:val="clear" w:color="auto" w:fill="auto"/>
            <w:noWrap/>
            <w:vAlign w:val="center"/>
          </w:tcPr>
          <w:p w:rsidR="00B652A1" w:rsidRPr="00B652A1" w:rsidRDefault="00B652A1" w:rsidP="00682A64">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n.a.</w:t>
            </w:r>
          </w:p>
        </w:tc>
        <w:tc>
          <w:tcPr>
            <w:tcW w:w="2970" w:type="dxa"/>
            <w:shd w:val="clear" w:color="auto" w:fill="auto"/>
            <w:noWrap/>
            <w:vAlign w:val="center"/>
          </w:tcPr>
          <w:p w:rsidR="00B652A1" w:rsidRPr="00B652A1" w:rsidRDefault="00B652A1" w:rsidP="00682A64">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RCT</w:t>
            </w:r>
          </w:p>
        </w:tc>
        <w:tc>
          <w:tcPr>
            <w:tcW w:w="1276" w:type="dxa"/>
            <w:shd w:val="clear" w:color="auto" w:fill="auto"/>
            <w:noWrap/>
            <w:vAlign w:val="center"/>
          </w:tcPr>
          <w:p w:rsidR="00B652A1" w:rsidRPr="00B652A1" w:rsidRDefault="00B652A1" w:rsidP="00682A64">
            <w:pPr>
              <w:spacing w:after="0" w:line="240" w:lineRule="auto"/>
              <w:jc w:val="right"/>
              <w:rPr>
                <w:rFonts w:ascii="Arial" w:eastAsia="Times New Roman" w:hAnsi="Arial" w:cs="Arial"/>
                <w:sz w:val="20"/>
                <w:szCs w:val="20"/>
                <w:lang w:eastAsia="en-GB"/>
              </w:rPr>
            </w:pPr>
            <w:r w:rsidRPr="00B652A1">
              <w:rPr>
                <w:rFonts w:ascii="Arial" w:eastAsia="Times New Roman" w:hAnsi="Arial" w:cs="Arial"/>
                <w:sz w:val="20"/>
                <w:szCs w:val="20"/>
                <w:lang w:eastAsia="en-GB"/>
              </w:rPr>
              <w:t>8</w:t>
            </w:r>
          </w:p>
        </w:tc>
        <w:tc>
          <w:tcPr>
            <w:tcW w:w="1559" w:type="dxa"/>
            <w:gridSpan w:val="2"/>
            <w:shd w:val="clear" w:color="auto" w:fill="auto"/>
            <w:noWrap/>
            <w:vAlign w:val="center"/>
          </w:tcPr>
          <w:p w:rsidR="00B652A1" w:rsidRPr="00B652A1" w:rsidRDefault="00B652A1" w:rsidP="00682A64">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ml/kg ABW</w:t>
            </w:r>
          </w:p>
        </w:tc>
        <w:tc>
          <w:tcPr>
            <w:tcW w:w="983" w:type="dxa"/>
            <w:shd w:val="clear" w:color="auto" w:fill="auto"/>
            <w:noWrap/>
            <w:vAlign w:val="center"/>
          </w:tcPr>
          <w:p w:rsidR="00B652A1" w:rsidRPr="00B652A1" w:rsidRDefault="00B652A1" w:rsidP="00682A64">
            <w:pPr>
              <w:spacing w:after="0"/>
              <w:jc w:val="center"/>
              <w:rPr>
                <w:rFonts w:ascii="Arial" w:hAnsi="Arial" w:cs="Arial"/>
                <w:sz w:val="20"/>
                <w:szCs w:val="20"/>
              </w:rPr>
            </w:pPr>
            <w:r w:rsidRPr="00B652A1">
              <w:rPr>
                <w:rFonts w:ascii="Arial" w:hAnsi="Arial" w:cs="Arial"/>
                <w:sz w:val="20"/>
                <w:szCs w:val="20"/>
              </w:rPr>
              <w:t>34</w:t>
            </w:r>
          </w:p>
        </w:tc>
        <w:tc>
          <w:tcPr>
            <w:tcW w:w="2067" w:type="dxa"/>
            <w:gridSpan w:val="3"/>
            <w:shd w:val="clear" w:color="auto" w:fill="auto"/>
            <w:noWrap/>
            <w:vAlign w:val="center"/>
          </w:tcPr>
          <w:p w:rsidR="00B652A1" w:rsidRPr="00B652A1" w:rsidRDefault="00B652A1" w:rsidP="00682A64">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62.9</w:t>
            </w:r>
          </w:p>
        </w:tc>
        <w:tc>
          <w:tcPr>
            <w:tcW w:w="1345" w:type="dxa"/>
            <w:gridSpan w:val="2"/>
          </w:tcPr>
          <w:p w:rsidR="00B652A1" w:rsidRPr="00B652A1" w:rsidRDefault="00B652A1" w:rsidP="00682A64">
            <w:pPr>
              <w:spacing w:before="120"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tcPr>
          <w:p w:rsidR="00B652A1" w:rsidRPr="00B652A1" w:rsidRDefault="00B652A1" w:rsidP="00B4186D">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Cinnella 2013</w:t>
            </w:r>
            <w:r w:rsidRPr="00B652A1">
              <w:rPr>
                <w:rFonts w:ascii="Arial" w:eastAsia="Times New Roman" w:hAnsi="Arial" w:cs="Arial"/>
                <w:sz w:val="20"/>
                <w:szCs w:val="20"/>
                <w:lang w:eastAsia="en-GB"/>
              </w:rPr>
              <w:fldChar w:fldCharType="begin">
                <w:fldData xml:space="preserve">PEVuZE5vdGU+PENpdGU+PEF1dGhvcj5DaW5uZWxsYTwvQXV0aG9yPjxZZWFyPjIwMTM8L1llYXI+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DaW5uZWxsYTwvQXV0aG9yPjxZZWFyPjIwMTM8L1llYXI+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B652A1">
              <w:rPr>
                <w:rFonts w:ascii="Arial" w:eastAsia="Times New Roman" w:hAnsi="Arial" w:cs="Arial"/>
                <w:sz w:val="20"/>
                <w:szCs w:val="20"/>
                <w:lang w:eastAsia="en-GB"/>
              </w:rPr>
            </w:r>
            <w:r w:rsidRPr="00B652A1">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17</w:t>
            </w:r>
            <w:r w:rsidRPr="00B652A1">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tcPr>
          <w:p w:rsidR="00B652A1" w:rsidRPr="00B652A1" w:rsidRDefault="00B652A1" w:rsidP="00ED2F0A">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2011</w:t>
            </w:r>
          </w:p>
        </w:tc>
        <w:tc>
          <w:tcPr>
            <w:tcW w:w="2970" w:type="dxa"/>
            <w:shd w:val="clear" w:color="auto" w:fill="F2F2F2" w:themeFill="background1" w:themeFillShade="F2"/>
            <w:noWrap/>
            <w:vAlign w:val="center"/>
          </w:tcPr>
          <w:p w:rsidR="00B652A1" w:rsidRPr="00B652A1" w:rsidRDefault="00B652A1" w:rsidP="00ED2F0A">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tcPr>
          <w:p w:rsidR="00B652A1" w:rsidRPr="00B652A1" w:rsidRDefault="00B652A1" w:rsidP="00ED2F0A">
            <w:pPr>
              <w:spacing w:after="0" w:line="240" w:lineRule="auto"/>
              <w:jc w:val="right"/>
              <w:rPr>
                <w:rFonts w:ascii="Arial" w:eastAsia="Times New Roman" w:hAnsi="Arial" w:cs="Arial"/>
                <w:sz w:val="20"/>
                <w:szCs w:val="20"/>
                <w:lang w:eastAsia="en-GB"/>
              </w:rPr>
            </w:pPr>
            <w:r w:rsidRPr="00B652A1">
              <w:rPr>
                <w:rFonts w:ascii="Arial" w:eastAsia="Times New Roman" w:hAnsi="Arial" w:cs="Arial"/>
                <w:sz w:val="20"/>
                <w:szCs w:val="20"/>
                <w:lang w:eastAsia="en-GB"/>
              </w:rPr>
              <w:t>9.0</w:t>
            </w:r>
          </w:p>
        </w:tc>
        <w:tc>
          <w:tcPr>
            <w:tcW w:w="1559" w:type="dxa"/>
            <w:gridSpan w:val="2"/>
            <w:shd w:val="clear" w:color="auto" w:fill="F2F2F2" w:themeFill="background1" w:themeFillShade="F2"/>
            <w:noWrap/>
            <w:vAlign w:val="center"/>
          </w:tcPr>
          <w:p w:rsidR="00B652A1" w:rsidRPr="00B652A1" w:rsidRDefault="00B652A1" w:rsidP="00ED2F0A">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tcPr>
          <w:p w:rsidR="00B652A1" w:rsidRPr="00B652A1" w:rsidRDefault="00B652A1" w:rsidP="00ED2F0A">
            <w:pPr>
              <w:spacing w:after="0"/>
              <w:jc w:val="center"/>
              <w:rPr>
                <w:rFonts w:ascii="Arial" w:hAnsi="Arial" w:cs="Arial"/>
                <w:sz w:val="20"/>
                <w:szCs w:val="20"/>
              </w:rPr>
            </w:pPr>
            <w:r w:rsidRPr="00B652A1">
              <w:rPr>
                <w:rFonts w:ascii="Arial" w:hAnsi="Arial" w:cs="Arial"/>
                <w:sz w:val="20"/>
                <w:szCs w:val="20"/>
              </w:rPr>
              <w:t>29</w:t>
            </w:r>
          </w:p>
        </w:tc>
        <w:tc>
          <w:tcPr>
            <w:tcW w:w="2067" w:type="dxa"/>
            <w:gridSpan w:val="3"/>
            <w:shd w:val="clear" w:color="auto" w:fill="F2F2F2" w:themeFill="background1" w:themeFillShade="F2"/>
            <w:noWrap/>
            <w:vAlign w:val="center"/>
          </w:tcPr>
          <w:p w:rsidR="00B652A1" w:rsidRPr="00B652A1" w:rsidRDefault="00B652A1" w:rsidP="00ED2F0A">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39</w:t>
            </w:r>
          </w:p>
        </w:tc>
        <w:tc>
          <w:tcPr>
            <w:tcW w:w="1345" w:type="dxa"/>
            <w:gridSpan w:val="2"/>
            <w:shd w:val="clear" w:color="auto" w:fill="F2F2F2" w:themeFill="background1" w:themeFillShade="F2"/>
          </w:tcPr>
          <w:p w:rsidR="00B652A1" w:rsidRPr="00B652A1" w:rsidRDefault="00B652A1" w:rsidP="00ED2F0A">
            <w:pPr>
              <w:spacing w:before="120"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90 ± 15</w:t>
            </w:r>
          </w:p>
        </w:tc>
      </w:tr>
      <w:tr w:rsidR="00B652A1" w:rsidRPr="00F02245" w:rsidTr="00911BFE">
        <w:trPr>
          <w:trHeight w:val="454"/>
        </w:trPr>
        <w:tc>
          <w:tcPr>
            <w:tcW w:w="2015" w:type="dxa"/>
            <w:shd w:val="clear" w:color="auto" w:fill="auto"/>
            <w:noWrap/>
            <w:vAlign w:val="center"/>
          </w:tcPr>
          <w:p w:rsidR="00B652A1" w:rsidRPr="00B652A1" w:rsidRDefault="00B652A1" w:rsidP="00B4186D">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Claxton 2003</w:t>
            </w:r>
            <w:r w:rsidRPr="00B652A1">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Claxton&lt;/Author&gt;&lt;Year&gt;2003&lt;/Year&gt;&lt;RecNum&gt;46&lt;/RecNum&gt;&lt;DisplayText&gt;&lt;style face="superscript"&gt;118&lt;/style&gt;&lt;/DisplayText&gt;&lt;record&gt;&lt;rec-number&gt;46&lt;/rec-number&gt;&lt;foreign-keys&gt;&lt;key app="EN" db-id="vtdzts02mez2aqezrs6vvszy292zrevtsvaa" timestamp="1498111285"&gt;46&lt;/key&gt;&lt;/foreign-keys&gt;&lt;ref-type name="Journal Article"&gt;17&lt;/ref-type&gt;&lt;contributors&gt;&lt;authors&gt;&lt;author&gt;Claxton, B. A.&lt;/author&gt;&lt;author&gt;Morgan, P.&lt;/author&gt;&lt;author&gt;McKeague, H.&lt;/author&gt;&lt;author&gt;Mulpur, A.&lt;/author&gt;&lt;author&gt;Berridge, J.&lt;/author&gt;&lt;/authors&gt;&lt;/contributors&gt;&lt;titles&gt;&lt;title&gt;Alveolar recruitment strategy improves arterial oxygenation after cardiopulmonary bypass&lt;/title&gt;&lt;secondary-title&gt;Anaesthesia&lt;/secondary-title&gt;&lt;/titles&gt;&lt;periodical&gt;&lt;full-title&gt;Anaesthesia&lt;/full-title&gt;&lt;/periodical&gt;&lt;pages&gt;111-6&lt;/pages&gt;&lt;volume&gt;58&lt;/volume&gt;&lt;number&gt;2&lt;/number&gt;&lt;dates&gt;&lt;year&gt;2003&lt;/year&gt;&lt;pub-dates&gt;&lt;date&gt;2003&lt;/date&gt;&lt;/pub-dates&gt;&lt;/dates&gt;&lt;isbn&gt;0003-2409&lt;/isbn&gt;&lt;accession-num&gt;MEDLINE:12562405&lt;/accession-num&gt;&lt;urls&gt;&lt;related-urls&gt;&lt;url&gt;&amp;lt;Go to ISI&amp;gt;://MEDLINE:12562405&lt;/url&gt;&lt;url&gt;http://onlinelibrary.wiley.com/store/10.1046/j.1365-2044.2003.02892.x/asset/j.1365-2044.2003.02892.x.pdf?v=1&amp;amp;t=hwvvbxka&amp;amp;s=a34781db98dc2b80eb72908c815d6deb8179d41e&lt;/url&gt;&lt;url&gt;http://onlinelibrary.wiley.com/store/10.1046/j.1365-2044.2003.02892.x/asset/j.1365-2044.2003.02892.x.pdf?v=1&amp;amp;t=j483otsm&amp;amp;s=30de9199363d1cc95b6c472f1a50a04cfa828139&lt;/url&gt;&lt;/related-urls&gt;&lt;/urls&gt;&lt;electronic-resource-num&gt;10.1046/j.1365-2044.2003.02892.x&lt;/electronic-resource-num&gt;&lt;/record&gt;&lt;/Cite&gt;&lt;/EndNote&gt;</w:instrText>
            </w:r>
            <w:r w:rsidRPr="00B652A1">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18</w:t>
            </w:r>
            <w:r w:rsidRPr="00B652A1">
              <w:rPr>
                <w:rFonts w:ascii="Arial" w:eastAsia="Times New Roman" w:hAnsi="Arial" w:cs="Arial"/>
                <w:sz w:val="20"/>
                <w:szCs w:val="20"/>
                <w:lang w:eastAsia="en-GB"/>
              </w:rPr>
              <w:fldChar w:fldCharType="end"/>
            </w:r>
          </w:p>
        </w:tc>
        <w:tc>
          <w:tcPr>
            <w:tcW w:w="1834" w:type="dxa"/>
            <w:shd w:val="clear" w:color="auto" w:fill="auto"/>
            <w:noWrap/>
            <w:vAlign w:val="center"/>
          </w:tcPr>
          <w:p w:rsidR="00B652A1" w:rsidRPr="00B652A1" w:rsidRDefault="00B652A1" w:rsidP="00ED2F0A">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2000-2001</w:t>
            </w:r>
          </w:p>
        </w:tc>
        <w:tc>
          <w:tcPr>
            <w:tcW w:w="2970" w:type="dxa"/>
            <w:shd w:val="clear" w:color="auto" w:fill="auto"/>
            <w:noWrap/>
            <w:vAlign w:val="center"/>
          </w:tcPr>
          <w:p w:rsidR="00B652A1" w:rsidRPr="00B652A1" w:rsidRDefault="00B652A1" w:rsidP="00ED2F0A">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RCT</w:t>
            </w:r>
          </w:p>
        </w:tc>
        <w:tc>
          <w:tcPr>
            <w:tcW w:w="1276" w:type="dxa"/>
            <w:shd w:val="clear" w:color="auto" w:fill="auto"/>
            <w:noWrap/>
            <w:vAlign w:val="center"/>
          </w:tcPr>
          <w:p w:rsidR="00B652A1" w:rsidRPr="00B652A1" w:rsidRDefault="00B652A1" w:rsidP="00ED2F0A">
            <w:pPr>
              <w:spacing w:after="0" w:line="240" w:lineRule="auto"/>
              <w:jc w:val="right"/>
              <w:rPr>
                <w:rFonts w:ascii="Arial" w:eastAsia="Times New Roman" w:hAnsi="Arial" w:cs="Arial"/>
                <w:sz w:val="20"/>
                <w:szCs w:val="20"/>
                <w:lang w:eastAsia="en-GB"/>
              </w:rPr>
            </w:pPr>
            <w:r w:rsidRPr="00B652A1">
              <w:rPr>
                <w:rFonts w:ascii="Arial" w:eastAsia="Times New Roman" w:hAnsi="Arial" w:cs="Arial"/>
                <w:sz w:val="20"/>
                <w:szCs w:val="20"/>
                <w:lang w:eastAsia="en-GB"/>
              </w:rPr>
              <w:t>8</w:t>
            </w:r>
          </w:p>
        </w:tc>
        <w:tc>
          <w:tcPr>
            <w:tcW w:w="1559" w:type="dxa"/>
            <w:gridSpan w:val="2"/>
            <w:shd w:val="clear" w:color="auto" w:fill="auto"/>
            <w:noWrap/>
            <w:vAlign w:val="center"/>
          </w:tcPr>
          <w:p w:rsidR="00B652A1" w:rsidRPr="00B652A1" w:rsidRDefault="00B652A1" w:rsidP="00ED2F0A">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ml/kg ABW</w:t>
            </w:r>
          </w:p>
        </w:tc>
        <w:tc>
          <w:tcPr>
            <w:tcW w:w="983" w:type="dxa"/>
            <w:shd w:val="clear" w:color="auto" w:fill="auto"/>
            <w:noWrap/>
            <w:vAlign w:val="center"/>
          </w:tcPr>
          <w:p w:rsidR="00B652A1" w:rsidRPr="00B652A1" w:rsidRDefault="00B652A1" w:rsidP="00ED2F0A">
            <w:pPr>
              <w:spacing w:after="0"/>
              <w:jc w:val="center"/>
              <w:rPr>
                <w:rFonts w:ascii="Arial" w:hAnsi="Arial" w:cs="Arial"/>
                <w:sz w:val="20"/>
                <w:szCs w:val="20"/>
              </w:rPr>
            </w:pPr>
            <w:r w:rsidRPr="00B652A1">
              <w:rPr>
                <w:rFonts w:ascii="Arial" w:hAnsi="Arial" w:cs="Arial"/>
                <w:sz w:val="20"/>
                <w:szCs w:val="20"/>
              </w:rPr>
              <w:t>78</w:t>
            </w:r>
          </w:p>
        </w:tc>
        <w:tc>
          <w:tcPr>
            <w:tcW w:w="2067" w:type="dxa"/>
            <w:gridSpan w:val="3"/>
            <w:shd w:val="clear" w:color="auto" w:fill="auto"/>
            <w:noWrap/>
            <w:vAlign w:val="center"/>
          </w:tcPr>
          <w:p w:rsidR="00B652A1" w:rsidRPr="00B652A1" w:rsidRDefault="00B652A1" w:rsidP="00ED2F0A">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62.6</w:t>
            </w:r>
          </w:p>
        </w:tc>
        <w:tc>
          <w:tcPr>
            <w:tcW w:w="1345" w:type="dxa"/>
            <w:gridSpan w:val="2"/>
            <w:shd w:val="clear" w:color="auto" w:fill="auto"/>
          </w:tcPr>
          <w:p w:rsidR="00B652A1" w:rsidRPr="00B652A1" w:rsidRDefault="00B652A1" w:rsidP="00ED2F0A">
            <w:pPr>
              <w:spacing w:before="120"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tcPr>
          <w:p w:rsidR="00B652A1" w:rsidRPr="00B652A1" w:rsidRDefault="00B652A1" w:rsidP="00B4186D">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Coriat 1994</w:t>
            </w:r>
            <w:r w:rsidRPr="00B652A1">
              <w:rPr>
                <w:rFonts w:ascii="Arial" w:eastAsia="Times New Roman" w:hAnsi="Arial" w:cs="Arial"/>
                <w:sz w:val="20"/>
                <w:szCs w:val="20"/>
                <w:lang w:eastAsia="en-GB"/>
              </w:rPr>
              <w:fldChar w:fldCharType="begin">
                <w:fldData xml:space="preserve">PEVuZE5vdGU+PENpdGU+PEF1dGhvcj5Db3JpYXQ8L0F1dGhvcj48WWVhcj4xOTk0PC9ZZWFyPjxS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Db3JpYXQ8L0F1dGhvcj48WWVhcj4xOTk0PC9ZZWFyPjxS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B652A1">
              <w:rPr>
                <w:rFonts w:ascii="Arial" w:eastAsia="Times New Roman" w:hAnsi="Arial" w:cs="Arial"/>
                <w:sz w:val="20"/>
                <w:szCs w:val="20"/>
                <w:lang w:eastAsia="en-GB"/>
              </w:rPr>
            </w:r>
            <w:r w:rsidRPr="00B652A1">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19</w:t>
            </w:r>
            <w:r w:rsidRPr="00B652A1">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tcPr>
          <w:p w:rsidR="00B652A1" w:rsidRPr="00B652A1" w:rsidRDefault="00B652A1" w:rsidP="00ED2F0A">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n.a.</w:t>
            </w:r>
          </w:p>
        </w:tc>
        <w:tc>
          <w:tcPr>
            <w:tcW w:w="2970" w:type="dxa"/>
            <w:shd w:val="clear" w:color="auto" w:fill="F2F2F2" w:themeFill="background1" w:themeFillShade="F2"/>
            <w:noWrap/>
            <w:vAlign w:val="center"/>
          </w:tcPr>
          <w:p w:rsidR="00B652A1" w:rsidRPr="00B652A1" w:rsidRDefault="00B652A1" w:rsidP="00ED2F0A">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tcPr>
          <w:p w:rsidR="00B652A1" w:rsidRPr="00B652A1" w:rsidRDefault="00B652A1" w:rsidP="00ED2F0A">
            <w:pPr>
              <w:spacing w:after="0" w:line="240" w:lineRule="auto"/>
              <w:jc w:val="right"/>
              <w:rPr>
                <w:rFonts w:ascii="Arial" w:eastAsia="Times New Roman" w:hAnsi="Arial" w:cs="Arial"/>
                <w:sz w:val="20"/>
                <w:szCs w:val="20"/>
                <w:lang w:eastAsia="en-GB"/>
              </w:rPr>
            </w:pPr>
            <w:r w:rsidRPr="00B652A1">
              <w:rPr>
                <w:rFonts w:ascii="Arial" w:eastAsia="Times New Roman" w:hAnsi="Arial" w:cs="Arial"/>
                <w:sz w:val="20"/>
                <w:szCs w:val="20"/>
                <w:lang w:eastAsia="en-GB"/>
              </w:rPr>
              <w:t xml:space="preserve">12.5 </w:t>
            </w:r>
          </w:p>
        </w:tc>
        <w:tc>
          <w:tcPr>
            <w:tcW w:w="1559" w:type="dxa"/>
            <w:gridSpan w:val="2"/>
            <w:shd w:val="clear" w:color="auto" w:fill="F2F2F2" w:themeFill="background1" w:themeFillShade="F2"/>
            <w:noWrap/>
            <w:vAlign w:val="center"/>
          </w:tcPr>
          <w:p w:rsidR="00B652A1" w:rsidRPr="00B652A1" w:rsidRDefault="00B652A1" w:rsidP="00ED2F0A">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tcPr>
          <w:p w:rsidR="00B652A1" w:rsidRPr="00B652A1" w:rsidRDefault="00B652A1" w:rsidP="00ED2F0A">
            <w:pPr>
              <w:spacing w:after="0"/>
              <w:jc w:val="center"/>
              <w:rPr>
                <w:rFonts w:ascii="Arial" w:hAnsi="Arial" w:cs="Arial"/>
                <w:sz w:val="20"/>
                <w:szCs w:val="20"/>
              </w:rPr>
            </w:pPr>
            <w:r w:rsidRPr="00B652A1">
              <w:rPr>
                <w:rFonts w:ascii="Arial" w:hAnsi="Arial" w:cs="Arial"/>
                <w:sz w:val="20"/>
                <w:szCs w:val="20"/>
              </w:rPr>
              <w:t>21</w:t>
            </w:r>
          </w:p>
        </w:tc>
        <w:tc>
          <w:tcPr>
            <w:tcW w:w="2067" w:type="dxa"/>
            <w:gridSpan w:val="3"/>
            <w:shd w:val="clear" w:color="auto" w:fill="F2F2F2" w:themeFill="background1" w:themeFillShade="F2"/>
            <w:noWrap/>
            <w:vAlign w:val="center"/>
          </w:tcPr>
          <w:p w:rsidR="00B652A1" w:rsidRPr="00B652A1" w:rsidRDefault="00B652A1" w:rsidP="00ED2F0A">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63</w:t>
            </w:r>
          </w:p>
        </w:tc>
        <w:tc>
          <w:tcPr>
            <w:tcW w:w="1345" w:type="dxa"/>
            <w:gridSpan w:val="2"/>
            <w:shd w:val="clear" w:color="auto" w:fill="F2F2F2" w:themeFill="background1" w:themeFillShade="F2"/>
          </w:tcPr>
          <w:p w:rsidR="00B652A1" w:rsidRPr="00B652A1" w:rsidRDefault="00B652A1" w:rsidP="00ED2F0A">
            <w:pPr>
              <w:spacing w:before="120"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auto"/>
            <w:noWrap/>
            <w:vAlign w:val="center"/>
          </w:tcPr>
          <w:p w:rsidR="00B652A1" w:rsidRPr="00B652A1" w:rsidRDefault="00B652A1" w:rsidP="00B4186D">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Criswell 1990</w:t>
            </w:r>
            <w:r w:rsidRPr="00B652A1">
              <w:rPr>
                <w:rFonts w:ascii="Arial" w:eastAsia="Times New Roman" w:hAnsi="Arial" w:cs="Arial"/>
                <w:sz w:val="20"/>
                <w:szCs w:val="20"/>
                <w:lang w:eastAsia="en-GB"/>
              </w:rPr>
              <w:fldChar w:fldCharType="begin">
                <w:fldData xml:space="preserve">PEVuZE5vdGU+PENpdGU+PEF1dGhvcj5Dcmlzd2VsbDwvQXV0aG9yPjxZZWFyPjE5OTA8L1llYXI+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Dcmlzd2VsbDwvQXV0aG9yPjxZZWFyPjE5OTA8L1llYXI+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B652A1">
              <w:rPr>
                <w:rFonts w:ascii="Arial" w:eastAsia="Times New Roman" w:hAnsi="Arial" w:cs="Arial"/>
                <w:sz w:val="20"/>
                <w:szCs w:val="20"/>
                <w:lang w:eastAsia="en-GB"/>
              </w:rPr>
            </w:r>
            <w:r w:rsidRPr="00B652A1">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20</w:t>
            </w:r>
            <w:r w:rsidRPr="00B652A1">
              <w:rPr>
                <w:rFonts w:ascii="Arial" w:eastAsia="Times New Roman" w:hAnsi="Arial" w:cs="Arial"/>
                <w:sz w:val="20"/>
                <w:szCs w:val="20"/>
                <w:lang w:eastAsia="en-GB"/>
              </w:rPr>
              <w:fldChar w:fldCharType="end"/>
            </w:r>
          </w:p>
        </w:tc>
        <w:tc>
          <w:tcPr>
            <w:tcW w:w="1834" w:type="dxa"/>
            <w:shd w:val="clear" w:color="auto" w:fill="auto"/>
            <w:noWrap/>
            <w:vAlign w:val="center"/>
          </w:tcPr>
          <w:p w:rsidR="00B652A1" w:rsidRPr="00B652A1" w:rsidRDefault="00B652A1" w:rsidP="00527905">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n.a.</w:t>
            </w:r>
          </w:p>
        </w:tc>
        <w:tc>
          <w:tcPr>
            <w:tcW w:w="2970" w:type="dxa"/>
            <w:shd w:val="clear" w:color="auto" w:fill="auto"/>
            <w:noWrap/>
            <w:vAlign w:val="center"/>
          </w:tcPr>
          <w:p w:rsidR="00B652A1" w:rsidRPr="00B652A1" w:rsidRDefault="00B652A1" w:rsidP="00527905">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Cross-over</w:t>
            </w:r>
          </w:p>
        </w:tc>
        <w:tc>
          <w:tcPr>
            <w:tcW w:w="1276" w:type="dxa"/>
            <w:shd w:val="clear" w:color="auto" w:fill="auto"/>
            <w:noWrap/>
            <w:vAlign w:val="center"/>
          </w:tcPr>
          <w:p w:rsidR="00B652A1" w:rsidRPr="00B652A1" w:rsidRDefault="00B652A1" w:rsidP="00527905">
            <w:pPr>
              <w:spacing w:after="0" w:line="240" w:lineRule="auto"/>
              <w:jc w:val="right"/>
              <w:rPr>
                <w:rFonts w:ascii="Arial" w:eastAsia="Times New Roman" w:hAnsi="Arial" w:cs="Arial"/>
                <w:sz w:val="20"/>
                <w:szCs w:val="20"/>
                <w:lang w:eastAsia="en-GB"/>
              </w:rPr>
            </w:pPr>
            <w:r w:rsidRPr="00B652A1">
              <w:rPr>
                <w:rFonts w:ascii="Arial" w:eastAsia="Times New Roman" w:hAnsi="Arial" w:cs="Arial"/>
                <w:sz w:val="20"/>
                <w:szCs w:val="20"/>
                <w:lang w:eastAsia="en-GB"/>
              </w:rPr>
              <w:t>10</w:t>
            </w:r>
          </w:p>
        </w:tc>
        <w:tc>
          <w:tcPr>
            <w:tcW w:w="1559" w:type="dxa"/>
            <w:gridSpan w:val="2"/>
            <w:shd w:val="clear" w:color="auto" w:fill="auto"/>
            <w:noWrap/>
            <w:vAlign w:val="center"/>
          </w:tcPr>
          <w:p w:rsidR="00B652A1" w:rsidRPr="00B652A1" w:rsidRDefault="00B652A1" w:rsidP="00527905">
            <w:pPr>
              <w:spacing w:after="0" w:line="240" w:lineRule="auto"/>
              <w:rPr>
                <w:rFonts w:ascii="Arial" w:eastAsia="Times New Roman" w:hAnsi="Arial" w:cs="Arial"/>
                <w:sz w:val="20"/>
                <w:szCs w:val="20"/>
                <w:lang w:eastAsia="en-GB"/>
              </w:rPr>
            </w:pPr>
            <w:r w:rsidRPr="00B652A1">
              <w:rPr>
                <w:rFonts w:ascii="Arial" w:eastAsia="Times New Roman" w:hAnsi="Arial" w:cs="Arial"/>
                <w:sz w:val="20"/>
                <w:szCs w:val="20"/>
                <w:lang w:eastAsia="en-GB"/>
              </w:rPr>
              <w:t>ml/kg ABW</w:t>
            </w:r>
          </w:p>
        </w:tc>
        <w:tc>
          <w:tcPr>
            <w:tcW w:w="983" w:type="dxa"/>
            <w:shd w:val="clear" w:color="auto" w:fill="auto"/>
            <w:noWrap/>
            <w:vAlign w:val="center"/>
          </w:tcPr>
          <w:p w:rsidR="00B652A1" w:rsidRPr="00B652A1" w:rsidRDefault="00B652A1" w:rsidP="00527905">
            <w:pPr>
              <w:spacing w:after="0"/>
              <w:jc w:val="center"/>
              <w:rPr>
                <w:rFonts w:ascii="Arial" w:hAnsi="Arial" w:cs="Arial"/>
                <w:sz w:val="20"/>
                <w:szCs w:val="20"/>
              </w:rPr>
            </w:pPr>
            <w:r w:rsidRPr="00B652A1">
              <w:rPr>
                <w:rFonts w:ascii="Arial" w:hAnsi="Arial" w:cs="Arial"/>
                <w:sz w:val="20"/>
                <w:szCs w:val="20"/>
              </w:rPr>
              <w:t>74</w:t>
            </w:r>
          </w:p>
        </w:tc>
        <w:tc>
          <w:tcPr>
            <w:tcW w:w="2067" w:type="dxa"/>
            <w:gridSpan w:val="3"/>
            <w:shd w:val="clear" w:color="auto" w:fill="auto"/>
            <w:noWrap/>
            <w:vAlign w:val="center"/>
          </w:tcPr>
          <w:p w:rsidR="00B652A1" w:rsidRPr="00B652A1" w:rsidRDefault="00B652A1" w:rsidP="00527905">
            <w:pPr>
              <w:spacing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n.a.</w:t>
            </w:r>
          </w:p>
        </w:tc>
        <w:tc>
          <w:tcPr>
            <w:tcW w:w="1345" w:type="dxa"/>
            <w:gridSpan w:val="2"/>
            <w:shd w:val="clear" w:color="auto" w:fill="auto"/>
          </w:tcPr>
          <w:p w:rsidR="00B652A1" w:rsidRPr="00B652A1" w:rsidRDefault="00B652A1" w:rsidP="00527905">
            <w:pPr>
              <w:spacing w:before="120" w:after="0" w:line="240" w:lineRule="auto"/>
              <w:jc w:val="center"/>
              <w:rPr>
                <w:rFonts w:ascii="Arial" w:eastAsia="Times New Roman" w:hAnsi="Arial" w:cs="Arial"/>
                <w:sz w:val="20"/>
                <w:szCs w:val="20"/>
                <w:lang w:eastAsia="en-GB"/>
              </w:rPr>
            </w:pPr>
            <w:r w:rsidRPr="00B652A1">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De Baerdemaeker 2008</w:t>
            </w:r>
            <w:r w:rsidRPr="00F02245">
              <w:rPr>
                <w:rFonts w:ascii="Arial" w:eastAsia="Times New Roman" w:hAnsi="Arial" w:cs="Arial"/>
                <w:sz w:val="20"/>
                <w:szCs w:val="20"/>
                <w:lang w:eastAsia="en-GB"/>
              </w:rPr>
              <w:fldChar w:fldCharType="begin">
                <w:fldData xml:space="preserve">PEVuZE5vdGU+PENpdGU+PEF1dGhvcj5EZSBCYWVyZGVtYWVrZXI8L0F1dGhvcj48WWVhcj4yMDA4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EZSBCYWVyZGVtYWVrZXI8L0F1dGhvcj48WWVhcj4yMDA4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21</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24</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7</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De Blasi 2007</w:t>
            </w:r>
            <w:r w:rsidRPr="00F02245">
              <w:rPr>
                <w:rFonts w:ascii="Arial" w:eastAsia="Times New Roman" w:hAnsi="Arial" w:cs="Arial"/>
                <w:sz w:val="20"/>
                <w:szCs w:val="20"/>
                <w:lang w:eastAsia="en-GB"/>
              </w:rPr>
              <w:fldChar w:fldCharType="begin">
                <w:fldData xml:space="preserve">PEVuZE5vdGU+PENpdGU+PEF1dGhvcj5EZSBCbGFzaTwvQXV0aG9yPjxZZWFyPjIwMDc8L1llYXI+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EZSBCbGFzaTwvQXV0aG9yPjxZZWFyPjIwMDc8L1llYXI+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22</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25</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2.3</w:t>
            </w:r>
          </w:p>
        </w:tc>
        <w:tc>
          <w:tcPr>
            <w:tcW w:w="1345" w:type="dxa"/>
            <w:gridSpan w:val="2"/>
            <w:shd w:val="clear" w:color="auto" w:fill="auto"/>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Defresne 2014</w:t>
            </w:r>
            <w:r w:rsidRPr="00F02245">
              <w:rPr>
                <w:rFonts w:ascii="Arial" w:eastAsia="Times New Roman" w:hAnsi="Arial" w:cs="Arial"/>
                <w:sz w:val="20"/>
                <w:szCs w:val="20"/>
                <w:lang w:eastAsia="en-GB"/>
              </w:rPr>
              <w:fldChar w:fldCharType="begin">
                <w:fldData xml:space="preserve">PEVuZE5vdGU+PENpdGU+PEF1dGhvcj5EZWZyZXNuZTwvQXV0aG9yPjxZZWFyPjIwMTQ8L1llYXI+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EZWZyZXNuZTwvQXV0aG9yPjxZZWFyPjIwMTQ8L1llYXI+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23</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1-2012</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50</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8.5</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30 (75-189)</w:t>
            </w:r>
          </w:p>
        </w:tc>
      </w:tr>
      <w:tr w:rsidR="00B652A1" w:rsidRPr="00F02245" w:rsidTr="00A80953">
        <w:trPr>
          <w:trHeight w:val="454"/>
        </w:trPr>
        <w:tc>
          <w:tcPr>
            <w:tcW w:w="2015" w:type="dxa"/>
            <w:shd w:val="clear" w:color="auto" w:fill="auto"/>
            <w:noWrap/>
            <w:vAlign w:val="center"/>
          </w:tcPr>
          <w:p w:rsidR="00B652A1" w:rsidRPr="00F02245" w:rsidRDefault="00B652A1" w:rsidP="00B4186D">
            <w:pPr>
              <w:spacing w:before="120" w:after="0" w:line="240" w:lineRule="auto"/>
              <w:rPr>
                <w:rFonts w:ascii="Arial" w:eastAsia="Times New Roman" w:hAnsi="Arial" w:cs="Arial"/>
                <w:iCs/>
                <w:sz w:val="20"/>
                <w:szCs w:val="20"/>
                <w:lang w:val="de-DE" w:eastAsia="en-GB"/>
              </w:rPr>
            </w:pPr>
            <w:r w:rsidRPr="00F02245">
              <w:rPr>
                <w:rFonts w:ascii="Arial" w:eastAsia="Times New Roman" w:hAnsi="Arial" w:cs="Arial"/>
                <w:iCs/>
                <w:sz w:val="20"/>
                <w:szCs w:val="20"/>
                <w:lang w:val="de-DE" w:eastAsia="en-GB"/>
              </w:rPr>
              <w:t>Determann 2008</w:t>
            </w:r>
            <w:r w:rsidRPr="00F02245">
              <w:rPr>
                <w:rFonts w:ascii="Arial" w:eastAsia="Times New Roman" w:hAnsi="Arial" w:cs="Arial"/>
                <w:iCs/>
                <w:sz w:val="20"/>
                <w:szCs w:val="20"/>
                <w:lang w:eastAsia="en-GB"/>
              </w:rPr>
              <w:fldChar w:fldCharType="begin">
                <w:fldData xml:space="preserve">PEVuZE5vdGU+PENpdGU+PEF1dGhvcj5EZXRlcm1hbm48L0F1dGhvcj48WWVhcj4yMDA4PC9ZZWFy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</w:fldData>
              </w:fldChar>
            </w:r>
            <w:r w:rsidR="00B4186D">
              <w:rPr>
                <w:rFonts w:ascii="Arial" w:eastAsia="Times New Roman" w:hAnsi="Arial" w:cs="Arial"/>
                <w:iCs/>
                <w:sz w:val="20"/>
                <w:szCs w:val="20"/>
                <w:lang w:eastAsia="en-GB"/>
              </w:rPr>
              <w:instrText xml:space="preserve"> ADDIN EN.CITE </w:instrText>
            </w:r>
            <w:r w:rsidR="00B4186D">
              <w:rPr>
                <w:rFonts w:ascii="Arial" w:eastAsia="Times New Roman" w:hAnsi="Arial" w:cs="Arial"/>
                <w:iCs/>
                <w:sz w:val="20"/>
                <w:szCs w:val="20"/>
                <w:lang w:eastAsia="en-GB"/>
              </w:rPr>
              <w:fldChar w:fldCharType="begin">
                <w:fldData xml:space="preserve">PEVuZE5vdGU+PENpdGU+PEF1dGhvcj5EZXRlcm1hbm48L0F1dGhvcj48WWVhcj4yMDA4PC9ZZWFy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</w:fldData>
              </w:fldChar>
            </w:r>
            <w:r w:rsidR="00B4186D">
              <w:rPr>
                <w:rFonts w:ascii="Arial" w:eastAsia="Times New Roman" w:hAnsi="Arial" w:cs="Arial"/>
                <w:iCs/>
                <w:sz w:val="20"/>
                <w:szCs w:val="20"/>
                <w:lang w:eastAsia="en-GB"/>
              </w:rPr>
              <w:instrText xml:space="preserve"> ADDIN EN.CITE.DATA </w:instrText>
            </w:r>
            <w:r w:rsidR="00B4186D">
              <w:rPr>
                <w:rFonts w:ascii="Arial" w:eastAsia="Times New Roman" w:hAnsi="Arial" w:cs="Arial"/>
                <w:iCs/>
                <w:sz w:val="20"/>
                <w:szCs w:val="20"/>
                <w:lang w:eastAsia="en-GB"/>
              </w:rPr>
            </w:r>
            <w:r w:rsidR="00B4186D">
              <w:rPr>
                <w:rFonts w:ascii="Arial" w:eastAsia="Times New Roman" w:hAnsi="Arial" w:cs="Arial"/>
                <w:iCs/>
                <w:sz w:val="20"/>
                <w:szCs w:val="20"/>
                <w:lang w:eastAsia="en-GB"/>
              </w:rPr>
              <w:fldChar w:fldCharType="end"/>
            </w:r>
            <w:r w:rsidRPr="00F02245">
              <w:rPr>
                <w:rFonts w:ascii="Arial" w:eastAsia="Times New Roman" w:hAnsi="Arial" w:cs="Arial"/>
                <w:iCs/>
                <w:sz w:val="20"/>
                <w:szCs w:val="20"/>
                <w:lang w:eastAsia="en-GB"/>
              </w:rPr>
            </w:r>
            <w:r w:rsidRPr="00F02245">
              <w:rPr>
                <w:rFonts w:ascii="Arial" w:eastAsia="Times New Roman" w:hAnsi="Arial" w:cs="Arial"/>
                <w:iCs/>
                <w:sz w:val="20"/>
                <w:szCs w:val="20"/>
                <w:lang w:eastAsia="en-GB"/>
              </w:rPr>
              <w:fldChar w:fldCharType="separate"/>
            </w:r>
            <w:r w:rsidR="00B4186D" w:rsidRPr="00B4186D">
              <w:rPr>
                <w:rFonts w:ascii="Arial" w:eastAsia="Times New Roman" w:hAnsi="Arial" w:cs="Arial"/>
                <w:iCs/>
                <w:noProof/>
                <w:sz w:val="20"/>
                <w:szCs w:val="20"/>
                <w:vertAlign w:val="superscript"/>
                <w:lang w:eastAsia="en-GB"/>
              </w:rPr>
              <w:t>124</w:t>
            </w:r>
            <w:r w:rsidRPr="00F02245">
              <w:rPr>
                <w:rFonts w:ascii="Arial" w:eastAsia="Times New Roman" w:hAnsi="Arial" w:cs="Arial"/>
                <w:iCs/>
                <w:sz w:val="20"/>
                <w:szCs w:val="20"/>
                <w:lang w:eastAsia="en-GB"/>
              </w:rPr>
              <w:fldChar w:fldCharType="end"/>
            </w:r>
          </w:p>
        </w:tc>
        <w:tc>
          <w:tcPr>
            <w:tcW w:w="1834" w:type="dxa"/>
            <w:shd w:val="clear" w:color="auto" w:fill="auto"/>
            <w:noWrap/>
            <w:vAlign w:val="center"/>
          </w:tcPr>
          <w:p w:rsidR="00B652A1" w:rsidRPr="00F02245" w:rsidRDefault="00B652A1" w:rsidP="00F17674">
            <w:pPr>
              <w:spacing w:after="0" w:line="240" w:lineRule="auto"/>
              <w:jc w:val="center"/>
              <w:rPr>
                <w:rFonts w:ascii="Arial" w:eastAsia="Times New Roman" w:hAnsi="Arial" w:cs="Arial"/>
                <w:iCs/>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tcPr>
          <w:p w:rsidR="00B652A1" w:rsidRPr="00F02245" w:rsidRDefault="00B652A1" w:rsidP="00F17674">
            <w:pPr>
              <w:spacing w:after="0" w:line="240" w:lineRule="auto"/>
              <w:jc w:val="center"/>
              <w:rPr>
                <w:rFonts w:ascii="Arial" w:eastAsia="Times New Roman" w:hAnsi="Arial" w:cs="Arial"/>
                <w:iCs/>
                <w:sz w:val="20"/>
                <w:szCs w:val="20"/>
                <w:lang w:eastAsia="en-GB"/>
              </w:rPr>
            </w:pPr>
            <w:r w:rsidRPr="00F02245">
              <w:rPr>
                <w:rFonts w:ascii="Arial" w:eastAsia="Times New Roman" w:hAnsi="Arial" w:cs="Arial"/>
                <w:iCs/>
                <w:sz w:val="20"/>
                <w:szCs w:val="20"/>
                <w:lang w:eastAsia="en-GB"/>
              </w:rPr>
              <w:t>RCT</w:t>
            </w:r>
          </w:p>
          <w:p w:rsidR="00B652A1" w:rsidRPr="00F02245" w:rsidRDefault="00B652A1" w:rsidP="00F17674">
            <w:pPr>
              <w:spacing w:after="0" w:line="240" w:lineRule="auto"/>
              <w:jc w:val="center"/>
              <w:rPr>
                <w:rFonts w:ascii="Arial" w:eastAsia="Times New Roman" w:hAnsi="Arial" w:cs="Arial"/>
                <w:iCs/>
                <w:sz w:val="20"/>
                <w:szCs w:val="20"/>
                <w:lang w:eastAsia="en-GB"/>
              </w:rPr>
            </w:pPr>
          </w:p>
        </w:tc>
        <w:tc>
          <w:tcPr>
            <w:tcW w:w="1276" w:type="dxa"/>
            <w:shd w:val="clear" w:color="auto" w:fill="auto"/>
            <w:noWrap/>
            <w:vAlign w:val="center"/>
          </w:tcPr>
          <w:p w:rsidR="00B652A1" w:rsidRPr="00F02245" w:rsidRDefault="00B652A1" w:rsidP="00F17674">
            <w:pPr>
              <w:spacing w:after="0" w:line="240" w:lineRule="auto"/>
              <w:jc w:val="right"/>
              <w:rPr>
                <w:rFonts w:ascii="Arial" w:eastAsia="Times New Roman" w:hAnsi="Arial" w:cs="Arial"/>
                <w:iCs/>
                <w:sz w:val="20"/>
                <w:szCs w:val="20"/>
                <w:lang w:eastAsia="en-GB"/>
              </w:rPr>
            </w:pPr>
            <w:r w:rsidRPr="00F02245">
              <w:rPr>
                <w:rFonts w:ascii="Arial" w:eastAsia="Times New Roman" w:hAnsi="Arial" w:cs="Arial"/>
                <w:iCs/>
                <w:sz w:val="20"/>
                <w:szCs w:val="20"/>
                <w:lang w:eastAsia="en-GB"/>
              </w:rPr>
              <w:t>12</w:t>
            </w:r>
          </w:p>
        </w:tc>
        <w:tc>
          <w:tcPr>
            <w:tcW w:w="1559" w:type="dxa"/>
            <w:gridSpan w:val="2"/>
            <w:shd w:val="clear" w:color="auto" w:fill="auto"/>
            <w:noWrap/>
            <w:vAlign w:val="center"/>
          </w:tcPr>
          <w:p w:rsidR="00B652A1" w:rsidRPr="00F02245" w:rsidRDefault="00B652A1" w:rsidP="00F17674">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auto"/>
            <w:noWrap/>
            <w:vAlign w:val="center"/>
          </w:tcPr>
          <w:p w:rsidR="00B652A1" w:rsidRPr="00F02245" w:rsidRDefault="00B652A1" w:rsidP="00F17674">
            <w:pPr>
              <w:spacing w:after="0"/>
              <w:jc w:val="center"/>
              <w:rPr>
                <w:rFonts w:ascii="Arial" w:hAnsi="Arial" w:cs="Arial"/>
                <w:iCs/>
                <w:sz w:val="20"/>
                <w:szCs w:val="20"/>
              </w:rPr>
            </w:pPr>
            <w:r w:rsidRPr="00F02245">
              <w:rPr>
                <w:rFonts w:ascii="Arial" w:hAnsi="Arial" w:cs="Arial"/>
                <w:iCs/>
                <w:sz w:val="20"/>
                <w:szCs w:val="20"/>
              </w:rPr>
              <w:t>19</w:t>
            </w:r>
          </w:p>
        </w:tc>
        <w:tc>
          <w:tcPr>
            <w:tcW w:w="2067" w:type="dxa"/>
            <w:gridSpan w:val="3"/>
            <w:shd w:val="clear" w:color="auto" w:fill="auto"/>
            <w:noWrap/>
            <w:vAlign w:val="center"/>
          </w:tcPr>
          <w:p w:rsidR="00B652A1" w:rsidRPr="00F02245" w:rsidRDefault="00B652A1" w:rsidP="00F17674">
            <w:pPr>
              <w:spacing w:after="0" w:line="240" w:lineRule="auto"/>
              <w:jc w:val="center"/>
              <w:rPr>
                <w:rFonts w:ascii="Arial" w:eastAsia="Times New Roman" w:hAnsi="Arial" w:cs="Arial"/>
                <w:iCs/>
                <w:sz w:val="20"/>
                <w:szCs w:val="20"/>
                <w:lang w:eastAsia="en-GB"/>
              </w:rPr>
            </w:pPr>
            <w:r w:rsidRPr="00F02245">
              <w:rPr>
                <w:rFonts w:ascii="Arial" w:eastAsia="Times New Roman" w:hAnsi="Arial" w:cs="Arial"/>
                <w:iCs/>
                <w:sz w:val="20"/>
                <w:szCs w:val="20"/>
                <w:lang w:eastAsia="en-GB"/>
              </w:rPr>
              <w:t>61</w:t>
            </w:r>
          </w:p>
        </w:tc>
        <w:tc>
          <w:tcPr>
            <w:tcW w:w="1345" w:type="dxa"/>
            <w:gridSpan w:val="2"/>
            <w:vAlign w:val="center"/>
          </w:tcPr>
          <w:p w:rsidR="00B652A1" w:rsidRPr="00F02245" w:rsidRDefault="00B652A1" w:rsidP="0005280A">
            <w:pPr>
              <w:spacing w:after="0" w:line="240" w:lineRule="auto"/>
              <w:jc w:val="center"/>
              <w:rPr>
                <w:rFonts w:ascii="Arial" w:eastAsia="Times New Roman" w:hAnsi="Arial" w:cs="Arial"/>
                <w:iCs/>
                <w:sz w:val="20"/>
                <w:szCs w:val="20"/>
                <w:highlight w:val="yellow"/>
                <w:lang w:val="de-DE" w:eastAsia="en-GB"/>
              </w:rPr>
            </w:pPr>
            <w:r w:rsidRPr="0005280A">
              <w:rPr>
                <w:rFonts w:ascii="Arial" w:eastAsia="Times New Roman" w:hAnsi="Arial" w:cs="Arial"/>
                <w:iCs/>
                <w:sz w:val="20"/>
                <w:szCs w:val="20"/>
                <w:lang w:val="de-DE"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Dumont 1997</w:t>
            </w:r>
            <w:r w:rsidRPr="00F02245">
              <w:rPr>
                <w:rFonts w:ascii="Arial" w:eastAsia="Times New Roman" w:hAnsi="Arial" w:cs="Arial"/>
                <w:sz w:val="20"/>
                <w:szCs w:val="20"/>
                <w:lang w:eastAsia="en-GB"/>
              </w:rPr>
              <w:fldChar w:fldCharType="begin">
                <w:fldData xml:space="preserve">PEVuZE5vdGU+PENpdGU+PEF1dGhvcj5EdW1vbnQ8L0F1dGhvcj48WWVhcj4xOTk3PC9ZZWFyPjxS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EdW1vbnQ8L0F1dGhvcj48WWVhcj4xOTk3PC9ZZWFyPjxS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25</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29</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15</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9</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98 ± 32</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El-Tahan 2012</w:t>
            </w:r>
            <w:r w:rsidRPr="00F02245">
              <w:rPr>
                <w:rFonts w:ascii="Arial" w:eastAsia="Times New Roman" w:hAnsi="Arial" w:cs="Arial"/>
                <w:sz w:val="20"/>
                <w:szCs w:val="20"/>
                <w:lang w:eastAsia="en-GB"/>
              </w:rPr>
              <w:fldChar w:fldCharType="begin">
                <w:fldData xml:space="preserve">PEVuZE5vdGU+PENpdGU+PEF1dGhvcj5FbC1UYWhhbjwvQXV0aG9yPjxZZWFyPjIwMTI8L1llYXI+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zOTEtNzwvcGFnZXM+PHZvbHVtZT4yNjwvdm9sdW1lPjxudW1iZXI+MjwvbnVtYmVy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FbC1UYWhhbjwvQXV0aG9yPjxZZWFyPjIwMTI8L1llYXI+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zOTEtNzwvcGFnZXM+PHZvbHVtZT4yNjwvdm9sdW1lPjxudW1iZXI+MjwvbnVtYmVy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26</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10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6.5</w:t>
            </w:r>
          </w:p>
        </w:tc>
        <w:tc>
          <w:tcPr>
            <w:tcW w:w="1345" w:type="dxa"/>
            <w:gridSpan w:val="2"/>
            <w:shd w:val="clear" w:color="auto" w:fill="auto"/>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08</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Enekvist 2010</w:t>
            </w:r>
            <w:r w:rsidRPr="00F02245">
              <w:rPr>
                <w:rFonts w:ascii="Arial" w:eastAsia="Times New Roman" w:hAnsi="Arial" w:cs="Arial"/>
                <w:sz w:val="20"/>
                <w:szCs w:val="20"/>
                <w:lang w:eastAsia="en-GB"/>
              </w:rPr>
              <w:fldChar w:fldCharType="begin">
                <w:fldData xml:space="preserve">PEVuZE5vdGU+PENpdGU+PEF1dGhvcj5FbmVrdmlzdDwvQXV0aG9yPjxZZWFyPjIwMTA8L1llYXI+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FbmVrdmlzdDwvQXV0aG9yPjxZZWFyPjIwMTA8L1llYXI+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27</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8-2009</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352</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10</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 xml:space="preserve">70 </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Enekvist 2011</w:t>
            </w:r>
            <w:r w:rsidRPr="00F02245">
              <w:rPr>
                <w:rFonts w:ascii="Arial" w:eastAsia="Times New Roman" w:hAnsi="Arial" w:cs="Arial"/>
                <w:sz w:val="20"/>
                <w:szCs w:val="20"/>
                <w:lang w:eastAsia="en-GB"/>
              </w:rPr>
              <w:fldChar w:fldCharType="begin">
                <w:fldData xml:space="preserve">PEVuZE5vdGU+PENpdGU+PEF1dGhvcj5FbmVrdmlzdDwvQXV0aG9yPjxZZWFyPjIwMTE8L1llYXI+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FbmVrdmlzdDwvQXV0aG9yPjxZZWFyPjIwMTE8L1llYXI+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28</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2010</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412</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1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4</w:t>
            </w:r>
          </w:p>
        </w:tc>
        <w:tc>
          <w:tcPr>
            <w:tcW w:w="1345" w:type="dxa"/>
            <w:gridSpan w:val="2"/>
            <w:shd w:val="clear" w:color="auto" w:fill="auto"/>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Erlandsson 2006</w:t>
            </w:r>
            <w:r w:rsidRPr="00F02245">
              <w:rPr>
                <w:rFonts w:ascii="Arial" w:eastAsia="Times New Roman" w:hAnsi="Arial" w:cs="Arial"/>
                <w:sz w:val="20"/>
                <w:szCs w:val="20"/>
                <w:lang w:eastAsia="en-GB"/>
              </w:rPr>
              <w:fldChar w:fldCharType="begin">
                <w:fldData xml:space="preserve">PEVuZE5vdGU+PENpdGU+PEF1dGhvcj5FcmxhbmRzc29uPC9BdXRob3I+PFllYXI+MjAwNjwvWWVh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FcmxhbmRzc29uPC9BdXRob3I+PFllYXI+MjAwNjwvWWVh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29</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15</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9</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43 (78-256)</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Fahy 1997</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Fahy&lt;/Author&gt;&lt;Year&gt;1997&lt;/Year&gt;&lt;RecNum&gt;63&lt;/RecNum&gt;&lt;DisplayText&gt;&lt;style face="superscript"&gt;130&lt;/style&gt;&lt;/DisplayText&gt;&lt;record&gt;&lt;rec-number&gt;63&lt;/rec-number&gt;&lt;foreign-keys&gt;&lt;key app="EN" db-id="vtdzts02mez2aqezrs6vvszy292zrevtsvaa" timestamp="1498111286"&gt;63&lt;/key&gt;&lt;/foreign-keys&gt;&lt;ref-type name="Journal Article"&gt;17&lt;/ref-type&gt;&lt;contributors&gt;&lt;authors&gt;&lt;author&gt;Fahy, B. G.&lt;/author&gt;&lt;author&gt;Barnas, G. M.&lt;/author&gt;&lt;author&gt;Flowers, J. L.&lt;/author&gt;&lt;author&gt;Nagle, S. E.&lt;/author&gt;&lt;author&gt;Agarwal, M.&lt;/author&gt;&lt;/authors&gt;&lt;/contributors&gt;&lt;auth-address&gt;Anesthesiology Research Laboratories, University of Maryland, Baltimore 21201, USA.&lt;/auth-address&gt;&lt;titles&gt;&lt;title&gt;Effects of PEEP on respiratory mechanics are tidal volume and frequency dependent&lt;/title&gt;&lt;secondary-title&gt;Respir Physiol&lt;/secondary-title&gt;&lt;alt-title&gt;Respiration physiology&lt;/alt-title&gt;&lt;/titles&gt;&lt;periodical&gt;&lt;full-title&gt;Respir Physiol&lt;/full-title&gt;&lt;abbr-1&gt;Respiration physiology&lt;/abbr-1&gt;&lt;/periodical&gt;&lt;alt-periodical&gt;&lt;full-title&gt;Respir Physiol&lt;/full-title&gt;&lt;abbr-1&gt;Respiration physiology&lt;/abbr-1&gt;&lt;/alt-periodical&gt;&lt;pages&gt;53-64&lt;/pages&gt;&lt;volume&gt;109&lt;/volume&gt;&lt;number&gt;1&lt;/number&gt;&lt;edition&gt;1997/07/01&lt;/edition&gt;&lt;keywords&gt;&lt;keyword&gt;Adult&lt;/keyword&gt;&lt;keyword&gt;Aged&lt;/keyword&gt;&lt;keyword&gt;Airway Resistance/physiology&lt;/keyword&gt;&lt;keyword&gt;Female&lt;/keyword&gt;&lt;keyword&gt;Humans&lt;/keyword&gt;&lt;keyword&gt;Male&lt;/keyword&gt;&lt;keyword&gt;Middle Aged&lt;/keyword&gt;&lt;keyword&gt;*Positive-Pressure Respiration&lt;/keyword&gt;&lt;keyword&gt;Respiratory Mechanics/*physiology&lt;/keyword&gt;&lt;keyword&gt;Tidal Volume/*physiology&lt;/keyword&gt;&lt;/keywords&gt;&lt;dates&gt;&lt;year&gt;1997&lt;/year&gt;&lt;pub-dates&gt;&lt;date&gt;Jul&lt;/date&gt;&lt;/pub-dates&gt;&lt;/dates&gt;&lt;isbn&gt;0034-5687 (Print)&amp;#xD;0034-5687&lt;/isbn&gt;&lt;accession-num&gt;9271807&lt;/accession-num&gt;&lt;urls&gt;&lt;related-urls&gt;&lt;url&gt;http://ac.els-cdn.com/S0034568797840297/1-s2.0-S0034568797840297-main.pdf?_tid=2326ad22-2ef8-11e6-b480-00000aab0f6c&amp;amp;acdnat=1465555575_5d2e99f57a40608318a3b36542f159e8&lt;/url&gt;&lt;/related-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30</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525</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1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0</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Fernandez-Bustamante 2011</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Fernandez-Bustamante&lt;/Author&gt;&lt;Year&gt;2011&lt;/Year&gt;&lt;RecNum&gt;6315&lt;/RecNum&gt;&lt;DisplayText&gt;&lt;style face="superscript"&gt;131&lt;/style&gt;&lt;/DisplayText&gt;&lt;record&gt;&lt;rec-number&gt;6315&lt;/rec-number&gt;&lt;foreign-keys&gt;&lt;key app="EN" db-id="vtdzts02mez2aqezrs6vvszy292zrevtsvaa" timestamp="1499942910"&gt;6315&lt;/key&gt;&lt;/foreign-keys&gt;&lt;ref-type name="Journal Article"&gt;17&lt;/ref-type&gt;&lt;contributors&gt;&lt;authors&gt;&lt;author&gt;Fernandez-Bustamante, A.&lt;/author&gt;&lt;author&gt;Wood, C. L.&lt;/author&gt;&lt;author&gt;Tran, Z. V.&lt;/author&gt;&lt;author&gt;Moine, P.&lt;/author&gt;&lt;/authors&gt;&lt;/contributors&gt;&lt;auth-address&gt;Department of Anesthesiology, University of Colorado, USA. Ana.Fernandez-Bustamante@ucdenver.edu.&lt;/auth-address&gt;&lt;titles&gt;&lt;title&gt;Intraoperative ventilation: incidence and risk factors for receiving large tidal volumes during general anesthesia&lt;/title&gt;&lt;secondary-title&gt;BMC Anesthesiol&lt;/secondary-title&gt;&lt;alt-title&gt;BMC anesthesiology&lt;/alt-title&gt;&lt;/titles&gt;&lt;periodical&gt;&lt;full-title&gt;BMC Anesthesiol&lt;/full-title&gt;&lt;abbr-1&gt;BMC anesthesiology&lt;/abbr-1&gt;&lt;/periodical&gt;&lt;alt-periodical&gt;&lt;full-title&gt;BMC Anesthesiol&lt;/full-title&gt;&lt;abbr-1&gt;BMC anesthesiology&lt;/abbr-1&gt;&lt;/alt-periodical&gt;&lt;pages&gt;22&lt;/pages&gt;&lt;volume&gt;11&lt;/volume&gt;&lt;dates&gt;&lt;year&gt;2011&lt;/year&gt;&lt;/dates&gt;&lt;isbn&gt;1471-2253 (Electronic)&amp;#xD;1471-2253 (Linking)&lt;/isbn&gt;&lt;accession-num&gt;22103561&lt;/accession-num&gt;&lt;urls&gt;&lt;related-urls&gt;&lt;url&gt;http://www.ncbi.nlm.nih.gov/pubmed/22103561&lt;/url&gt;&lt;url&gt;https://www.ncbi.nlm.nih.gov/pmc/articles/PMC3235523/pdf/1471-2253-11-22.pdf&lt;/url&gt;&lt;/related-urls&gt;&lt;/urls&gt;&lt;custom2&gt;3235523&lt;/custom2&gt;&lt;electronic-resource-num&gt;10.1186/1471-2253-11-22&lt;/electronic-resource-num&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31</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7-2010</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7</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B72C29">
            <w:pPr>
              <w:spacing w:after="0"/>
              <w:jc w:val="center"/>
              <w:rPr>
                <w:rFonts w:ascii="Arial" w:hAnsi="Arial" w:cs="Arial"/>
                <w:sz w:val="20"/>
                <w:szCs w:val="20"/>
              </w:rPr>
            </w:pPr>
            <w:r w:rsidRPr="00F02245">
              <w:rPr>
                <w:rFonts w:ascii="Arial" w:hAnsi="Arial" w:cs="Arial"/>
                <w:sz w:val="20"/>
                <w:szCs w:val="20"/>
              </w:rPr>
              <w:t xml:space="preserve">429 </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8.1</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48 ± 95</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Fernandez-Perez 2009</w:t>
            </w:r>
            <w:r w:rsidRPr="00F02245">
              <w:rPr>
                <w:rFonts w:ascii="Arial" w:eastAsia="Times New Roman" w:hAnsi="Arial" w:cs="Arial"/>
                <w:sz w:val="20"/>
                <w:szCs w:val="20"/>
                <w:lang w:eastAsia="en-GB"/>
              </w:rPr>
              <w:fldChar w:fldCharType="begin">
                <w:fldData xml:space="preserve">PEVuZE5vdGU+PENpdGU+PEF1dGhvcj5GZXJuYW5kZXotUGVyZXo8L0F1dGhvcj48WWVhcj4yMDA5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EyMS03PC9wYWdlcz48dm9sdW1lPjY0PC92b2x1bWU+PG51bWJlcj4yPC9udW1iZXI+PGVk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GZXJuYW5kZXotUGVyZXo8L0F1dGhvcj48WWVhcj4yMDA5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32</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5-2006</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Andere</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8</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49</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66</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lastRenderedPageBreak/>
              <w:t>Futier 2013</w:t>
            </w:r>
            <w:r w:rsidRPr="00F02245">
              <w:rPr>
                <w:rFonts w:ascii="Arial" w:eastAsia="Times New Roman" w:hAnsi="Arial" w:cs="Arial"/>
                <w:sz w:val="20"/>
                <w:szCs w:val="20"/>
                <w:lang w:eastAsia="en-GB"/>
              </w:rPr>
              <w:fldChar w:fldCharType="begin">
                <w:fldData xml:space="preserve">PEVuZE5vdGU+PENpdGU+PEF1dGhvcj5GdXRpZXI8L0F1dGhvcj48WWVhcj4yMDEzPC9ZZWFyPjxS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DI4LTM3PC9wYWdlcz48dm9sdW1lPjM2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GdXRpZXI8L0F1dGhvcj48WWVhcj4yMDEzPC9ZZWFyPjxS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DI4LTM3PC9wYWdlcz48dm9sdW1lPjM2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33</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1-2012</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1</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00</w:t>
            </w:r>
          </w:p>
        </w:tc>
        <w:tc>
          <w:tcPr>
            <w:tcW w:w="2067" w:type="dxa"/>
            <w:gridSpan w:val="3"/>
            <w:shd w:val="clear" w:color="auto" w:fill="F2F2F2" w:themeFill="background1" w:themeFillShade="F2"/>
            <w:noWrap/>
            <w:vAlign w:val="center"/>
            <w:hideMark/>
          </w:tcPr>
          <w:p w:rsidR="00B652A1" w:rsidRPr="00F02245" w:rsidRDefault="00B652A1" w:rsidP="00EB68BB">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3</w:t>
            </w:r>
            <w:r>
              <w:rPr>
                <w:rFonts w:ascii="Arial" w:eastAsia="Times New Roman" w:hAnsi="Arial" w:cs="Arial"/>
                <w:sz w:val="20"/>
                <w:szCs w:val="20"/>
                <w:lang w:eastAsia="en-GB"/>
              </w:rPr>
              <w:t>.</w:t>
            </w:r>
            <w:r w:rsidRPr="00F02245">
              <w:rPr>
                <w:rFonts w:ascii="Arial" w:eastAsia="Times New Roman" w:hAnsi="Arial" w:cs="Arial"/>
                <w:sz w:val="20"/>
                <w:szCs w:val="20"/>
                <w:lang w:eastAsia="en-GB"/>
              </w:rPr>
              <w:t>4</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Hans 2008</w:t>
            </w:r>
            <w:r w:rsidRPr="00F02245">
              <w:rPr>
                <w:rFonts w:ascii="Arial" w:eastAsia="Times New Roman" w:hAnsi="Arial" w:cs="Arial"/>
                <w:sz w:val="20"/>
                <w:szCs w:val="20"/>
                <w:lang w:eastAsia="en-GB"/>
              </w:rPr>
              <w:fldChar w:fldCharType="begin">
                <w:fldData xml:space="preserve">PEVuZE5vdGU+PENpdGU+PEF1dGhvcj5IYW5zPC9BdXRob3I+PFllYXI+MjAwODwvWWVhcj48UmVj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IYW5zPC9BdXRob3I+PFllYXI+MjAwODwvWWVhcj48UmVj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34</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Cross-over</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4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1.2</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vMerge w:val="restart"/>
            <w:shd w:val="clear" w:color="auto" w:fill="F2F2F2" w:themeFill="background1" w:themeFillShade="F2"/>
            <w:noWrap/>
            <w:vAlign w:val="center"/>
            <w:hideMark/>
          </w:tcPr>
          <w:p w:rsidR="00B652A1" w:rsidRPr="00F02245" w:rsidRDefault="00B652A1" w:rsidP="0015778C">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Hess 2013</w:t>
            </w:r>
            <w:r w:rsidRPr="00F02245">
              <w:rPr>
                <w:rFonts w:ascii="Arial" w:eastAsia="Times New Roman" w:hAnsi="Arial" w:cs="Arial"/>
                <w:sz w:val="20"/>
                <w:szCs w:val="20"/>
                <w:lang w:eastAsia="en-GB"/>
              </w:rPr>
              <w:fldChar w:fldCharType="begin">
                <w:fldData xml:space="preserve">PEVuZE5vdGU+PENpdGU+PEF1dGhvcj5IZXNzPC9BdXRob3I+PFllYXI+MjAxMzwvWWVhcj48UmVj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IZXNzPC9BdXRob3I+PFllYXI+MjAxMzwvWWVhcj48UmVj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35</w:t>
            </w:r>
            <w:r w:rsidRPr="00F02245">
              <w:rPr>
                <w:rFonts w:ascii="Arial" w:eastAsia="Times New Roman" w:hAnsi="Arial" w:cs="Arial"/>
                <w:sz w:val="20"/>
                <w:szCs w:val="20"/>
                <w:lang w:eastAsia="en-GB"/>
              </w:rPr>
              <w:fldChar w:fldCharType="end"/>
            </w:r>
          </w:p>
          <w:p w:rsidR="00B652A1" w:rsidRPr="00F02245" w:rsidRDefault="00B652A1" w:rsidP="0015778C">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6</w:t>
            </w:r>
          </w:p>
        </w:tc>
        <w:tc>
          <w:tcPr>
            <w:tcW w:w="2970" w:type="dxa"/>
            <w:vMerge w:val="restart"/>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3782</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p>
        </w:tc>
      </w:tr>
      <w:tr w:rsidR="00B652A1" w:rsidRPr="00F02245" w:rsidTr="00640CDB">
        <w:trPr>
          <w:trHeight w:val="454"/>
        </w:trPr>
        <w:tc>
          <w:tcPr>
            <w:tcW w:w="2015" w:type="dxa"/>
            <w:vMerge/>
            <w:shd w:val="clear" w:color="auto" w:fill="F2F2F2" w:themeFill="background1" w:themeFillShade="F2"/>
            <w:noWrap/>
            <w:vAlign w:val="center"/>
          </w:tcPr>
          <w:p w:rsidR="00B652A1" w:rsidRPr="00F02245" w:rsidRDefault="00B652A1" w:rsidP="0015778C">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7</w:t>
            </w:r>
          </w:p>
        </w:tc>
        <w:tc>
          <w:tcPr>
            <w:tcW w:w="2970" w:type="dxa"/>
            <w:vMerge/>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9</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8025</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vMerge/>
            <w:shd w:val="clear" w:color="auto" w:fill="F2F2F2" w:themeFill="background1" w:themeFillShade="F2"/>
            <w:noWrap/>
            <w:vAlign w:val="center"/>
            <w:hideMark/>
          </w:tcPr>
          <w:p w:rsidR="00B652A1" w:rsidRPr="00F02245" w:rsidRDefault="00B652A1" w:rsidP="0015778C">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8</w:t>
            </w:r>
          </w:p>
        </w:tc>
        <w:tc>
          <w:tcPr>
            <w:tcW w:w="2970" w:type="dxa"/>
            <w:vMerge/>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6</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0456</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p>
        </w:tc>
      </w:tr>
      <w:tr w:rsidR="00B652A1" w:rsidRPr="00F02245" w:rsidTr="00640CDB">
        <w:trPr>
          <w:trHeight w:val="454"/>
        </w:trPr>
        <w:tc>
          <w:tcPr>
            <w:tcW w:w="2015" w:type="dxa"/>
            <w:vMerge/>
            <w:shd w:val="clear" w:color="auto" w:fill="F2F2F2" w:themeFill="background1" w:themeFillShade="F2"/>
            <w:noWrap/>
            <w:vAlign w:val="center"/>
            <w:hideMark/>
          </w:tcPr>
          <w:p w:rsidR="00B652A1" w:rsidRPr="00F02245" w:rsidRDefault="00B652A1" w:rsidP="0015778C">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w:t>
            </w:r>
          </w:p>
        </w:tc>
        <w:tc>
          <w:tcPr>
            <w:tcW w:w="2970" w:type="dxa"/>
            <w:vMerge/>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5</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1239</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p>
        </w:tc>
      </w:tr>
      <w:tr w:rsidR="00B652A1" w:rsidRPr="00F02245" w:rsidTr="00640CDB">
        <w:trPr>
          <w:trHeight w:val="454"/>
        </w:trPr>
        <w:tc>
          <w:tcPr>
            <w:tcW w:w="2015" w:type="dxa"/>
            <w:vMerge/>
            <w:shd w:val="clear" w:color="auto" w:fill="F2F2F2" w:themeFill="background1" w:themeFillShade="F2"/>
            <w:noWrap/>
            <w:vAlign w:val="center"/>
            <w:hideMark/>
          </w:tcPr>
          <w:p w:rsidR="00B652A1" w:rsidRPr="00F02245" w:rsidRDefault="00B652A1" w:rsidP="0015778C">
            <w:pPr>
              <w:spacing w:after="0" w:line="240" w:lineRule="auto"/>
              <w:rPr>
                <w:rFonts w:ascii="Arial" w:eastAsia="Times New Roman" w:hAnsi="Arial" w:cs="Arial"/>
                <w:sz w:val="20"/>
                <w:szCs w:val="20"/>
                <w:lang w:eastAsia="en-GB"/>
              </w:rPr>
            </w:pP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0</w:t>
            </w:r>
          </w:p>
        </w:tc>
        <w:tc>
          <w:tcPr>
            <w:tcW w:w="2970" w:type="dxa"/>
            <w:vMerge/>
            <w:shd w:val="clear" w:color="auto" w:fill="F2F2F2" w:themeFill="background1" w:themeFillShade="F2"/>
            <w:noWrap/>
            <w:vAlign w:val="center"/>
          </w:tcPr>
          <w:p w:rsidR="00B652A1" w:rsidRPr="00F02245" w:rsidRDefault="00B652A1" w:rsidP="009160E0">
            <w:pPr>
              <w:spacing w:after="0" w:line="240" w:lineRule="auto"/>
              <w:jc w:val="center"/>
              <w:rPr>
                <w:rFonts w:ascii="Arial" w:eastAsia="Times New Roman" w:hAnsi="Arial" w:cs="Arial"/>
                <w:sz w:val="20"/>
                <w:szCs w:val="20"/>
                <w:lang w:eastAsia="en-GB"/>
              </w:rPr>
            </w:pP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5</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2073</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Hughes 2010</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Hughes&lt;/Author&gt;&lt;Year&gt;2010&lt;/Year&gt;&lt;RecNum&gt;6326&lt;/RecNum&gt;&lt;DisplayText&gt;&lt;style face="superscript"&gt;136&lt;/style&gt;&lt;/DisplayText&gt;&lt;record&gt;&lt;rec-number&gt;6326&lt;/rec-number&gt;&lt;foreign-keys&gt;&lt;key app="EN" db-id="vtdzts02mez2aqezrs6vvszy292zrevtsvaa" timestamp="1499942910"&gt;6326&lt;/key&gt;&lt;/foreign-keys&gt;&lt;ref-type name="Journal Article"&gt;17&lt;/ref-type&gt;&lt;contributors&gt;&lt;authors&gt;&lt;author&gt;Hughes, Christopher G.&lt;/author&gt;&lt;author&gt;Weavind, Lisa&lt;/author&gt;&lt;author&gt;Banerjee, Arna&lt;/author&gt;&lt;author&gt;Mercaldo, Nathaniel D.&lt;/author&gt;&lt;author&gt;Schildcrout, Jonathan S.&lt;/author&gt;&lt;author&gt;Pandharipande, Pratik P.&lt;/author&gt;&lt;/authors&gt;&lt;/contributors&gt;&lt;titles&gt;&lt;title&gt;Intraoperative risk factors for acute respiratory distress syndrome in critically ill patients&lt;/title&gt;&lt;secondary-title&gt;Anesthesia and analgesia&lt;/secondary-title&gt;&lt;/titles&gt;&lt;periodical&gt;&lt;full-title&gt;Anesthesia and analgesia&lt;/full-title&gt;&lt;/periodical&gt;&lt;pages&gt;464-7&lt;/pages&gt;&lt;volume&gt;111&lt;/volume&gt;&lt;number&gt;2&lt;/number&gt;&lt;dates&gt;&lt;year&gt;2010&lt;/year&gt;&lt;pub-dates&gt;&lt;date&gt;2010 Aug (Epub 2010 Apr&lt;/date&gt;&lt;/pub-dates&gt;&lt;/dates&gt;&lt;isbn&gt;1526-7598&lt;/isbn&gt;&lt;accession-num&gt;MEDLINE:20418537&lt;/accession-num&gt;&lt;urls&gt;&lt;related-urls&gt;&lt;url&gt;&amp;lt;Go to ISI&amp;gt;://MEDLINE:20418537&lt;/url&gt;&lt;url&gt;http://graphics.tx.ovid.com/ovftpdfs/FPDDNCMCPAOIGB00/fs046/ovft/live/gv023/00000539/00000539-201008000-00033.pdf&lt;/url&gt;&lt;/related-urls&gt;&lt;/urls&gt;&lt;electronic-resource-num&gt;10.1213/ANE.0b013e3181d8a16a&lt;/electronic-resource-num&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36</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0</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9.2</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89</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7.09</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5</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Jaber 2012</w:t>
            </w:r>
            <w:r w:rsidRPr="00F02245">
              <w:rPr>
                <w:rFonts w:ascii="Arial" w:eastAsia="Times New Roman" w:hAnsi="Arial" w:cs="Arial"/>
                <w:sz w:val="20"/>
                <w:szCs w:val="20"/>
                <w:lang w:eastAsia="en-GB"/>
              </w:rPr>
              <w:fldChar w:fldCharType="begin">
                <w:fldData xml:space="preserve">PEVuZE5vdGU+PENpdGU+PEF1dGhvcj5KYWJlcjwvQXV0aG9yPjxZZWFyPjIwMTI8L1llYXI+PFJl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KYWJlcjwvQXV0aG9yPjxZZWFyPjIwMTI8L1llYXI+PFJl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37</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6</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533</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161</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3</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Jo 2012</w:t>
            </w:r>
            <w:r w:rsidRPr="00F02245">
              <w:rPr>
                <w:rFonts w:ascii="Arial" w:eastAsia="Times New Roman" w:hAnsi="Arial" w:cs="Arial"/>
                <w:sz w:val="20"/>
                <w:szCs w:val="20"/>
                <w:lang w:eastAsia="en-GB"/>
              </w:rPr>
              <w:fldChar w:fldCharType="begin">
                <w:fldData xml:space="preserve">PEVuZE5vdGU+PENpdGU+PEF1dGhvcj5KbzwvQXV0aG9yPjxZZWFyPjIwMTI8L1llYXI+PFJlY051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KbzwvQXV0aG9yPjxZZWFyPjIwMTI8L1llYXI+PFJlY051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38</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4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7</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Kadoi 1999</w:t>
            </w:r>
            <w:r w:rsidRPr="00F02245">
              <w:rPr>
                <w:rFonts w:ascii="Arial" w:eastAsia="Times New Roman" w:hAnsi="Arial" w:cs="Arial"/>
                <w:sz w:val="20"/>
                <w:szCs w:val="20"/>
                <w:lang w:eastAsia="en-GB"/>
              </w:rPr>
              <w:fldChar w:fldCharType="begin">
                <w:fldData xml:space="preserve">PEVuZE5vdGU+PENpdGU+PEF1dGhvcj5LYWRvaTwvQXV0aG9yPjxZZWFyPjE5OTk8L1llYXI+PFJl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LYWRvaTwvQXV0aG9yPjxZZWFyPjE5OTk8L1llYXI+PFJl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39</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3</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4.5</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10</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Kanaya 2013</w:t>
            </w:r>
            <w:r w:rsidRPr="00F02245">
              <w:rPr>
                <w:rFonts w:ascii="Arial" w:eastAsia="Times New Roman" w:hAnsi="Arial" w:cs="Arial"/>
                <w:sz w:val="20"/>
                <w:szCs w:val="20"/>
                <w:lang w:eastAsia="en-GB"/>
              </w:rPr>
              <w:fldChar w:fldCharType="begin">
                <w:fldData xml:space="preserve">PEVuZE5vdGU+PENpdGU+PEF1dGhvcj5LYW5heWE8L0F1dGhvcj48WWVhcj4yMDEzPC9ZZWFyPjxS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LYW5heWE8L0F1dGhvcj48WWVhcj4yMDEzPC9ZZWFyPjxS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40</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0-2011</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9.5</w:t>
            </w:r>
          </w:p>
        </w:tc>
        <w:tc>
          <w:tcPr>
            <w:tcW w:w="1345" w:type="dxa"/>
            <w:gridSpan w:val="2"/>
            <w:shd w:val="clear" w:color="auto" w:fill="auto"/>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Kapoor 2008</w:t>
            </w:r>
            <w:r w:rsidRPr="00F02245">
              <w:rPr>
                <w:rFonts w:ascii="Arial" w:eastAsia="Times New Roman" w:hAnsi="Arial" w:cs="Arial"/>
                <w:sz w:val="20"/>
                <w:szCs w:val="20"/>
                <w:lang w:eastAsia="en-GB"/>
              </w:rPr>
              <w:fldChar w:fldCharType="begin">
                <w:fldData xml:space="preserve">PEVuZE5vdGU+PENpdGU+PEF1dGhvcj5LYXBvb3I8L0F1dGhvcj48WWVhcj4yMDA4PC9ZZWFyPjxS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LYXBvb3I8L0F1dGhvcj48WWVhcj4yMDA4PC9ZZWFyPjxS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41</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6</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 xml:space="preserve"> 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7</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0.23</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043</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Kim 2010</w:t>
            </w:r>
            <w:r w:rsidRPr="00F02245">
              <w:rPr>
                <w:rFonts w:ascii="Arial" w:eastAsia="Times New Roman" w:hAnsi="Arial" w:cs="Arial"/>
                <w:sz w:val="20"/>
                <w:szCs w:val="20"/>
                <w:lang w:eastAsia="en-GB"/>
              </w:rPr>
              <w:fldChar w:fldCharType="begin">
                <w:fldData xml:space="preserve">PEVuZE5vdGU+PENpdGU+PEF1dGhvcj5LaW08L0F1dGhvcj48WWVhcj4yMDEwPC9ZZWFyPjxSZWNO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TA5OS0xMDM8L3BhZ2VzPjx2b2x1bWU+MjQ8L3Zv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LaW08L0F1dGhvcj48WWVhcj4yMDEwPC9ZZWFyPjxSZWNO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TA5OS0xMDM8L3BhZ2VzPjx2b2x1bWU+MjQ8L3Zv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42</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8</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A80953">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569</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9</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8.5</w:t>
            </w:r>
          </w:p>
        </w:tc>
        <w:tc>
          <w:tcPr>
            <w:tcW w:w="1345" w:type="dxa"/>
            <w:gridSpan w:val="2"/>
            <w:shd w:val="clear" w:color="auto" w:fill="auto"/>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75</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Kim 2013</w:t>
            </w:r>
            <w:r w:rsidRPr="00F02245">
              <w:rPr>
                <w:rFonts w:ascii="Arial" w:eastAsia="Times New Roman" w:hAnsi="Arial" w:cs="Arial"/>
                <w:sz w:val="20"/>
                <w:szCs w:val="20"/>
                <w:lang w:eastAsia="en-GB"/>
              </w:rPr>
              <w:fldChar w:fldCharType="begin">
                <w:fldData xml:space="preserve">PEVuZE5vdGU+PENpdGU+PEF1dGhvcj5LaW08L0F1dGhvcj48WWVhcj4yMDEzPC9ZZWFyPjxSZWNO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LaW08L0F1dGhvcj48WWVhcj4yMDEzPC9ZZWFyPjxSZWNO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43</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1-2012</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315</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88</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0</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56</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Koner 2004</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Koner&lt;/Author&gt;&lt;Year&gt;2004&lt;/Year&gt;&lt;RecNum&gt;96&lt;/RecNum&gt;&lt;DisplayText&gt;&lt;style face="superscript"&gt;144&lt;/style&gt;&lt;/DisplayText&gt;&lt;record&gt;&lt;rec-number&gt;96&lt;/rec-number&gt;&lt;foreign-keys&gt;&lt;key app="EN" db-id="vtdzts02mez2aqezrs6vvszy292zrevtsvaa" timestamp="1498111287"&gt;96&lt;/key&gt;&lt;/foreign-keys&gt;&lt;ref-type name="Journal Article"&gt;17&lt;/ref-type&gt;&lt;contributors&gt;&lt;authors&gt;&lt;author&gt;Koner, Ozge&lt;/author&gt;&lt;author&gt;Celebi, Serdar&lt;/author&gt;&lt;author&gt;Balci, Huriye&lt;/author&gt;&lt;author&gt;Cetin, Gurkan&lt;/author&gt;&lt;author&gt;Karaoglu, Kamil&lt;/author&gt;&lt;author&gt;Cakar, Nahit&lt;/author&gt;&lt;/authors&gt;&lt;/contributors&gt;&lt;titles&gt;&lt;title&gt;Effects of protective and conventional mechanical ventilation on pulmonary function and systemic cytokine release after cardiopulmonary bypass&lt;/title&gt;&lt;secondary-title&gt;Intensive care medicine&lt;/secondary-title&gt;&lt;/titles&gt;&lt;periodical&gt;&lt;full-title&gt;Intensive care medicine&lt;/full-title&gt;&lt;/periodical&gt;&lt;pages&gt;620-6&lt;/pages&gt;&lt;volume&gt;30&lt;/volume&gt;&lt;number&gt;4&lt;/number&gt;&lt;dates&gt;&lt;year&gt;2004&lt;/year&gt;&lt;pub-dates&gt;&lt;date&gt;2004 Apr (Epub 2004 Jan&lt;/date&gt;&lt;/pub-dates&gt;&lt;/dates&gt;&lt;isbn&gt;0342-4642&lt;/isbn&gt;&lt;accession-num&gt;MEDLINE:14722635&lt;/accession-num&gt;&lt;urls&gt;&lt;related-urls&gt;&lt;url&gt;&amp;lt;Go to ISI&amp;gt;://MEDLINE:14722635&lt;/url&gt;&lt;url&gt;http://download.springer.com/static/pdf/857/art%253A10.1007%252Fs00134-003-2104-5.pdf?auth66=1403949150_477faafb477dd39f69385ceb02ac89b7&amp;amp;ext=.pdf&lt;/url&gt;&lt;url&gt;https://link.springer.com/content/pdf/10.1007%2Fs00134-003-2104-5.pdf&lt;/url&gt;&lt;/related-urls&gt;&lt;/urls&gt;&lt;electronic-resource-num&gt;10.1007/s00134-003-2104-5&lt;/electronic-resource-num&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44</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1-2002</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9</w:t>
            </w:r>
          </w:p>
        </w:tc>
        <w:tc>
          <w:tcPr>
            <w:tcW w:w="2067" w:type="dxa"/>
            <w:gridSpan w:val="3"/>
            <w:shd w:val="clear" w:color="auto" w:fill="auto"/>
            <w:noWrap/>
            <w:vAlign w:val="center"/>
            <w:hideMark/>
          </w:tcPr>
          <w:p w:rsidR="00B652A1" w:rsidRPr="00F02245" w:rsidRDefault="00B652A1" w:rsidP="009620DF">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5</w:t>
            </w:r>
          </w:p>
        </w:tc>
        <w:tc>
          <w:tcPr>
            <w:tcW w:w="1345" w:type="dxa"/>
            <w:gridSpan w:val="2"/>
            <w:shd w:val="clear" w:color="auto" w:fill="auto"/>
          </w:tcPr>
          <w:p w:rsidR="00B652A1" w:rsidRPr="00F02245" w:rsidRDefault="00B652A1" w:rsidP="009620DF">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ai 2004</w:t>
            </w:r>
            <w:r w:rsidRPr="00F02245">
              <w:rPr>
                <w:rFonts w:ascii="Arial" w:eastAsia="Times New Roman" w:hAnsi="Arial" w:cs="Arial"/>
                <w:sz w:val="20"/>
                <w:szCs w:val="20"/>
                <w:lang w:eastAsia="en-GB"/>
              </w:rPr>
              <w:fldChar w:fldCharType="begin">
                <w:fldData xml:space="preserve">PEVuZE5vdGU+PENpdGU+PEF1dGhvcj5MYWk8L0F1dGhvcj48WWVhcj4yMDA0PC9ZZWFyPjxSZWNO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YWk8L0F1dGhvcj48WWVhcj4yMDA0PC9ZZWFyPjxSZWNO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45</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0</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8</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eino  2001</w:t>
            </w:r>
            <w:r w:rsidRPr="00F02245">
              <w:rPr>
                <w:rFonts w:ascii="Arial" w:eastAsia="Times New Roman" w:hAnsi="Arial" w:cs="Arial"/>
                <w:sz w:val="20"/>
                <w:szCs w:val="20"/>
                <w:lang w:eastAsia="en-GB"/>
              </w:rPr>
              <w:fldChar w:fldCharType="begin">
                <w:fldData xml:space="preserve">PEVuZE5vdGU+PENpdGU+PEF1dGhvcj5MZWlubzwvQXV0aG9yPjxZZWFyPjIwMDE8L1llYXI+PFJl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ZWlubzwvQXV0aG9yPjxZZWFyPjIwMDE8L1llYXI+PFJl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46</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8</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1345" w:type="dxa"/>
            <w:gridSpan w:val="2"/>
            <w:shd w:val="clear" w:color="auto" w:fill="auto"/>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estar 2011</w:t>
            </w:r>
            <w:r w:rsidRPr="00F02245">
              <w:rPr>
                <w:rFonts w:ascii="Arial" w:eastAsia="Times New Roman" w:hAnsi="Arial" w:cs="Arial"/>
                <w:sz w:val="20"/>
                <w:szCs w:val="20"/>
                <w:lang w:eastAsia="en-GB"/>
              </w:rPr>
              <w:fldChar w:fldCharType="begin">
                <w:fldData xml:space="preserve">PEVuZE5vdGU+PENpdGU+PEF1dGhvcj5MZXN0YXI8L0F1dGhvcj48WWVhcj4yMDExPC9ZZWFyPjxS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ZXN0YXI8L0F1dGhvcj48WWVhcj4yMDExPC9ZZWFyPjxS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47</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AE093D">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15</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16</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9</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lastRenderedPageBreak/>
              <w:t>Levin 2014</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Levin&lt;/Author&gt;&lt;Year&gt;2014&lt;/Year&gt;&lt;RecNum&gt;6334&lt;/RecNum&gt;&lt;DisplayText&gt;&lt;style face="superscript"&gt;148&lt;/style&gt;&lt;/DisplayText&gt;&lt;record&gt;&lt;rec-number&gt;6334&lt;/rec-number&gt;&lt;foreign-keys&gt;&lt;key app="EN" db-id="vtdzts02mez2aqezrs6vvszy292zrevtsvaa" timestamp="1499942910"&gt;6334&lt;/key&gt;&lt;/foreign-keys&gt;&lt;ref-type name="Journal Article"&gt;17&lt;/ref-type&gt;&lt;contributors&gt;&lt;authors&gt;&lt;author&gt;Levin, M. A.&lt;/author&gt;&lt;author&gt;McCormick, P. J.&lt;/author&gt;&lt;author&gt;Lin, H. M.&lt;/author&gt;&lt;author&gt;Hosseinian, L.&lt;/author&gt;&lt;author&gt;Fischer, G. W.&lt;/author&gt;&lt;/authors&gt;&lt;/contributors&gt;&lt;auth-address&gt;Department of Anesthesiology, Icahn School of Medicine at Mount Sinai, One Gustave L. Levy Place, Box 1010, New York, NY 10029, USA.&lt;/auth-address&gt;&lt;titles&gt;&lt;title&gt;Low intraoperative tidal volume ventilation with minimal PEEP is associated with increased mortality&lt;/title&gt;&lt;secondary-title&gt;Br J Anaesth&lt;/secondary-title&gt;&lt;alt-title&gt;British journal of anaesthesia&lt;/alt-title&gt;&lt;/titles&gt;&lt;periodical&gt;&lt;full-title&gt;Br J Anaesth&lt;/full-title&gt;&lt;abbr-1&gt;British journal of anaesthesia&lt;/abbr-1&gt;&lt;/periodical&gt;&lt;alt-periodical&gt;&lt;full-title&gt;British journal of anaesthesia&lt;/full-title&gt;&lt;/alt-periodical&gt;&lt;edition&gt;2014/03/14&lt;/edition&gt;&lt;keywords&gt;&lt;keyword&gt;intraoperative care&lt;/keyword&gt;&lt;keyword&gt;pulmonary ventilation&lt;/keyword&gt;&lt;keyword&gt;tidal volume&lt;/keyword&gt;&lt;/keywords&gt;&lt;dates&gt;&lt;year&gt;2014&lt;/year&gt;&lt;pub-dates&gt;&lt;date&gt;Mar 12&lt;/date&gt;&lt;/pub-dates&gt;&lt;/dates&gt;&lt;isbn&gt;0007-0912&lt;/isbn&gt;&lt;accession-num&gt;24623057&lt;/accession-num&gt;&lt;urls&gt;&lt;related-urls&gt;&lt;url&gt;http://bja.oxfordjournals.org/content/113/1/97.full.pdf&lt;/url&gt;&lt;/related-urls&gt;&lt;/urls&gt;&lt;electronic-resource-num&gt;10.1093/bja/aeu054&lt;/electronic-resource-num&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48</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8-2011</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etrospective</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6</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29343</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4.9</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82 [129-264]</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Luostarinen 2010</w:t>
            </w:r>
            <w:r w:rsidRPr="00F02245">
              <w:rPr>
                <w:rFonts w:ascii="Arial" w:eastAsia="Times New Roman" w:hAnsi="Arial" w:cs="Arial"/>
                <w:sz w:val="20"/>
                <w:szCs w:val="20"/>
                <w:lang w:eastAsia="en-GB"/>
              </w:rPr>
              <w:fldChar w:fldCharType="begin">
                <w:fldData xml:space="preserve">PEVuZE5vdGU+PENpdGU+PEF1dGhvcj5MdW9zdGFyaW5lbjwvQXV0aG9yPjxZZWFyPjIwMTA8L1ll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MdW9zdGFyaW5lbjwvQXV0aG9yPjxZZWFyPjIwMTA8L1ll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49</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0</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7.2</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72</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4.7</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altby 2003</w:t>
            </w:r>
            <w:r w:rsidRPr="00F02245">
              <w:rPr>
                <w:rFonts w:ascii="Arial" w:eastAsia="Times New Roman" w:hAnsi="Arial" w:cs="Arial"/>
                <w:sz w:val="20"/>
                <w:szCs w:val="20"/>
                <w:lang w:eastAsia="en-GB"/>
              </w:rPr>
              <w:fldChar w:fldCharType="begin">
                <w:fldData xml:space="preserve">PEVuZE5vdGU+PENpdGU+PEF1dGhvcj5NYWx0Ynk8L0F1dGhvcj48WWVhcj4yMDAzPC9ZZWFyPjxS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NYWx0Ynk8L0F1dGhvcj48WWVhcj4yMDAzPC9ZZWFyPjxS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50</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3</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105</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7</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6 (10-174)</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aracajá –Neto 2009</w:t>
            </w:r>
            <w:r w:rsidRPr="00F02245">
              <w:rPr>
                <w:rFonts w:ascii="Arial" w:eastAsia="Times New Roman" w:hAnsi="Arial" w:cs="Arial"/>
                <w:sz w:val="20"/>
                <w:szCs w:val="20"/>
                <w:lang w:eastAsia="en-GB"/>
              </w:rPr>
              <w:fldChar w:fldCharType="begin">
                <w:fldData xml:space="preserve">PEVuZE5vdGU+PENpdGU+PEF1dGhvcj5NYXJhY2FqYS1OZXRvPC9BdXRob3I+PFllYXI+MjAwOTwv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NYXJhY2FqYS1OZXRvPC9BdXRob3I+PFllYXI+MjAwOTwv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51</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21</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3.14</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emtsoudis 2012</w:t>
            </w:r>
            <w:r w:rsidRPr="00F02245">
              <w:rPr>
                <w:rFonts w:ascii="Arial" w:eastAsia="Times New Roman" w:hAnsi="Arial" w:cs="Arial"/>
                <w:sz w:val="20"/>
                <w:szCs w:val="20"/>
                <w:lang w:eastAsia="en-GB"/>
              </w:rPr>
              <w:fldChar w:fldCharType="begin">
                <w:fldData xml:space="preserve">PEVuZE5vdGU+PENpdGU+PEF1dGhvcj5NZW10c291ZGlzPC9BdXRob3I+PFllYXI+MjAxMjwvWWVh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NZW10c291ZGlzPC9BdXRob3I+PFllYXI+MjAxMjwvWWVh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52</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2010</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13</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0</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77 ±47</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Nadu 2005</w:t>
            </w:r>
            <w:r w:rsidRPr="00F02245">
              <w:rPr>
                <w:rFonts w:ascii="Arial" w:eastAsia="Times New Roman" w:hAnsi="Arial" w:cs="Arial"/>
                <w:sz w:val="20"/>
                <w:szCs w:val="20"/>
                <w:lang w:eastAsia="en-GB"/>
              </w:rPr>
              <w:fldChar w:fldCharType="begin">
                <w:fldData xml:space="preserve">PEVuZE5vdGU+PENpdGU+PEF1dGhvcj5OYWR1PC9BdXRob3I+PFllYXI+MjAwNTwvWWVhcj48UmVj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OYWR1PC9BdXRob3I+PFllYXI+MjAwNTwvWWVhcj48UmVj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53</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3</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F2F2F2" w:themeFill="background1" w:themeFillShade="F2"/>
            <w:noWrap/>
            <w:vAlign w:val="center"/>
            <w:hideMark/>
          </w:tcPr>
          <w:p w:rsidR="00B652A1" w:rsidRPr="00F02245" w:rsidRDefault="00B652A1" w:rsidP="00E11389">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556</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39</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6.5</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Nguyen 2004</w:t>
            </w:r>
            <w:r w:rsidRPr="00F02245">
              <w:rPr>
                <w:rFonts w:ascii="Arial" w:eastAsia="Times New Roman" w:hAnsi="Arial" w:cs="Arial"/>
                <w:sz w:val="20"/>
                <w:szCs w:val="20"/>
                <w:lang w:eastAsia="en-GB"/>
              </w:rPr>
              <w:fldChar w:fldCharType="begin">
                <w:fldData xml:space="preserve">PEVuZE5vdGU+PENpdGU+PEF1dGhvcj5OZ3V5ZW48L0F1dGhvcj48WWVhcj4yMDA0PC9ZZWFyPjxS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2NC03MTwvcGFnZXM+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OZ3V5ZW48L0F1dGhvcj48WWVhcj4yMDA0PC9ZZWFyPjxS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2NC03MTwvcGFnZXM+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54</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1</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58</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4.1</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Pang 2003</w:t>
            </w:r>
            <w:r w:rsidRPr="00F02245">
              <w:rPr>
                <w:rFonts w:ascii="Arial" w:eastAsia="Times New Roman" w:hAnsi="Arial" w:cs="Arial"/>
                <w:sz w:val="20"/>
                <w:szCs w:val="20"/>
                <w:lang w:eastAsia="en-GB"/>
              </w:rPr>
              <w:fldChar w:fldCharType="begin">
                <w:fldData xml:space="preserve">PEVuZE5vdGU+PENpdGU+PEF1dGhvcj5QYW5nPC9BdXRob3I+PFllYXI+MjAwMzwvWWVhcj48UmVj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QYW5nPC9BdXRob3I+PFllYXI+MjAwMzwvWWVhcj48UmVj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55</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3</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24</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0.65</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5</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Park 2009</w:t>
            </w:r>
            <w:r w:rsidRPr="00F02245">
              <w:rPr>
                <w:rFonts w:ascii="Arial" w:eastAsia="Times New Roman" w:hAnsi="Arial" w:cs="Arial"/>
                <w:sz w:val="20"/>
                <w:szCs w:val="20"/>
                <w:lang w:eastAsia="en-GB"/>
              </w:rPr>
              <w:fldChar w:fldCharType="begin">
                <w:fldData xml:space="preserve">PEVuZE5vdGU+PENpdGU+PEF1dGhvcj5QYXJrPC9BdXRob3I+PFllYXI+MjAwOTwvWWVhcj48UmVj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QYXJrPC9BdXRob3I+PFllYXI+MjAwOTwvWWVhcj48UmVj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56</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EB68BB">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565</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5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6</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Patel 1987</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Patel&lt;/Author&gt;&lt;Year&gt;1987&lt;/Year&gt;&lt;RecNum&gt;127&lt;/RecNum&gt;&lt;DisplayText&gt;&lt;style face="superscript"&gt;157&lt;/style&gt;&lt;/DisplayText&gt;&lt;record&gt;&lt;rec-number&gt;127&lt;/rec-number&gt;&lt;foreign-keys&gt;&lt;key app="EN" db-id="vtdzts02mez2aqezrs6vvszy292zrevtsvaa" timestamp="1498111288"&gt;127&lt;/key&gt;&lt;/foreign-keys&gt;&lt;ref-type name="Journal Article"&gt;17&lt;/ref-type&gt;&lt;contributors&gt;&lt;authors&gt;&lt;author&gt;Patel, A. J.&lt;/author&gt;&lt;author&gt;Choi, C. S.&lt;/author&gt;&lt;author&gt;Giuffrida, J. G.&lt;/author&gt;&lt;/authors&gt;&lt;/contributors&gt;&lt;titles&gt;&lt;title&gt;Changes in end tidal CO2 and arterial blood gas levels after release of tourniquet&lt;/title&gt;&lt;secondary-title&gt;South Med J&lt;/secondary-title&gt;&lt;alt-title&gt;Southern medical journal&lt;/alt-title&gt;&lt;/titles&gt;&lt;periodical&gt;&lt;full-title&gt;South Med J&lt;/full-title&gt;&lt;abbr-1&gt;Southern medical journal&lt;/abbr-1&gt;&lt;/periodical&gt;&lt;alt-periodical&gt;&lt;full-title&gt;South Med J&lt;/full-title&gt;&lt;abbr-1&gt;Southern medical journal&lt;/abbr-1&gt;&lt;/alt-periodical&gt;&lt;pages&gt;213-6&lt;/pages&gt;&lt;volume&gt;80&lt;/volume&gt;&lt;number&gt;2&lt;/number&gt;&lt;edition&gt;1987/02/01&lt;/edition&gt;&lt;keywords&gt;&lt;keyword&gt;Adult&lt;/keyword&gt;&lt;keyword&gt;Arteries&lt;/keyword&gt;&lt;keyword&gt;Bicarbonates/blood&lt;/keyword&gt;&lt;keyword&gt;Carbon Dioxide/*analysis/*blood&lt;/keyword&gt;&lt;keyword&gt;Humans&lt;/keyword&gt;&lt;keyword&gt;Hydrogen-Ion Concentration&lt;/keyword&gt;&lt;keyword&gt;Hyperventilation/etiology&lt;/keyword&gt;&lt;keyword&gt;Leg/blood supply&lt;/keyword&gt;&lt;keyword&gt;*Lung Volume Measurements&lt;/keyword&gt;&lt;keyword&gt;Middle Aged&lt;/keyword&gt;&lt;keyword&gt;Oxygen/*blood&lt;/keyword&gt;&lt;keyword&gt;*Tidal Volume&lt;/keyword&gt;&lt;keyword&gt;Time Factors&lt;/keyword&gt;&lt;keyword&gt;*Tourniquets/adverse effects&lt;/keyword&gt;&lt;/keywords&gt;&lt;dates&gt;&lt;year&gt;1987&lt;/year&gt;&lt;pub-dates&gt;&lt;date&gt;Feb&lt;/date&gt;&lt;/pub-dates&gt;&lt;/dates&gt;&lt;isbn&gt;0038-4348 (Print)&amp;#xD;0038-4348&lt;/isbn&gt;&lt;accession-num&gt;3101202&lt;/accession-num&gt;&lt;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57</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85</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9</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7.6</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Pelosi 1998</w:t>
            </w:r>
            <w:r w:rsidRPr="00F02245">
              <w:rPr>
                <w:rFonts w:ascii="Arial" w:eastAsia="Times New Roman" w:hAnsi="Arial" w:cs="Arial"/>
                <w:sz w:val="20"/>
                <w:szCs w:val="20"/>
                <w:lang w:eastAsia="en-GB"/>
              </w:rPr>
              <w:fldChar w:fldCharType="begin">
                <w:fldData xml:space="preserve">PEVuZE5vdGU+PENpdGU+PEF1dGhvcj5QZWxvc2k8L0F1dGhvcj48WWVhcj4xOTk4PC9ZZWFyPjxS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QZWxvc2k8L0F1dGhvcj48WWVhcj4xOTk4PC9ZZWFyPjxS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58</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8</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auto"/>
            <w:noWrap/>
            <w:vAlign w:val="center"/>
            <w:hideMark/>
          </w:tcPr>
          <w:p w:rsidR="00B652A1" w:rsidRPr="00F02245" w:rsidRDefault="00B652A1" w:rsidP="008F14FE">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667</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24</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2</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PROVHILO group 2014</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Year&gt;2014&lt;/Year&gt;&lt;RecNum&gt;6304&lt;/RecNum&gt;&lt;DisplayText&gt;&lt;style face="superscript"&gt;159&lt;/style&gt;&lt;/DisplayText&gt;&lt;record&gt;&lt;rec-number&gt;6304&lt;/rec-number&gt;&lt;foreign-keys&gt;&lt;key app="EN" db-id="vtdzts02mez2aqezrs6vvszy292zrevtsvaa" timestamp="1499942909"&gt;6304&lt;/key&gt;&lt;/foreign-keys&gt;&lt;ref-type name="Journal Article"&gt;17&lt;/ref-type&gt;&lt;contributors&gt;&lt;/contributors&gt;&lt;titles&gt;&lt;title&gt;High versus low positive end-expiratory pressure during general anaesthesia for open abdominal surgery (PROVHILO trial): a multicentre randomised 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edition&gt;2014/06/05&lt;/edition&gt;&lt;dates&gt;&lt;year&gt;2014&lt;/year&gt;&lt;pub-dates&gt;&lt;date&gt;May 30&lt;/date&gt;&lt;/pub-dates&gt;&lt;/dates&gt;&lt;isbn&gt;0140-6736&lt;/isbn&gt;&lt;accession-num&gt;24894577&lt;/accession-num&gt;&lt;urls&gt;&lt;/urls&gt;&lt;electronic-resource-num&gt;10.1016/s0140-6736(14)60416-5&lt;/electronic-resource-num&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59</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1-2013</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1</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894</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6</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5</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Purdell-Lewis 1980</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Purdell-Lewis&lt;/Author&gt;&lt;Year&gt;1980&lt;/Year&gt;&lt;RecNum&gt;130&lt;/RecNum&gt;&lt;DisplayText&gt;&lt;style face="superscript"&gt;160&lt;/style&gt;&lt;/DisplayText&gt;&lt;record&gt;&lt;rec-number&gt;130&lt;/rec-number&gt;&lt;foreign-keys&gt;&lt;key app="EN" db-id="vtdzts02mez2aqezrs6vvszy292zrevtsvaa" timestamp="1498111288"&gt;130&lt;/key&gt;&lt;/foreign-keys&gt;&lt;ref-type name="Journal Article"&gt;17&lt;/ref-type&gt;&lt;contributors&gt;&lt;authors&gt;&lt;author&gt;Purdell-Lewis, J. G.&lt;/author&gt;&lt;/authors&gt;&lt;/contributors&gt;&lt;titles&gt;&lt;title&gt;Studies on fentanyl-supplemented anaesthesia: effect on naloxone on the circulation and respiration&lt;/title&gt;&lt;secondary-title&gt;Can Anaesth Soc J&lt;/secondary-title&gt;&lt;alt-title&gt;Canadian Anaesthetists&amp;apos; Society journal&lt;/alt-title&gt;&lt;/titles&gt;&lt;periodical&gt;&lt;full-title&gt;Can Anaesth Soc J&lt;/full-title&gt;&lt;abbr-1&gt;Canadian Anaesthetists&amp;apos; Society journal&lt;/abbr-1&gt;&lt;/periodical&gt;&lt;alt-periodical&gt;&lt;full-title&gt;Can Anaesth Soc J&lt;/full-title&gt;&lt;abbr-1&gt;Canadian Anaesthetists&amp;apos; Society journal&lt;/abbr-1&gt;&lt;/alt-periodical&gt;&lt;pages&gt;323-30&lt;/pages&gt;&lt;volume&gt;27&lt;/volume&gt;&lt;number&gt;4&lt;/number&gt;&lt;edition&gt;1980/07/01&lt;/edition&gt;&lt;keywords&gt;&lt;keyword&gt;Adolescent&lt;/keyword&gt;&lt;keyword&gt;Adult&lt;/keyword&gt;&lt;keyword&gt;Aged&lt;/keyword&gt;&lt;keyword&gt;*Anesthesia, Inhalation&lt;/keyword&gt;&lt;keyword&gt;Blood Circulation/*drug effects&lt;/keyword&gt;&lt;keyword&gt;Female&lt;/keyword&gt;&lt;keyword&gt;*Fentanyl&lt;/keyword&gt;&lt;keyword&gt;Humans&lt;/keyword&gt;&lt;keyword&gt;Intermittent Positive-Pressure Ventilation&lt;/keyword&gt;&lt;keyword&gt;Male&lt;/keyword&gt;&lt;keyword&gt;Middle Aged&lt;/keyword&gt;&lt;keyword&gt;Naloxone/administration &amp;amp; dosage/*pharmacology&lt;/keyword&gt;&lt;keyword&gt;Nitrous Oxide&lt;/keyword&gt;&lt;keyword&gt;Oxygen&lt;/keyword&gt;&lt;keyword&gt;Respiration/*drug effects&lt;/keyword&gt;&lt;/keywords&gt;&lt;dates&gt;&lt;year&gt;1980&lt;/year&gt;&lt;pub-dates&gt;&lt;date&gt;Jul&lt;/date&gt;&lt;/pub-dates&gt;&lt;/dates&gt;&lt;isbn&gt;0008-2856 (Print)&amp;#xD;0008-2856&lt;/isbn&gt;&lt;accession-num&gt;6996793&lt;/accession-num&gt;&lt;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60</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80</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99</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6.3</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10</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Puri 1999</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Puri&lt;/Author&gt;&lt;Year&gt;1999&lt;/Year&gt;&lt;RecNum&gt;131&lt;/RecNum&gt;&lt;DisplayText&gt;&lt;style face="superscript"&gt;161&lt;/style&gt;&lt;/DisplayText&gt;&lt;record&gt;&lt;rec-number&gt;131&lt;/rec-number&gt;&lt;foreign-keys&gt;&lt;key app="EN" db-id="vtdzts02mez2aqezrs6vvszy292zrevtsvaa" timestamp="1498111289"&gt;131&lt;/key&gt;&lt;/foreign-keys&gt;&lt;ref-type name="Journal Article"&gt;17&lt;/ref-type&gt;&lt;contributors&gt;&lt;authors&gt;&lt;author&gt;Puri, G. D.&lt;/author&gt;&lt;author&gt;Singh, H.&lt;/author&gt;&lt;author&gt;Kaushik, S.&lt;/author&gt;&lt;author&gt;Jindal, S. K.&lt;/author&gt;&lt;/authors&gt;&lt;/contributors&gt;&lt;auth-address&gt;Postgraduate Institute of Medical Education and Research, Chandigarh, India.&lt;/auth-address&gt;&lt;titles&gt;&lt;title&gt;Determination of ventilatory minute volumes for normocapnic ventilation under anaesthesia in healthy adults&lt;/title&gt;&lt;secondary-title&gt;Natl Med J India&lt;/secondary-title&gt;&lt;alt-title&gt;The National medical journal of India&lt;/alt-title&gt;&lt;/titles&gt;&lt;periodical&gt;&lt;full-title&gt;Natl Med J India&lt;/full-title&gt;&lt;abbr-1&gt;The National medical journal of India&lt;/abbr-1&gt;&lt;/periodical&gt;&lt;alt-periodical&gt;&lt;full-title&gt;Natl Med J India&lt;/full-title&gt;&lt;abbr-1&gt;The National medical journal of India&lt;/abbr-1&gt;&lt;/alt-periodical&gt;&lt;pages&gt;6-11&lt;/pages&gt;&lt;volume&gt;12&lt;/volume&gt;&lt;number&gt;1&lt;/number&gt;&lt;edition&gt;1999/05/18&lt;/edition&gt;&lt;keywords&gt;&lt;keyword&gt;Adolescent&lt;/keyword&gt;&lt;keyword&gt;Adult&lt;/keyword&gt;&lt;keyword&gt;Aged&lt;/keyword&gt;&lt;keyword&gt;*Anesthesia, General&lt;/keyword&gt;&lt;keyword&gt;Carbon Dioxide/*blood&lt;/keyword&gt;&lt;keyword&gt;Female&lt;/keyword&gt;&lt;keyword&gt;Humans&lt;/keyword&gt;&lt;keyword&gt;Lung Volume Measurements&lt;/keyword&gt;&lt;keyword&gt;Male&lt;/keyword&gt;&lt;keyword&gt;Middle Aged&lt;/keyword&gt;&lt;keyword&gt;*Pulmonary Ventilation&lt;/keyword&gt;&lt;keyword&gt;*Respiration, Artificial&lt;/keyword&gt;&lt;/keywords&gt;&lt;dates&gt;&lt;year&gt;1999&lt;/year&gt;&lt;pub-dates&gt;&lt;date&gt;Jan-Feb&lt;/date&gt;&lt;/pub-dates&gt;&lt;/dates&gt;&lt;isbn&gt;0970-258X (Print)&amp;#xD;0970-258x&lt;/isbn&gt;&lt;accession-num&gt;10326322&lt;/accession-num&gt;&lt;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61</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9</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374</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253</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8.6</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Rauh 2001</w:t>
            </w:r>
            <w:r w:rsidRPr="00F02245">
              <w:rPr>
                <w:rFonts w:ascii="Arial" w:eastAsia="Times New Roman" w:hAnsi="Arial" w:cs="Arial"/>
                <w:sz w:val="20"/>
                <w:szCs w:val="20"/>
                <w:lang w:eastAsia="en-GB"/>
              </w:rPr>
              <w:fldChar w:fldCharType="begin">
                <w:fldData xml:space="preserve">PEVuZE5vdGU+PENpdGU+PEF1dGhvcj5SYXVoPC9BdXRob3I+PFllYXI+MjAwMTwvWWVhcj48UmVj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SYXVoPC9BdXRob3I+PFllYXI+MjAwMTwvWWVhcj48UmVj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62</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1</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1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0</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Reissmann 2000</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Reissmann&lt;/Author&gt;&lt;Year&gt;2000&lt;/Year&gt;&lt;RecNum&gt;135&lt;/RecNum&gt;&lt;DisplayText&gt;&lt;style face="superscript"&gt;163&lt;/style&gt;&lt;/DisplayText&gt;&lt;record&gt;&lt;rec-number&gt;135&lt;/rec-number&gt;&lt;foreign-keys&gt;&lt;key app="EN" db-id="vtdzts02mez2aqezrs6vvszy292zrevtsvaa" timestamp="1498111289"&gt;135&lt;/key&gt;&lt;/foreign-keys&gt;&lt;ref-type name="Journal Article"&gt;17&lt;/ref-type&gt;&lt;contributors&gt;&lt;authors&gt;&lt;author&gt;Reissmann, H.&lt;/author&gt;&lt;author&gt;Pothmann, W.&lt;/author&gt;&lt;author&gt;Fullekrug, B.&lt;/author&gt;&lt;author&gt;Dietz, R.&lt;/author&gt;&lt;author&gt;Schulte am Esch, J.&lt;/author&gt;&lt;/authors&gt;&lt;/contributors&gt;&lt;auth-address&gt;Department of Anaesthesiology, University Hospital Eppendorf, Hamburg, Germany.&lt;/auth-address&gt;&lt;titles&gt;&lt;title&gt;Resistance of laryngeal mask airway and tracheal tube in mechanically ventilated patients&lt;/title&gt;&lt;secondary-title&gt;Br J Anaesth&lt;/secondary-title&gt;&lt;alt-title&gt;British journal of anaesthesia&lt;/alt-title&gt;&lt;/titles&gt;&lt;periodical&gt;&lt;full-title&gt;Br J Anaesth&lt;/full-title&gt;&lt;abbr-1&gt;British journal of anaesthesia&lt;/abbr-1&gt;&lt;/periodical&gt;&lt;alt-periodical&gt;&lt;full-title&gt;British journal of anaesthesia&lt;/full-title&gt;&lt;/alt-periodical&gt;&lt;pages&gt;410-6&lt;/pages&gt;&lt;volume&gt;85&lt;/volume&gt;&lt;number&gt;3&lt;/number&gt;&lt;edition&gt;2000/12/05&lt;/edition&gt;&lt;keywords&gt;&lt;keyword&gt;Adult&lt;/keyword&gt;&lt;keyword&gt;Aged&lt;/keyword&gt;&lt;keyword&gt;Airway Resistance/*physiology&lt;/keyword&gt;&lt;keyword&gt;Anesthesia, General/methods&lt;/keyword&gt;&lt;keyword&gt;Equipment Design&lt;/keyword&gt;&lt;keyword&gt;Female&lt;/keyword&gt;&lt;keyword&gt;Humans&lt;/keyword&gt;&lt;keyword&gt;Intubation, Intratracheal/instrumentation&lt;/keyword&gt;&lt;keyword&gt;*Laryngeal Masks&lt;/keyword&gt;&lt;keyword&gt;Male&lt;/keyword&gt;&lt;keyword&gt;Middle Aged&lt;/keyword&gt;&lt;keyword&gt;Respiration, Artificial&lt;/keyword&gt;&lt;keyword&gt;Statistics, Nonparametric&lt;/keyword&gt;&lt;/keywords&gt;&lt;dates&gt;&lt;year&gt;2000&lt;/year&gt;&lt;pub-dates&gt;&lt;date&gt;Sep&lt;/date&gt;&lt;/pub-dates&gt;&lt;/dates&gt;&lt;isbn&gt;0007-0912 (Print)&amp;#xD;0007-0912&lt;/isbn&gt;&lt;accession-num&gt;11103183&lt;/accession-num&gt;&lt;urls&gt;&lt;related-urls&gt;&lt;url&gt;http://bja.oxfordjournals.org/content/85/3/410.full.pdf&lt;/url&gt;&lt;/related-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63</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0</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5A574F">
            <w:pPr>
              <w:spacing w:after="0"/>
              <w:jc w:val="center"/>
              <w:rPr>
                <w:rFonts w:ascii="Arial" w:hAnsi="Arial" w:cs="Arial"/>
                <w:sz w:val="20"/>
                <w:szCs w:val="20"/>
              </w:rPr>
            </w:pPr>
            <w:r w:rsidRPr="00F02245">
              <w:rPr>
                <w:rFonts w:ascii="Arial" w:hAnsi="Arial" w:cs="Arial"/>
                <w:sz w:val="20"/>
                <w:szCs w:val="20"/>
              </w:rPr>
              <w:t>12</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4</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Rex 2004</w:t>
            </w:r>
            <w:r w:rsidRPr="00F02245">
              <w:rPr>
                <w:rFonts w:ascii="Arial" w:eastAsia="Times New Roman" w:hAnsi="Arial" w:cs="Arial"/>
                <w:sz w:val="20"/>
                <w:szCs w:val="20"/>
                <w:lang w:eastAsia="en-GB"/>
              </w:rPr>
              <w:fldChar w:fldCharType="begin">
                <w:fldData xml:space="preserve">PEVuZE5vdGU+PENpdGU+PEF1dGhvcj5SZXg8L0F1dGhvcj48WWVhcj4yMDA0PC9ZZWFyPjxSZWNO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SZXg8L0F1dGhvcj48WWVhcj4yMDA0PC9ZZWFyPjxSZWNO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64</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4</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Pr>
                <w:rFonts w:ascii="Arial" w:eastAsia="Times New Roman" w:hAnsi="Arial" w:cs="Arial"/>
                <w:sz w:val="20"/>
                <w:szCs w:val="20"/>
                <w:lang w:eastAsia="en-GB"/>
              </w:rPr>
              <w:t>7.5</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4</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3</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Rex 2007</w:t>
            </w:r>
            <w:r w:rsidRPr="00F02245">
              <w:rPr>
                <w:rFonts w:ascii="Arial" w:eastAsia="Times New Roman" w:hAnsi="Arial" w:cs="Arial"/>
                <w:sz w:val="20"/>
                <w:szCs w:val="20"/>
                <w:lang w:eastAsia="en-GB"/>
              </w:rPr>
              <w:fldChar w:fldCharType="begin">
                <w:fldData xml:space="preserve">PEVuZE5vdGU+PENpdGU+PEF1dGhvcj5SZXg8L0F1dGhvcj48WWVhcj4yMDA3PC9ZZWFyPjxSZWNO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CBTY2FuZDwv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SZXg8L0F1dGhvcj48WWVhcj4yMDA3PC9ZZWFyPjxSZWNO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65</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7</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45</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3</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Rose 1980</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Rose&lt;/Author&gt;&lt;Year&gt;1980&lt;/Year&gt;&lt;RecNum&gt;139&lt;/RecNum&gt;&lt;DisplayText&gt;&lt;style face="superscript"&gt;166&lt;/style&gt;&lt;/DisplayText&gt;&lt;record&gt;&lt;rec-number&gt;139&lt;/rec-number&gt;&lt;foreign-keys&gt;&lt;key app="EN" db-id="vtdzts02mez2aqezrs6vvszy292zrevtsvaa" timestamp="1498111289"&gt;139&lt;/key&gt;&lt;/foreign-keys&gt;&lt;ref-type name="Journal Article"&gt;17&lt;/ref-type&gt;&lt;contributors&gt;&lt;authors&gt;&lt;author&gt;Rose, N. M.&lt;/author&gt;&lt;author&gt;Adams, A. P.&lt;/author&gt;&lt;/authors&gt;&lt;/contributors&gt;&lt;titles&gt;&lt;title&gt;Normocapnic anaesthesia with enflurane for intraocular surgery&lt;/title&gt;&lt;secondary-title&gt;Anaesthesia&lt;/secondary-title&gt;&lt;alt-title&gt;Anaesthesia&lt;/alt-title&gt;&lt;/titles&gt;&lt;periodical&gt;&lt;full-title&gt;Anaesthesia&lt;/full-title&gt;&lt;/periodical&gt;&lt;alt-periodical&gt;&lt;full-title&gt;Anaesthesia&lt;/full-title&gt;&lt;/alt-periodical&gt;&lt;pages&gt;569-75&lt;/pages&gt;&lt;volume&gt;35&lt;/volume&gt;&lt;number&gt;6&lt;/number&gt;&lt;edition&gt;1980/06/01&lt;/edition&gt;&lt;keywords&gt;&lt;keyword&gt;Aged&lt;/keyword&gt;&lt;keyword&gt;*Anesthesia, Inhalation&lt;/keyword&gt;&lt;keyword&gt;Blood Pressure/drug effects&lt;/keyword&gt;&lt;keyword&gt;*Cataract Extraction&lt;/keyword&gt;&lt;keyword&gt;*Enflurane/pharmacology&lt;/keyword&gt;&lt;keyword&gt;Female&lt;/keyword&gt;&lt;keyword&gt;Humans&lt;/keyword&gt;&lt;keyword&gt;Intraocular Pressure/drug effects&lt;/keyword&gt;&lt;keyword&gt;Male&lt;/keyword&gt;&lt;keyword&gt;Middle Aged&lt;/keyword&gt;&lt;keyword&gt;Respiration, Artificial&lt;/keyword&gt;&lt;keyword&gt;Tidal Volume&lt;/keyword&gt;&lt;/keywords&gt;&lt;dates&gt;&lt;year&gt;1980&lt;/year&gt;&lt;pub-dates&gt;&lt;date&gt;Jun&lt;/date&gt;&lt;/pub-dates&gt;&lt;/dates&gt;&lt;isbn&gt;0003-2409 (Print)&amp;#xD;0003-2409&lt;/isbn&gt;&lt;accession-num&gt;7435915&lt;/accession-num&gt;&lt;urls&gt;&lt;related-urls&gt;&lt;url&gt;http://onlinelibrary.wiley.com/store/10.1111/j.1365-2044.1980.tb03853.x/asset/j.1365-2044.1980.tb03853.x.pdf?v=1&amp;amp;t=ip9lyggz&amp;amp;s=3cf3c2873761f5e7f9b462f01f4bcf3333a55a34&lt;/url&gt;&lt;url&gt;http://onlinelibrary.wiley.com/store/10.1111/j.1365-2044.1980.tb03853.x/asset/j.1365-2044.1980.tb03853.x.pdf?v=1&amp;amp;t=j483x8t3&amp;amp;s=c78549af7e1f8d1fef5f3f77b585dad6ae9bf674&lt;/url&gt;&lt;/related-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66</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80</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3</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3</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9</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lastRenderedPageBreak/>
              <w:t>Rothen 1993</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Rothen&lt;/Author&gt;&lt;Year&gt;1993&lt;/Year&gt;&lt;RecNum&gt;187&lt;/RecNum&gt;&lt;DisplayText&gt;&lt;style face="superscript"&gt;167&lt;/style&gt;&lt;/DisplayText&gt;&lt;record&gt;&lt;rec-number&gt;187&lt;/rec-number&gt;&lt;foreign-keys&gt;&lt;key app="EN" db-id="vtdzts02mez2aqezrs6vvszy292zrevtsvaa" timestamp="1498111328"&gt;187&lt;/key&gt;&lt;/foreign-keys&gt;&lt;ref-type name="Journal Article"&gt;17&lt;/ref-type&gt;&lt;contributors&gt;&lt;authors&gt;&lt;author&gt;Rothen, H. U.&lt;/author&gt;&lt;author&gt;Sporre, B.&lt;/author&gt;&lt;author&gt;Engberg, G.&lt;/author&gt;&lt;author&gt;Wegenius, G.&lt;/author&gt;&lt;author&gt;Hedenstierna, G.&lt;/author&gt;&lt;/authors&gt;&lt;/contributors&gt;&lt;auth-address&gt;Department of Anaesthesiology and Intensive Care, University Hospital, Uppsala, Sweden.&lt;/auth-address&gt;&lt;titles&gt;&lt;title&gt;Re-expansion of atelectasis during general anaesthesia: a computed tomography study&lt;/title&gt;&lt;secondary-title&gt;Br J Anaesth&lt;/secondary-title&gt;&lt;alt-title&gt;British journal of anaesthesia&lt;/alt-title&gt;&lt;/titles&gt;&lt;periodical&gt;&lt;full-title&gt;Br J Anaesth&lt;/full-title&gt;&lt;abbr-1&gt;British journal of anaesthesia&lt;/abbr-1&gt;&lt;/periodical&gt;&lt;alt-periodical&gt;&lt;full-title&gt;British journal of anaesthesia&lt;/full-title&gt;&lt;/alt-periodical&gt;&lt;pages&gt;788-95&lt;/pages&gt;&lt;volume&gt;71&lt;/volume&gt;&lt;number&gt;6&lt;/number&gt;&lt;edition&gt;1993/12/01&lt;/edition&gt;&lt;keywords&gt;&lt;keyword&gt;Adult&lt;/keyword&gt;&lt;keyword&gt;Anesthesia, General/*adverse effects&lt;/keyword&gt;&lt;keyword&gt;Body Mass Index&lt;/keyword&gt;&lt;keyword&gt;Female&lt;/keyword&gt;&lt;keyword&gt;Humans&lt;/keyword&gt;&lt;keyword&gt;Lung/physiopathology/*radiography&lt;/keyword&gt;&lt;keyword&gt;Male&lt;/keyword&gt;&lt;keyword&gt;Middle Aged&lt;/keyword&gt;&lt;keyword&gt;Pulmonary Atelectasis/etiology/radiography/*therapy&lt;/keyword&gt;&lt;keyword&gt;Pulmonary Gas Exchange/physiology&lt;/keyword&gt;&lt;keyword&gt;*Respiration, Artificial&lt;/keyword&gt;&lt;keyword&gt;Tomography, X-Ray Computed&lt;/keyword&gt;&lt;/keywords&gt;&lt;dates&gt;&lt;year&gt;1993&lt;/year&gt;&lt;pub-dates&gt;&lt;date&gt;Dec&lt;/date&gt;&lt;/pub-dates&gt;&lt;/dates&gt;&lt;isbn&gt;0007-0912 (Print)&amp;#xD;0007-0912&lt;/isbn&gt;&lt;accession-num&gt;8280539&lt;/accession-num&gt;&lt;urls&gt;&lt;related-urls&gt;&lt;url&gt;http://bja.oxfordjournals.org/content/71/6/788.full.pdf&lt;/url&gt;&lt;/related-urls&gt;&lt;/urls&gt;&lt;remote-database-provider&gt;NLM&lt;/remote-database-provider&gt;&lt;language&gt;eng&lt;/language&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67</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6</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5</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Ruiz Neto 1992</w:t>
            </w:r>
            <w:r w:rsidRPr="00F02245">
              <w:rPr>
                <w:rFonts w:ascii="Arial" w:eastAsia="Times New Roman" w:hAnsi="Arial" w:cs="Arial"/>
                <w:sz w:val="20"/>
                <w:szCs w:val="20"/>
                <w:lang w:eastAsia="en-GB"/>
              </w:rPr>
              <w:fldChar w:fldCharType="begin">
                <w:fldData xml:space="preserve">PEVuZE5vdGU+PENpdGU+PEF1dGhvcj5SdWl6IE5ldG88L0F1dGhvcj48WWVhcj4xOTkyPC9ZZWFy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SdWl6IE5ldG88L0F1dGhvcj48WWVhcj4xOTkyPC9ZZWFy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68</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9</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Ruiz 2003</w:t>
            </w:r>
            <w:r w:rsidRPr="00F02245">
              <w:rPr>
                <w:rFonts w:ascii="Arial" w:eastAsia="Times New Roman" w:hAnsi="Arial" w:cs="Arial"/>
                <w:sz w:val="20"/>
                <w:szCs w:val="20"/>
                <w:lang w:eastAsia="en-GB"/>
              </w:rPr>
              <w:fldChar w:fldCharType="begin">
                <w:fldData xml:space="preserve">PEVuZE5vdGU+PENpdGU+PEF1dGhvcj5SdWl6PC9BdXRob3I+PFllYXI+MjAwMzwvWWVhcj48UmVj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SdWl6PC9BdXRob3I+PFllYXI+MjAwMzwvWWVhcj48UmVj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69</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3</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2</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Russell 1995</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Russell&lt;/Author&gt;&lt;Year&gt;1995&lt;/Year&gt;&lt;RecNum&gt;189&lt;/RecNum&gt;&lt;DisplayText&gt;&lt;style face="superscript"&gt;170&lt;/style&gt;&lt;/DisplayText&gt;&lt;record&gt;&lt;rec-number&gt;189&lt;/rec-number&gt;&lt;foreign-keys&gt;&lt;key app="EN" db-id="vtdzts02mez2aqezrs6vvszy292zrevtsvaa" timestamp="1498111329"&gt;189&lt;/key&gt;&lt;/foreign-keys&gt;&lt;ref-type name="Journal Article"&gt;17&lt;/ref-type&gt;&lt;contributors&gt;&lt;authors&gt;&lt;author&gt;Russell, G. B.&lt;/author&gt;&lt;author&gt;Graybeal, J. M.&lt;/author&gt;&lt;/authors&gt;&lt;/contributors&gt;&lt;titles&gt;&lt;title&gt;The arterial to end-tidal carbon dioxide difference in neurosurgical patients during craniotomy&lt;/title&gt;&lt;secondary-title&gt;Anesthesia and analgesia&lt;/secondary-title&gt;&lt;/titles&gt;&lt;periodical&gt;&lt;full-title&gt;Anesthesia and analgesia&lt;/full-title&gt;&lt;/periodical&gt;&lt;pages&gt;806-10&lt;/pages&gt;&lt;volume&gt;81&lt;/volume&gt;&lt;number&gt;4&lt;/number&gt;&lt;dates&gt;&lt;year&gt;1995&lt;/year&gt;&lt;pub-dates&gt;&lt;date&gt;1995&lt;/date&gt;&lt;/pub-dates&gt;&lt;/dates&gt;&lt;isbn&gt;0003-2999&lt;/isbn&gt;&lt;accession-num&gt;MEDLINE:7574014&lt;/accession-num&gt;&lt;urls&gt;&lt;related-urls&gt;&lt;url&gt;&amp;lt;Go to ISI&amp;gt;://MEDLINE:7574014&lt;/url&gt;&lt;url&gt;http://graphics.tx.ovid.com/ovftpdfs/FPDDNCMCIAHGMF00/fs046/ovft/live/gv025/00000539/00000539-199510000-00025.pdf&lt;/url&gt;&lt;/related-urls&gt;&lt;/urls&gt;&lt;electronic-resource-num&gt;10.1097/00000539-199510000-00025&lt;/electronic-resource-num&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70</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2</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35</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4.5</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Satoh 2012</w:t>
            </w:r>
            <w:r w:rsidRPr="00F02245">
              <w:rPr>
                <w:rFonts w:ascii="Arial" w:eastAsia="Times New Roman" w:hAnsi="Arial" w:cs="Arial"/>
                <w:sz w:val="20"/>
                <w:szCs w:val="20"/>
                <w:lang w:eastAsia="en-GB"/>
              </w:rPr>
              <w:fldChar w:fldCharType="begin">
                <w:fldData xml:space="preserve">PEVuZE5vdGU+PENpdGU+PEF1dGhvcj5TYXRvaDwvQXV0aG9yPjxZZWFyPjIwMTI8L1llYXI+PFJl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TYXRvaDwvQXV0aG9yPjxZZWFyPjIwMTI8L1llYXI+PFJl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71</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12</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w:t>
            </w:r>
          </w:p>
        </w:tc>
        <w:tc>
          <w:tcPr>
            <w:tcW w:w="1559" w:type="dxa"/>
            <w:gridSpan w:val="2"/>
            <w:shd w:val="clear" w:color="auto" w:fill="F2F2F2" w:themeFill="background1" w:themeFillShade="F2"/>
            <w:noWrap/>
            <w:vAlign w:val="center"/>
            <w:hideMark/>
          </w:tcPr>
          <w:p w:rsidR="00B652A1" w:rsidRPr="00F02245" w:rsidRDefault="00B652A1" w:rsidP="008315AA">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9</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9</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Severgnini 2013</w:t>
            </w:r>
            <w:r w:rsidRPr="00F02245">
              <w:rPr>
                <w:rFonts w:ascii="Arial" w:eastAsia="Times New Roman" w:hAnsi="Arial" w:cs="Arial"/>
                <w:sz w:val="20"/>
                <w:szCs w:val="20"/>
                <w:lang w:eastAsia="en-GB"/>
              </w:rPr>
              <w:fldChar w:fldCharType="begin">
                <w:fldData xml:space="preserve">PEVuZE5vdGU+PENpdGU+PEF1dGhvcj5TZXZlcmduaW5pPC9BdXRob3I+PFllYXI+MjAxMzwvWWVh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TZXZlcmduaW5pPC9BdXRob3I+PFllYXI+MjAxMzwvWWVh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72</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6-2008</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5</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7</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7</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23 ± 80</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Shelley 2006</w:t>
            </w:r>
            <w:r w:rsidRPr="00F02245">
              <w:rPr>
                <w:rFonts w:ascii="Arial" w:eastAsia="Times New Roman" w:hAnsi="Arial" w:cs="Arial"/>
                <w:sz w:val="20"/>
                <w:szCs w:val="20"/>
                <w:lang w:eastAsia="en-GB"/>
              </w:rPr>
              <w:fldChar w:fldCharType="begin">
                <w:fldData xml:space="preserve">PEVuZE5vdGU+PENpdGU+PEF1dGhvcj5TaGVsbGV5PC9BdXRob3I+PFllYXI+MjAwNjwvWWVhcj48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TaGVsbGV5PC9BdXRob3I+PFllYXI+MjAwNjwvWWVhcj48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73</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6</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8</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7</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78 ± 68</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Shin 2010</w:t>
            </w:r>
            <w:r w:rsidRPr="00F02245">
              <w:rPr>
                <w:rFonts w:ascii="Arial" w:eastAsia="Times New Roman" w:hAnsi="Arial" w:cs="Arial"/>
                <w:sz w:val="20"/>
                <w:szCs w:val="20"/>
                <w:lang w:eastAsia="en-GB"/>
              </w:rPr>
              <w:fldChar w:fldCharType="begin">
                <w:fldData xml:space="preserve">PEVuZE5vdGU+PENpdGU+PEF1dGhvcj5TaGluPC9BdXRob3I+PFllYXI+MjAxMDwvWWVhcj48UmVj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IwMDItNzwvcGFnZXM+PHZvbHVtZT4y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TaGluPC9BdXRob3I+PFllYXI+MjAxMDwvWWVhcj48UmVj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IwMDItNzwvcGFnZXM+PHZvbHVtZT4y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74</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2010</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9</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0.9</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3.1 ±15.9</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Sivaci 2005</w:t>
            </w:r>
            <w:r w:rsidRPr="00F02245">
              <w:rPr>
                <w:rFonts w:ascii="Arial" w:eastAsia="Times New Roman" w:hAnsi="Arial" w:cs="Arial"/>
                <w:sz w:val="20"/>
                <w:szCs w:val="20"/>
                <w:lang w:eastAsia="en-GB"/>
              </w:rPr>
              <w:fldChar w:fldCharType="begin">
                <w:fldData xml:space="preserve">PEVuZE5vdGU+PENpdGU+PEF1dGhvcj5TaXZhY2k8L0F1dGhvcj48WWVhcj4yMDA1PC9ZZWFyPjxS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TaXZhY2k8L0F1dGhvcj48WWVhcj4yMDA1PC9ZZWFyPjxS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75</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5</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6</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8.5</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Söderström 2002</w:t>
            </w:r>
            <w:r w:rsidRPr="00F02245">
              <w:rPr>
                <w:rFonts w:ascii="Arial" w:eastAsia="Times New Roman" w:hAnsi="Arial" w:cs="Arial"/>
                <w:sz w:val="20"/>
                <w:szCs w:val="20"/>
                <w:lang w:eastAsia="en-GB"/>
              </w:rPr>
              <w:fldChar w:fldCharType="begin">
                <w:fldData xml:space="preserve">PEVuZE5vdGU+PENpdGU+PEF1dGhvcj5Tb2RlcnN0cm9tPC9BdXRob3I+PFllYXI+MjAwMjwvWWVh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Tb2RlcnN0cm9tPC9BdXRob3I+PFllYXI+MjAwMjwvWWVh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76</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2</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5</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7</w:t>
            </w:r>
          </w:p>
        </w:tc>
        <w:tc>
          <w:tcPr>
            <w:tcW w:w="1345" w:type="dxa"/>
            <w:gridSpan w:val="2"/>
            <w:shd w:val="clear" w:color="auto" w:fill="auto"/>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Soro 2007</w:t>
            </w:r>
            <w:r w:rsidRPr="00F02245">
              <w:rPr>
                <w:rFonts w:ascii="Arial" w:eastAsia="Times New Roman" w:hAnsi="Arial" w:cs="Arial"/>
                <w:sz w:val="20"/>
                <w:szCs w:val="20"/>
                <w:lang w:eastAsia="en-GB"/>
              </w:rPr>
              <w:fldChar w:fldCharType="begin">
                <w:fldData xml:space="preserve">PEVuZE5vdGU+PENpdGU+PEF1dGhvcj5Tb3JvPC9BdXRob3I+PFllYXI+MjAwNzwvWWVhcj48UmVj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Tb3JvPC9BdXRob3I+PFllYXI+MjAwNzwvWWVhcj48UmVj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77</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7</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8</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4</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5</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Tachibana 1994</w:t>
            </w:r>
            <w:r w:rsidRPr="00F02245">
              <w:rPr>
                <w:rFonts w:ascii="Arial" w:eastAsia="Times New Roman" w:hAnsi="Arial" w:cs="Arial"/>
                <w:sz w:val="20"/>
                <w:szCs w:val="20"/>
                <w:lang w:eastAsia="en-GB"/>
              </w:rPr>
              <w:fldChar w:fldCharType="begin">
                <w:fldData xml:space="preserve">PEVuZE5vdGU+PENpdGU+PEF1dGhvcj5UYWNoaWJhbmE8L0F1dGhvcj48WWVhcj4xOTk0PC9ZZWFy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UYWNoaWJhbmE8L0F1dGhvcj48WWVhcj4xOTk0PC9ZZWFy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78</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4</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5</w:t>
            </w:r>
          </w:p>
        </w:tc>
        <w:tc>
          <w:tcPr>
            <w:tcW w:w="2067" w:type="dxa"/>
            <w:gridSpan w:val="3"/>
            <w:shd w:val="clear" w:color="auto" w:fill="auto"/>
            <w:noWrap/>
            <w:vAlign w:val="center"/>
            <w:hideMark/>
          </w:tcPr>
          <w:p w:rsidR="00B652A1" w:rsidRPr="00F02245" w:rsidRDefault="00B652A1" w:rsidP="00EB68BB">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2</w:t>
            </w:r>
            <w:r>
              <w:rPr>
                <w:rFonts w:ascii="Arial" w:eastAsia="Times New Roman" w:hAnsi="Arial" w:cs="Arial"/>
                <w:sz w:val="20"/>
                <w:szCs w:val="20"/>
                <w:lang w:eastAsia="en-GB"/>
              </w:rPr>
              <w:t>.</w:t>
            </w:r>
            <w:r w:rsidRPr="00F02245">
              <w:rPr>
                <w:rFonts w:ascii="Arial" w:eastAsia="Times New Roman" w:hAnsi="Arial" w:cs="Arial"/>
                <w:sz w:val="20"/>
                <w:szCs w:val="20"/>
                <w:lang w:eastAsia="en-GB"/>
              </w:rPr>
              <w:t>1</w:t>
            </w:r>
          </w:p>
        </w:tc>
        <w:tc>
          <w:tcPr>
            <w:tcW w:w="1345" w:type="dxa"/>
            <w:gridSpan w:val="2"/>
            <w:shd w:val="clear" w:color="auto" w:fill="auto"/>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Tobias 2001</w:t>
            </w:r>
            <w:r w:rsidRPr="00F02245">
              <w:rPr>
                <w:rFonts w:ascii="Arial" w:eastAsia="Times New Roman" w:hAnsi="Arial" w:cs="Arial"/>
                <w:sz w:val="20"/>
                <w:szCs w:val="20"/>
                <w:lang w:eastAsia="en-GB"/>
              </w:rPr>
              <w:fldChar w:fldCharType="begin">
                <w:fldData xml:space="preserve">PEVuZE5vdGU+PENpdGU+PEF1dGhvcj5Ub2JpYXM8L0F1dGhvcj48WWVhcj4yMDAxPC9ZZWFyPjxS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Ub2JpYXM8L0F1dGhvcj48WWVhcj4yMDAxPC9ZZWFyPjxS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79</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1</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90</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0</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7.2</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Tusman 1999</w:t>
            </w:r>
            <w:r w:rsidRPr="00F02245">
              <w:rPr>
                <w:rFonts w:ascii="Arial" w:eastAsia="Times New Roman" w:hAnsi="Arial" w:cs="Arial"/>
                <w:sz w:val="20"/>
                <w:szCs w:val="20"/>
                <w:lang w:eastAsia="en-GB"/>
              </w:rPr>
              <w:fldChar w:fldCharType="begin">
                <w:fldData xml:space="preserve">PEVuZE5vdGU+PENpdGU+PEF1dGhvcj5UdXNtYW48L0F1dGhvcj48WWVhcj4xOTk5PC9ZZWFyPjxS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UdXNtYW48L0F1dGhvcj48WWVhcj4xOTk5PC9ZZWFyPjxS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80</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6-1997</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3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70.6</w:t>
            </w:r>
          </w:p>
        </w:tc>
        <w:tc>
          <w:tcPr>
            <w:tcW w:w="1345" w:type="dxa"/>
            <w:gridSpan w:val="2"/>
            <w:shd w:val="clear" w:color="auto" w:fill="auto"/>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Tusman 2004</w:t>
            </w:r>
            <w:r w:rsidRPr="00F02245">
              <w:rPr>
                <w:rFonts w:ascii="Arial" w:eastAsia="Times New Roman" w:hAnsi="Arial" w:cs="Arial"/>
                <w:sz w:val="20"/>
                <w:szCs w:val="20"/>
                <w:lang w:eastAsia="en-GB"/>
              </w:rPr>
              <w:fldChar w:fldCharType="begin">
                <w:fldData xml:space="preserve">PEVuZE5vdGU+PENpdGU+PEF1dGhvcj5UdXNtYW48L0F1dGhvcj48WWVhcj4yMDA0PC9ZZWFyPjxS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UdXNtYW48L0F1dGhvcj48WWVhcj4yMDA0PC9ZZWFyPjxS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81</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8</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6</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71</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Tweed 1991</w:t>
            </w:r>
            <w:r w:rsidRPr="00F02245">
              <w:rPr>
                <w:rFonts w:ascii="Arial" w:eastAsia="Times New Roman" w:hAnsi="Arial" w:cs="Arial"/>
                <w:sz w:val="20"/>
                <w:szCs w:val="20"/>
                <w:lang w:eastAsia="en-GB"/>
              </w:rPr>
              <w:fldChar w:fldCharType="begin">
                <w:fldData xml:space="preserve">PEVuZE5vdGU+PENpdGU+PEF1dGhvcj5Ud2VlZDwvQXV0aG9yPjxZZWFyPjE5OTE8L1llYXI+PFJl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Ud2VlZDwvQXV0aG9yPjxZZWFyPjE5OTE8L1llYXI+PFJl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82</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9</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Cross-over</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7.5</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4</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5.25</w:t>
            </w:r>
          </w:p>
        </w:tc>
        <w:tc>
          <w:tcPr>
            <w:tcW w:w="1345" w:type="dxa"/>
            <w:gridSpan w:val="2"/>
            <w:shd w:val="clear" w:color="auto" w:fill="auto"/>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Unoki 2004</w:t>
            </w:r>
            <w:r w:rsidRPr="00F02245">
              <w:rPr>
                <w:rFonts w:ascii="Arial" w:eastAsia="Times New Roman" w:hAnsi="Arial" w:cs="Arial"/>
                <w:sz w:val="20"/>
                <w:szCs w:val="20"/>
                <w:lang w:eastAsia="en-GB"/>
              </w:rPr>
              <w:fldChar w:fldCharType="begin">
                <w:fldData xml:space="preserve">PEVuZE5vdGU+PENpdGU+PEF1dGhvcj5Vbm9raTwvQXV0aG9yPjxZZWFyPjIwMDQ8L1llYXI+PFJl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Vbm9raTwvQXV0aG9yPjxZZWFyPjIwMDQ8L1llYXI+PFJl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83</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4</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34</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0</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Valenza 2007</w:t>
            </w:r>
            <w:r w:rsidRPr="00F02245">
              <w:rPr>
                <w:rFonts w:ascii="Arial" w:eastAsia="Times New Roman" w:hAnsi="Arial" w:cs="Arial"/>
                <w:sz w:val="20"/>
                <w:szCs w:val="20"/>
                <w:lang w:eastAsia="en-GB"/>
              </w:rPr>
              <w:fldChar w:fldCharType="begin">
                <w:fldData xml:space="preserve">PEVuZE5vdGU+PENpdGU+PEF1dGhvcj5WYWxlbnphPC9BdXRob3I+PFllYXI+MjAwNzwvWWVhcj48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WYWxlbnphPC9BdXRob3I+PFllYXI+MjAwNzwvWWVhcj48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84</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7</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Cross-over</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5</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7</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Vistisen 2009</w:t>
            </w:r>
            <w:r w:rsidRPr="00F02245">
              <w:rPr>
                <w:rFonts w:ascii="Arial" w:eastAsia="Times New Roman" w:hAnsi="Arial" w:cs="Arial"/>
                <w:sz w:val="20"/>
                <w:szCs w:val="20"/>
                <w:lang w:eastAsia="en-GB"/>
              </w:rPr>
              <w:fldChar w:fldCharType="begin">
                <w:fldData xml:space="preserve">PEVuZE5vdGU+PENpdGU+PEF1dGhvcj5WaXN0aXNlbjwvQXV0aG9yPjxZZWFyPjIwMDk8L1llYXI+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WaXN0aXNlbjwvQXV0aG9yPjxZZWFyPjIwMDk8L1llYXI+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85</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6-2007</w:t>
            </w:r>
          </w:p>
        </w:tc>
        <w:tc>
          <w:tcPr>
            <w:tcW w:w="2970" w:type="dxa"/>
            <w:shd w:val="clear" w:color="auto" w:fill="F2F2F2" w:themeFill="background1" w:themeFillShade="F2"/>
            <w:noWrap/>
            <w:vAlign w:val="center"/>
            <w:hideMark/>
          </w:tcPr>
          <w:p w:rsidR="00B652A1" w:rsidRPr="00F02245" w:rsidRDefault="00B652A1" w:rsidP="003A7C2D">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9</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3</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72</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640CDB">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lastRenderedPageBreak/>
              <w:t>Weingarten 2010</w:t>
            </w:r>
            <w:r w:rsidRPr="00F02245">
              <w:rPr>
                <w:rFonts w:ascii="Arial" w:eastAsia="Times New Roman" w:hAnsi="Arial" w:cs="Arial"/>
                <w:sz w:val="20"/>
                <w:szCs w:val="20"/>
                <w:lang w:eastAsia="en-GB"/>
              </w:rPr>
              <w:fldChar w:fldCharType="begin">
                <w:fldData xml:space="preserve">PEVuZE5vdGU+PENpdGU+PEF1dGhvcj5XZWluZ2FydGVuPC9BdXRob3I+PFllYXI+MjAxMDwvWWVh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XZWluZ2FydGVuPC9BdXRob3I+PFllYXI+MjAxMDwvWWVh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86</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P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0</w:t>
            </w:r>
          </w:p>
        </w:tc>
        <w:tc>
          <w:tcPr>
            <w:tcW w:w="2067" w:type="dxa"/>
            <w:gridSpan w:val="3"/>
            <w:shd w:val="clear" w:color="auto" w:fill="F2F2F2" w:themeFill="background1" w:themeFillShade="F2"/>
            <w:noWrap/>
            <w:vAlign w:val="center"/>
            <w:hideMark/>
          </w:tcPr>
          <w:p w:rsidR="00B652A1" w:rsidRPr="00F02245" w:rsidRDefault="00B652A1" w:rsidP="00EB68BB">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72</w:t>
            </w:r>
            <w:r>
              <w:rPr>
                <w:rFonts w:ascii="Arial" w:eastAsia="Times New Roman" w:hAnsi="Arial" w:cs="Arial"/>
                <w:sz w:val="20"/>
                <w:szCs w:val="20"/>
                <w:lang w:eastAsia="en-GB"/>
              </w:rPr>
              <w:t>.</w:t>
            </w:r>
            <w:r w:rsidRPr="00F02245">
              <w:rPr>
                <w:rFonts w:ascii="Arial" w:eastAsia="Times New Roman" w:hAnsi="Arial" w:cs="Arial"/>
                <w:sz w:val="20"/>
                <w:szCs w:val="20"/>
                <w:lang w:eastAsia="en-GB"/>
              </w:rPr>
              <w:t>1</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44 ± 103</w:t>
            </w:r>
          </w:p>
        </w:tc>
      </w:tr>
      <w:tr w:rsidR="00B652A1" w:rsidRPr="00F02245" w:rsidTr="00640CDB">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Winterhalter 2005</w:t>
            </w:r>
            <w:r w:rsidRPr="00F02245">
              <w:rPr>
                <w:rFonts w:ascii="Arial" w:eastAsia="Times New Roman" w:hAnsi="Arial" w:cs="Arial"/>
                <w:sz w:val="20"/>
                <w:szCs w:val="20"/>
                <w:lang w:eastAsia="en-GB"/>
              </w:rPr>
              <w:fldChar w:fldCharType="begin">
                <w:fldData xml:space="preserve">PEVuZE5vdGU+PENpdGU+PEF1dGhvcj5XaW50ZXJoYWx0ZXI8L0F1dGhvcj48WWVhcj4yMDA1PC9Z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XaW50ZXJoYWx0ZXI8L0F1dGhvcj48WWVhcj4yMDA1PC9Z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87</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5</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673</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3</w:t>
            </w:r>
          </w:p>
        </w:tc>
        <w:tc>
          <w:tcPr>
            <w:tcW w:w="2067" w:type="dxa"/>
            <w:gridSpan w:val="3"/>
            <w:shd w:val="clear" w:color="auto" w:fill="auto"/>
            <w:noWrap/>
            <w:vAlign w:val="center"/>
            <w:hideMark/>
          </w:tcPr>
          <w:p w:rsidR="00B652A1" w:rsidRPr="00F02245" w:rsidRDefault="00B652A1" w:rsidP="00003678">
            <w:pPr>
              <w:spacing w:after="0" w:line="240" w:lineRule="auto"/>
              <w:jc w:val="center"/>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 xml:space="preserve">58.3 </w:t>
            </w:r>
          </w:p>
        </w:tc>
        <w:tc>
          <w:tcPr>
            <w:tcW w:w="1345" w:type="dxa"/>
            <w:gridSpan w:val="2"/>
          </w:tcPr>
          <w:p w:rsidR="00B652A1" w:rsidRPr="00F02245" w:rsidRDefault="00B652A1" w:rsidP="00A802C3">
            <w:pPr>
              <w:spacing w:before="120" w:after="0" w:line="240" w:lineRule="auto"/>
              <w:jc w:val="center"/>
              <w:rPr>
                <w:rFonts w:ascii="Arial" w:eastAsia="Times New Roman" w:hAnsi="Arial" w:cs="Arial"/>
                <w:sz w:val="20"/>
                <w:szCs w:val="20"/>
                <w:lang w:val="de-DE" w:eastAsia="en-GB"/>
              </w:rPr>
            </w:pPr>
            <w:r w:rsidRPr="00F02245">
              <w:rPr>
                <w:rFonts w:ascii="Arial" w:eastAsia="Times New Roman" w:hAnsi="Arial" w:cs="Arial"/>
                <w:sz w:val="20"/>
                <w:szCs w:val="20"/>
                <w:lang w:val="de-DE"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Wrigge 2000</w:t>
            </w:r>
            <w:r w:rsidRPr="00F02245">
              <w:rPr>
                <w:rFonts w:ascii="Arial" w:eastAsia="Times New Roman" w:hAnsi="Arial" w:cs="Arial"/>
                <w:sz w:val="20"/>
                <w:szCs w:val="20"/>
                <w:lang w:eastAsia="en-GB"/>
              </w:rPr>
              <w:fldChar w:fldCharType="begin"/>
            </w:r>
            <w:r w:rsidR="00B4186D">
              <w:rPr>
                <w:rFonts w:ascii="Arial" w:eastAsia="Times New Roman" w:hAnsi="Arial" w:cs="Arial"/>
                <w:sz w:val="20"/>
                <w:szCs w:val="20"/>
                <w:lang w:eastAsia="en-GB"/>
              </w:rPr>
              <w:instrText xml:space="preserve"> ADDIN EN.CITE &lt;EndNote&gt;&lt;Cite&gt;&lt;Author&gt;Wrigge&lt;/Author&gt;&lt;Year&gt;2000&lt;/Year&gt;&lt;RecNum&gt;175&lt;/RecNum&gt;&lt;DisplayText&gt;&lt;style face="superscript"&gt;188&lt;/style&gt;&lt;/DisplayText&gt;&lt;record&gt;&lt;rec-number&gt;175&lt;/rec-number&gt;&lt;foreign-keys&gt;&lt;key app="EN" db-id="vtdzts02mez2aqezrs6vvszy292zrevtsvaa" timestamp="1498111290"&gt;175&lt;/key&gt;&lt;/foreign-keys&gt;&lt;ref-type name="Journal Article"&gt;17&lt;/ref-type&gt;&lt;contributors&gt;&lt;authors&gt;&lt;author&gt;Wrigge, H.&lt;/author&gt;&lt;author&gt;Zinserling, J.&lt;/author&gt;&lt;author&gt;Stuber, F.&lt;/author&gt;&lt;author&gt;von Spiegel, T.&lt;/author&gt;&lt;author&gt;Hering, R.&lt;/author&gt;&lt;author&gt;Wetegrove, S.&lt;/author&gt;&lt;author&gt;Hoeft, A.&lt;/author&gt;&lt;author&gt;Putensen, C.&lt;/author&gt;&lt;/authors&gt;&lt;/contributors&gt;&lt;titles&gt;&lt;title&gt;Effects of mechanical ventilation on release of cytokines into systemic circulation in patients with normal pulmonary function&lt;/title&gt;&lt;secondary-title&gt;Anesthesiology&lt;/secondary-title&gt;&lt;/titles&gt;&lt;periodical&gt;&lt;full-title&gt;Anesthesiology&lt;/full-title&gt;&lt;/periodical&gt;&lt;pages&gt;1413-7&lt;/pages&gt;&lt;volume&gt;93&lt;/volume&gt;&lt;number&gt;6&lt;/number&gt;&lt;dates&gt;&lt;year&gt;2000&lt;/year&gt;&lt;pub-dates&gt;&lt;date&gt;2000&lt;/date&gt;&lt;/pub-dates&gt;&lt;/dates&gt;&lt;isbn&gt;0003-3022&lt;/isbn&gt;&lt;accession-num&gt;MEDLINE:11149435&lt;/accession-num&gt;&lt;urls&gt;&lt;related-urls&gt;&lt;url&gt;&amp;lt;Go to ISI&amp;gt;://MEDLINE:11149435&lt;/url&gt;&lt;url&gt;http://graphics.tx.ovid.com/ovftpdfs/FPDDNCMCPAOIGB00/fs046/ovft/live/gv023/00000542/00000542-200012000-00012.pdf&lt;/url&gt;&lt;/related-urls&gt;&lt;/urls&gt;&lt;electronic-resource-num&gt;10.1097/00000542-200012000-00012&lt;/electronic-resource-num&gt;&lt;/record&gt;&lt;/Cite&gt;&lt;/EndNote&gt;</w:instrText>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88</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0</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24</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3</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46</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Yamauchi 2011</w:t>
            </w:r>
            <w:r w:rsidRPr="00F02245">
              <w:rPr>
                <w:rFonts w:ascii="Arial" w:eastAsia="Times New Roman" w:hAnsi="Arial" w:cs="Arial"/>
                <w:sz w:val="20"/>
                <w:szCs w:val="20"/>
                <w:lang w:eastAsia="en-GB"/>
              </w:rPr>
              <w:fldChar w:fldCharType="begin">
                <w:fldData xml:space="preserve">PEVuZE5vdGU+PENpdGU+PEF1dGhvcj5ZYW1hdWNoaTwvQXV0aG9yPjxZZWFyPjIwMTE8L1llYXI+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ZYW1hdWNoaTwvQXV0aG9yPjxZZWFyPjIwMTE8L1llYXI+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89</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interven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453</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0.5</w:t>
            </w:r>
          </w:p>
        </w:tc>
        <w:tc>
          <w:tcPr>
            <w:tcW w:w="1345" w:type="dxa"/>
            <w:gridSpan w:val="2"/>
            <w:shd w:val="clear" w:color="auto" w:fill="auto"/>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Yoshino 2003</w:t>
            </w:r>
            <w:r w:rsidRPr="00F02245">
              <w:rPr>
                <w:rFonts w:ascii="Arial" w:eastAsia="Times New Roman" w:hAnsi="Arial" w:cs="Arial"/>
                <w:sz w:val="20"/>
                <w:szCs w:val="20"/>
                <w:lang w:eastAsia="en-GB"/>
              </w:rPr>
              <w:fldChar w:fldCharType="begin">
                <w:fldData xml:space="preserve">PEVuZE5vdGU+PENpdGU+PEF1dGhvcj5Zb3NoaW5vPC9BdXRob3I+PFllYXI+MjAwMzwvWWVhcj48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Zb3NoaW5vPC9BdXRob3I+PFllYXI+MjAwMzwvWWVhcj48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90</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1998-2001</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9.7</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35</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57.4</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auto"/>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Zhao 2009</w:t>
            </w:r>
            <w:r w:rsidRPr="00F02245">
              <w:rPr>
                <w:rFonts w:ascii="Arial" w:eastAsia="Times New Roman" w:hAnsi="Arial" w:cs="Arial"/>
                <w:sz w:val="20"/>
                <w:szCs w:val="20"/>
                <w:lang w:eastAsia="en-GB"/>
              </w:rPr>
              <w:fldChar w:fldCharType="begin">
                <w:fldData xml:space="preserve">PEVuZE5vdGU+PENpdGU+PEF1dGhvcj5aaGFvPC9BdXRob3I+PFllYXI+MjAwOTwvWWVhcj48UmVj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aaGFvPC9BdXRob3I+PFllYXI+MjAwOTwvWWVhcj48UmVj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91</w:t>
            </w:r>
            <w:r w:rsidRPr="00F02245">
              <w:rPr>
                <w:rFonts w:ascii="Arial" w:eastAsia="Times New Roman" w:hAnsi="Arial" w:cs="Arial"/>
                <w:sz w:val="20"/>
                <w:szCs w:val="20"/>
                <w:lang w:eastAsia="en-GB"/>
              </w:rPr>
              <w:fldChar w:fldCharType="end"/>
            </w:r>
          </w:p>
        </w:tc>
        <w:tc>
          <w:tcPr>
            <w:tcW w:w="1834"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9</w:t>
            </w:r>
          </w:p>
        </w:tc>
        <w:tc>
          <w:tcPr>
            <w:tcW w:w="2970" w:type="dxa"/>
            <w:shd w:val="clear" w:color="auto" w:fill="auto"/>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Prospective-observational</w:t>
            </w:r>
          </w:p>
        </w:tc>
        <w:tc>
          <w:tcPr>
            <w:tcW w:w="1276" w:type="dxa"/>
            <w:shd w:val="clear" w:color="auto" w:fill="auto"/>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w:t>
            </w:r>
          </w:p>
        </w:tc>
        <w:tc>
          <w:tcPr>
            <w:tcW w:w="1559" w:type="dxa"/>
            <w:gridSpan w:val="2"/>
            <w:shd w:val="clear" w:color="auto" w:fill="auto"/>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auto"/>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10</w:t>
            </w:r>
          </w:p>
        </w:tc>
        <w:tc>
          <w:tcPr>
            <w:tcW w:w="2067" w:type="dxa"/>
            <w:gridSpan w:val="3"/>
            <w:shd w:val="clear" w:color="auto" w:fill="auto"/>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30</w:t>
            </w:r>
          </w:p>
        </w:tc>
        <w:tc>
          <w:tcPr>
            <w:tcW w:w="1345" w:type="dxa"/>
            <w:gridSpan w:val="2"/>
            <w:shd w:val="clear" w:color="auto" w:fill="auto"/>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r w:rsidR="00B652A1" w:rsidRPr="00F02245" w:rsidTr="00911BFE">
        <w:trPr>
          <w:trHeight w:val="454"/>
        </w:trPr>
        <w:tc>
          <w:tcPr>
            <w:tcW w:w="2015" w:type="dxa"/>
            <w:shd w:val="clear" w:color="auto" w:fill="F2F2F2" w:themeFill="background1" w:themeFillShade="F2"/>
            <w:noWrap/>
            <w:vAlign w:val="center"/>
            <w:hideMark/>
          </w:tcPr>
          <w:p w:rsidR="00B652A1" w:rsidRPr="00F02245" w:rsidRDefault="00B652A1" w:rsidP="00B4186D">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Zupancich 2005</w:t>
            </w:r>
            <w:r w:rsidRPr="00F02245">
              <w:rPr>
                <w:rFonts w:ascii="Arial" w:eastAsia="Times New Roman" w:hAnsi="Arial" w:cs="Arial"/>
                <w:sz w:val="20"/>
                <w:szCs w:val="20"/>
                <w:lang w:eastAsia="en-GB"/>
              </w:rPr>
              <w:fldChar w:fldCharType="begin">
                <w:fldData xml:space="preserve">PEVuZE5vdGU+PENpdGU+PEF1dGhvcj5adXBhbmNpY2g8L0F1dGhvcj48WWVhcj4yMDA1PC9ZZWFy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</w:fldData>
              </w:fldChar>
            </w:r>
            <w:r w:rsidR="00B4186D">
              <w:rPr>
                <w:rFonts w:ascii="Arial" w:eastAsia="Times New Roman" w:hAnsi="Arial" w:cs="Arial"/>
                <w:sz w:val="20"/>
                <w:szCs w:val="20"/>
                <w:lang w:eastAsia="en-GB"/>
              </w:rPr>
              <w:instrText xml:space="preserve"> ADDIN EN.CITE </w:instrText>
            </w:r>
            <w:r w:rsidR="00B4186D">
              <w:rPr>
                <w:rFonts w:ascii="Arial" w:eastAsia="Times New Roman" w:hAnsi="Arial" w:cs="Arial"/>
                <w:sz w:val="20"/>
                <w:szCs w:val="20"/>
                <w:lang w:eastAsia="en-GB"/>
              </w:rPr>
              <w:fldChar w:fldCharType="begin">
                <w:fldData xml:space="preserve">PEVuZE5vdGU+PENpdGU+PEF1dGhvcj5adXBhbmNpY2g8L0F1dGhvcj48WWVhcj4yMDA1PC9ZZWFy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</w:fldData>
              </w:fldChar>
            </w:r>
            <w:r w:rsidR="00B4186D">
              <w:rPr>
                <w:rFonts w:ascii="Arial" w:eastAsia="Times New Roman" w:hAnsi="Arial" w:cs="Arial"/>
                <w:sz w:val="20"/>
                <w:szCs w:val="20"/>
                <w:lang w:eastAsia="en-GB"/>
              </w:rPr>
              <w:instrText xml:space="preserve"> ADDIN EN.CITE.DATA </w:instrText>
            </w:r>
            <w:r w:rsidR="00B4186D">
              <w:rPr>
                <w:rFonts w:ascii="Arial" w:eastAsia="Times New Roman" w:hAnsi="Arial" w:cs="Arial"/>
                <w:sz w:val="20"/>
                <w:szCs w:val="20"/>
                <w:lang w:eastAsia="en-GB"/>
              </w:rPr>
            </w:r>
            <w:r w:rsidR="00B4186D">
              <w:rPr>
                <w:rFonts w:ascii="Arial" w:eastAsia="Times New Roman" w:hAnsi="Arial" w:cs="Arial"/>
                <w:sz w:val="20"/>
                <w:szCs w:val="20"/>
                <w:lang w:eastAsia="en-GB"/>
              </w:rPr>
              <w:fldChar w:fldCharType="end"/>
            </w:r>
            <w:r w:rsidRPr="00F02245">
              <w:rPr>
                <w:rFonts w:ascii="Arial" w:eastAsia="Times New Roman" w:hAnsi="Arial" w:cs="Arial"/>
                <w:sz w:val="20"/>
                <w:szCs w:val="20"/>
                <w:lang w:eastAsia="en-GB"/>
              </w:rPr>
            </w:r>
            <w:r w:rsidRPr="00F02245">
              <w:rPr>
                <w:rFonts w:ascii="Arial" w:eastAsia="Times New Roman" w:hAnsi="Arial" w:cs="Arial"/>
                <w:sz w:val="20"/>
                <w:szCs w:val="20"/>
                <w:lang w:eastAsia="en-GB"/>
              </w:rPr>
              <w:fldChar w:fldCharType="separate"/>
            </w:r>
            <w:r w:rsidR="00B4186D" w:rsidRPr="00B4186D">
              <w:rPr>
                <w:rFonts w:ascii="Arial" w:eastAsia="Times New Roman" w:hAnsi="Arial" w:cs="Arial"/>
                <w:noProof/>
                <w:sz w:val="20"/>
                <w:szCs w:val="20"/>
                <w:vertAlign w:val="superscript"/>
                <w:lang w:eastAsia="en-GB"/>
              </w:rPr>
              <w:t>192</w:t>
            </w:r>
            <w:r w:rsidRPr="00F02245">
              <w:rPr>
                <w:rFonts w:ascii="Arial" w:eastAsia="Times New Roman" w:hAnsi="Arial" w:cs="Arial"/>
                <w:sz w:val="20"/>
                <w:szCs w:val="20"/>
                <w:lang w:eastAsia="en-GB"/>
              </w:rPr>
              <w:fldChar w:fldCharType="end"/>
            </w:r>
          </w:p>
        </w:tc>
        <w:tc>
          <w:tcPr>
            <w:tcW w:w="1834"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2004</w:t>
            </w:r>
          </w:p>
        </w:tc>
        <w:tc>
          <w:tcPr>
            <w:tcW w:w="2970" w:type="dxa"/>
            <w:shd w:val="clear" w:color="auto" w:fill="F2F2F2" w:themeFill="background1" w:themeFillShade="F2"/>
            <w:noWrap/>
            <w:vAlign w:val="center"/>
            <w:hideMark/>
          </w:tcPr>
          <w:p w:rsidR="00B652A1" w:rsidRPr="00F02245" w:rsidRDefault="00B652A1" w:rsidP="009160E0">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RCT</w:t>
            </w:r>
          </w:p>
        </w:tc>
        <w:tc>
          <w:tcPr>
            <w:tcW w:w="1276" w:type="dxa"/>
            <w:shd w:val="clear" w:color="auto" w:fill="F2F2F2" w:themeFill="background1" w:themeFillShade="F2"/>
            <w:noWrap/>
            <w:vAlign w:val="center"/>
            <w:hideMark/>
          </w:tcPr>
          <w:p w:rsidR="00B652A1" w:rsidRPr="00F02245" w:rsidRDefault="00B652A1" w:rsidP="00512432">
            <w:pPr>
              <w:spacing w:after="0" w:line="240" w:lineRule="auto"/>
              <w:jc w:val="right"/>
              <w:rPr>
                <w:rFonts w:ascii="Arial" w:eastAsia="Times New Roman" w:hAnsi="Arial" w:cs="Arial"/>
                <w:sz w:val="20"/>
                <w:szCs w:val="20"/>
                <w:lang w:eastAsia="en-GB"/>
              </w:rPr>
            </w:pPr>
            <w:r w:rsidRPr="00F02245">
              <w:rPr>
                <w:rFonts w:ascii="Arial" w:eastAsia="Times New Roman" w:hAnsi="Arial" w:cs="Arial"/>
                <w:sz w:val="20"/>
                <w:szCs w:val="20"/>
                <w:lang w:eastAsia="en-GB"/>
              </w:rPr>
              <w:t>10.9</w:t>
            </w:r>
          </w:p>
        </w:tc>
        <w:tc>
          <w:tcPr>
            <w:tcW w:w="1559" w:type="dxa"/>
            <w:gridSpan w:val="2"/>
            <w:shd w:val="clear" w:color="auto" w:fill="F2F2F2" w:themeFill="background1" w:themeFillShade="F2"/>
            <w:noWrap/>
            <w:vAlign w:val="center"/>
            <w:hideMark/>
          </w:tcPr>
          <w:p w:rsidR="00B652A1" w:rsidRPr="00F02245" w:rsidRDefault="00B652A1" w:rsidP="00512432">
            <w:pPr>
              <w:spacing w:after="0" w:line="240" w:lineRule="auto"/>
              <w:rPr>
                <w:rFonts w:ascii="Arial" w:eastAsia="Times New Roman" w:hAnsi="Arial" w:cs="Arial"/>
                <w:sz w:val="20"/>
                <w:szCs w:val="20"/>
                <w:lang w:eastAsia="en-GB"/>
              </w:rPr>
            </w:pPr>
            <w:r w:rsidRPr="00F02245">
              <w:rPr>
                <w:rFonts w:ascii="Arial" w:eastAsia="Times New Roman" w:hAnsi="Arial" w:cs="Arial"/>
                <w:sz w:val="20"/>
                <w:szCs w:val="20"/>
                <w:lang w:eastAsia="en-GB"/>
              </w:rPr>
              <w:t>ml/kg ABW</w:t>
            </w:r>
          </w:p>
        </w:tc>
        <w:tc>
          <w:tcPr>
            <w:tcW w:w="983" w:type="dxa"/>
            <w:shd w:val="clear" w:color="auto" w:fill="F2F2F2" w:themeFill="background1" w:themeFillShade="F2"/>
            <w:noWrap/>
            <w:vAlign w:val="center"/>
            <w:hideMark/>
          </w:tcPr>
          <w:p w:rsidR="00B652A1" w:rsidRPr="00F02245" w:rsidRDefault="00B652A1" w:rsidP="00800396">
            <w:pPr>
              <w:spacing w:after="0"/>
              <w:jc w:val="center"/>
              <w:rPr>
                <w:rFonts w:ascii="Arial" w:hAnsi="Arial" w:cs="Arial"/>
                <w:sz w:val="20"/>
                <w:szCs w:val="20"/>
              </w:rPr>
            </w:pPr>
            <w:r w:rsidRPr="00F02245">
              <w:rPr>
                <w:rFonts w:ascii="Arial" w:hAnsi="Arial" w:cs="Arial"/>
                <w:sz w:val="20"/>
                <w:szCs w:val="20"/>
              </w:rPr>
              <w:t>20</w:t>
            </w:r>
          </w:p>
        </w:tc>
        <w:tc>
          <w:tcPr>
            <w:tcW w:w="2067" w:type="dxa"/>
            <w:gridSpan w:val="3"/>
            <w:shd w:val="clear" w:color="auto" w:fill="F2F2F2" w:themeFill="background1" w:themeFillShade="F2"/>
            <w:noWrap/>
            <w:vAlign w:val="center"/>
            <w:hideMark/>
          </w:tcPr>
          <w:p w:rsidR="00B652A1" w:rsidRPr="00F02245" w:rsidRDefault="00B652A1" w:rsidP="00512432">
            <w:pPr>
              <w:spacing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68.7</w:t>
            </w:r>
          </w:p>
        </w:tc>
        <w:tc>
          <w:tcPr>
            <w:tcW w:w="1345" w:type="dxa"/>
            <w:gridSpan w:val="2"/>
            <w:shd w:val="clear" w:color="auto" w:fill="F2F2F2" w:themeFill="background1" w:themeFillShade="F2"/>
          </w:tcPr>
          <w:p w:rsidR="00B652A1" w:rsidRPr="00F02245" w:rsidRDefault="00B652A1" w:rsidP="00A802C3">
            <w:pPr>
              <w:spacing w:before="120" w:after="0" w:line="240" w:lineRule="auto"/>
              <w:jc w:val="center"/>
              <w:rPr>
                <w:rFonts w:ascii="Arial" w:eastAsia="Times New Roman" w:hAnsi="Arial" w:cs="Arial"/>
                <w:sz w:val="20"/>
                <w:szCs w:val="20"/>
                <w:lang w:eastAsia="en-GB"/>
              </w:rPr>
            </w:pPr>
            <w:r w:rsidRPr="00F02245">
              <w:rPr>
                <w:rFonts w:ascii="Arial" w:eastAsia="Times New Roman" w:hAnsi="Arial" w:cs="Arial"/>
                <w:sz w:val="20"/>
                <w:szCs w:val="20"/>
                <w:lang w:eastAsia="en-GB"/>
              </w:rPr>
              <w:t>n.a.</w:t>
            </w:r>
          </w:p>
        </w:tc>
      </w:tr>
    </w:tbl>
    <w:p w:rsidR="00922E01" w:rsidRPr="00F02245" w:rsidRDefault="00922E01" w:rsidP="0015778C">
      <w:pPr>
        <w:rPr>
          <w:rFonts w:ascii="Arial" w:hAnsi="Arial" w:cs="Arial"/>
          <w:sz w:val="20"/>
          <w:szCs w:val="20"/>
        </w:rPr>
      </w:pPr>
    </w:p>
    <w:p w:rsidR="00922E01" w:rsidRPr="00F02245" w:rsidRDefault="00922E01" w:rsidP="0015778C">
      <w:pPr>
        <w:rPr>
          <w:rFonts w:ascii="Arial" w:hAnsi="Arial" w:cs="Arial"/>
          <w:sz w:val="20"/>
          <w:szCs w:val="20"/>
        </w:rPr>
      </w:pPr>
    </w:p>
    <w:p w:rsidR="009160E0" w:rsidRPr="00F02245" w:rsidRDefault="009160E0" w:rsidP="0015778C">
      <w:pPr>
        <w:rPr>
          <w:rFonts w:ascii="Arial" w:hAnsi="Arial" w:cs="Arial"/>
          <w:sz w:val="20"/>
          <w:szCs w:val="20"/>
        </w:rPr>
      </w:pPr>
    </w:p>
    <w:p w:rsidR="00512432" w:rsidRPr="00F02245" w:rsidRDefault="00512432" w:rsidP="0015778C">
      <w:pPr>
        <w:rPr>
          <w:rFonts w:ascii="Arial" w:hAnsi="Arial" w:cs="Arial"/>
          <w:sz w:val="20"/>
          <w:szCs w:val="20"/>
        </w:rPr>
        <w:sectPr w:rsidR="00512432" w:rsidRPr="00F02245" w:rsidSect="00566850">
          <w:pgSz w:w="16838" w:h="11906" w:orient="landscape"/>
          <w:pgMar w:top="1417" w:right="1417" w:bottom="1417" w:left="1134" w:header="708" w:footer="708" w:gutter="0"/>
          <w:cols w:space="708"/>
          <w:docGrid w:linePitch="360"/>
        </w:sectPr>
      </w:pPr>
    </w:p>
    <w:p w:rsidR="009160E0" w:rsidRPr="00F02245" w:rsidRDefault="00512432" w:rsidP="0015778C">
      <w:pPr>
        <w:rPr>
          <w:rFonts w:ascii="Arial" w:hAnsi="Arial" w:cs="Arial"/>
          <w:b/>
          <w:sz w:val="20"/>
          <w:szCs w:val="20"/>
          <w:lang w:val="de-DE"/>
        </w:rPr>
      </w:pPr>
      <w:r w:rsidRPr="00F02245">
        <w:rPr>
          <w:rFonts w:ascii="Arial" w:hAnsi="Arial" w:cs="Arial"/>
          <w:b/>
          <w:sz w:val="20"/>
          <w:szCs w:val="20"/>
          <w:lang w:val="de-DE"/>
        </w:rPr>
        <w:lastRenderedPageBreak/>
        <w:t>L</w:t>
      </w:r>
      <w:r w:rsidR="009160E0" w:rsidRPr="00F02245">
        <w:rPr>
          <w:rFonts w:ascii="Arial" w:hAnsi="Arial" w:cs="Arial"/>
          <w:b/>
          <w:sz w:val="20"/>
          <w:szCs w:val="20"/>
          <w:lang w:val="de-DE"/>
        </w:rPr>
        <w:t>iterature</w:t>
      </w:r>
    </w:p>
    <w:p w:rsidR="00B4186D" w:rsidRPr="00B4186D" w:rsidRDefault="00922E01" w:rsidP="00B4186D">
      <w:pPr>
        <w:pStyle w:val="EndNoteBibliography"/>
        <w:spacing w:after="0"/>
      </w:pPr>
      <w:r w:rsidRPr="00F02245">
        <w:rPr>
          <w:rFonts w:ascii="Arial" w:hAnsi="Arial" w:cs="Arial"/>
          <w:sz w:val="20"/>
          <w:szCs w:val="20"/>
        </w:rPr>
        <w:fldChar w:fldCharType="begin"/>
      </w:r>
      <w:r w:rsidRPr="00F02245">
        <w:rPr>
          <w:rFonts w:ascii="Arial" w:hAnsi="Arial" w:cs="Arial"/>
          <w:sz w:val="20"/>
          <w:szCs w:val="20"/>
          <w:lang w:val="de-DE"/>
        </w:rPr>
        <w:instrText xml:space="preserve"> ADDIN EN.REFLIST </w:instrText>
      </w:r>
      <w:r w:rsidRPr="00F02245">
        <w:rPr>
          <w:rFonts w:ascii="Arial" w:hAnsi="Arial" w:cs="Arial"/>
          <w:sz w:val="20"/>
          <w:szCs w:val="20"/>
        </w:rPr>
        <w:fldChar w:fldCharType="separate"/>
      </w:r>
      <w:r w:rsidR="00B4186D" w:rsidRPr="001F425E">
        <w:rPr>
          <w:lang w:val="de-DE"/>
        </w:rPr>
        <w:t>1.</w:t>
      </w:r>
      <w:r w:rsidR="00B4186D" w:rsidRPr="001F425E">
        <w:rPr>
          <w:lang w:val="de-DE"/>
        </w:rPr>
        <w:tab/>
        <w:t xml:space="preserve">Ahmed F, Shafeeq AM, Moiz JA, Geelani MA. </w:t>
      </w:r>
      <w:r w:rsidR="00B4186D" w:rsidRPr="00B4186D">
        <w:t>Comparison of effects of manual versus ventilator hyperinflation on respiratory compliance and arterial blood gases in patients undergoing mitral valve replacement. Heart &amp; lung : the journal of critical care 2010;39:437-43.</w:t>
      </w:r>
    </w:p>
    <w:p w:rsidR="00B4186D" w:rsidRPr="00B4186D" w:rsidRDefault="00B4186D" w:rsidP="00B4186D">
      <w:pPr>
        <w:pStyle w:val="EndNoteBibliography"/>
        <w:spacing w:after="0"/>
      </w:pPr>
      <w:r w:rsidRPr="00B4186D">
        <w:t>2.</w:t>
      </w:r>
      <w:r w:rsidRPr="00B4186D">
        <w:tab/>
        <w:t>Allerod C, Rees SE, Rasmussen BS, et al. A decision support system for suggesting ventilator settings: retrospective evaluation in cardiac surgery patients ventilated in the ICU. Computer methods and programs in biomedicine 2008;92:205-12.</w:t>
      </w:r>
    </w:p>
    <w:p w:rsidR="00B4186D" w:rsidRPr="00B4186D" w:rsidRDefault="00B4186D" w:rsidP="00B4186D">
      <w:pPr>
        <w:pStyle w:val="EndNoteBibliography"/>
        <w:spacing w:after="0"/>
      </w:pPr>
      <w:r w:rsidRPr="00B4186D">
        <w:t>3.</w:t>
      </w:r>
      <w:r w:rsidRPr="00B4186D">
        <w:tab/>
        <w:t>Alvisi V, Romanello A, Badet M, Gaillard S, Philit F, Guerin C. Time course of expiratory flow limitation in COPD patients during acute respiratory failure requiring mechanical ventilation. Chest 2003;123:1625-32.</w:t>
      </w:r>
    </w:p>
    <w:p w:rsidR="00B4186D" w:rsidRPr="00B4186D" w:rsidRDefault="00B4186D" w:rsidP="00B4186D">
      <w:pPr>
        <w:pStyle w:val="EndNoteBibliography"/>
        <w:spacing w:after="0"/>
      </w:pPr>
      <w:r w:rsidRPr="00B4186D">
        <w:t>4.</w:t>
      </w:r>
      <w:r w:rsidRPr="00B4186D">
        <w:tab/>
        <w:t>Anzueto A, Frutos-Vivar F, Esteban A, et al. Influence of body mass index on outcome of the mechanically ventilated patients. Thorax 2011;66:66-73.</w:t>
      </w:r>
    </w:p>
    <w:p w:rsidR="00B4186D" w:rsidRPr="00B4186D" w:rsidRDefault="00B4186D" w:rsidP="00B4186D">
      <w:pPr>
        <w:pStyle w:val="EndNoteBibliography"/>
        <w:spacing w:after="0"/>
      </w:pPr>
      <w:r w:rsidRPr="00B4186D">
        <w:t>5.</w:t>
      </w:r>
      <w:r w:rsidRPr="00B4186D">
        <w:tab/>
        <w:t>Armaganidis A, Stavrakaki-Kallergi K, Koutsoukou A, Lymberis A, Milic-Emili J, Roussos C. Intrinsic positive end-expiratory pressure in mechanically ventilated patients with and without tidal expiratory flow limitation. Critical care medicine 2000;28:3837-42.</w:t>
      </w:r>
    </w:p>
    <w:p w:rsidR="00B4186D" w:rsidRPr="00B4186D" w:rsidRDefault="00B4186D" w:rsidP="00B4186D">
      <w:pPr>
        <w:pStyle w:val="EndNoteBibliography"/>
        <w:spacing w:after="0"/>
      </w:pPr>
      <w:r w:rsidRPr="00B4186D">
        <w:t>6.</w:t>
      </w:r>
      <w:r w:rsidRPr="00B4186D">
        <w:tab/>
        <w:t>Arnal JM, Garnero A, Novonti D, et al. Feasibility study on full closed-loop control ventilation (IntelliVent-ASV) in ICU patients with acute respiratory failure: A prospective observational comparative study.  Critical care (London, England)2013.</w:t>
      </w:r>
    </w:p>
    <w:p w:rsidR="00B4186D" w:rsidRPr="00B4186D" w:rsidRDefault="00B4186D" w:rsidP="00B4186D">
      <w:pPr>
        <w:pStyle w:val="EndNoteBibliography"/>
        <w:spacing w:after="0"/>
      </w:pPr>
      <w:r w:rsidRPr="00B4186D">
        <w:t>7.</w:t>
      </w:r>
      <w:r w:rsidRPr="00B4186D">
        <w:tab/>
        <w:t>Arnal JM, Wysocki M, Nafati C, et al. Automatic selection of breathing pattern using adaptive support ventilation. Intensive care medicine 2008;34:75-81.</w:t>
      </w:r>
    </w:p>
    <w:p w:rsidR="00B4186D" w:rsidRPr="00B4186D" w:rsidRDefault="00B4186D" w:rsidP="00B4186D">
      <w:pPr>
        <w:pStyle w:val="EndNoteBibliography"/>
        <w:spacing w:after="0"/>
      </w:pPr>
      <w:r w:rsidRPr="00B4186D">
        <w:t>8.</w:t>
      </w:r>
      <w:r w:rsidRPr="00B4186D">
        <w:tab/>
        <w:t>Avidan MS, Ali SZ, Tymkew H, et al. Mild hypercapnia after uncomplicated heart surgery is not associated with hemodynamic compromise. Journal of cardiothoracic and vascular anesthesia 2007;21:371-4.</w:t>
      </w:r>
    </w:p>
    <w:p w:rsidR="00B4186D" w:rsidRPr="00B4186D" w:rsidRDefault="00B4186D" w:rsidP="00B4186D">
      <w:pPr>
        <w:pStyle w:val="EndNoteBibliography"/>
        <w:spacing w:after="0"/>
      </w:pPr>
      <w:r w:rsidRPr="00B4186D">
        <w:t>9.</w:t>
      </w:r>
      <w:r w:rsidRPr="00B4186D">
        <w:tab/>
        <w:t>Bagga S, Paluzzi DE, Chen CY, et al. Improved compliance with lower tidal volumes for initial ventilation setting- using a Computerized Clinical Decision Support System. Respiratory care 2013.</w:t>
      </w:r>
    </w:p>
    <w:p w:rsidR="00B4186D" w:rsidRPr="00B4186D" w:rsidRDefault="00B4186D" w:rsidP="00B4186D">
      <w:pPr>
        <w:pStyle w:val="EndNoteBibliography"/>
        <w:spacing w:after="0"/>
      </w:pPr>
      <w:r w:rsidRPr="00B4186D">
        <w:t>10.</w:t>
      </w:r>
      <w:r w:rsidRPr="00B4186D">
        <w:tab/>
        <w:t>Bartlett RH, Gazzaniga AB, Wilson AF, Medley T, Wetmore N. Mortality prediction in adult respiratory insufficiency. Chest 1975;67:680-4.</w:t>
      </w:r>
    </w:p>
    <w:p w:rsidR="00B4186D" w:rsidRPr="00B4186D" w:rsidRDefault="00B4186D" w:rsidP="00B4186D">
      <w:pPr>
        <w:pStyle w:val="EndNoteBibliography"/>
        <w:spacing w:after="0"/>
      </w:pPr>
      <w:r w:rsidRPr="00B4186D">
        <w:t>11.</w:t>
      </w:r>
      <w:r w:rsidRPr="00B4186D">
        <w:tab/>
        <w:t>Biais M, Cottenceau V, Stecken L, et al. Evaluation of stroke volume variations obtained with the pressure recording analytic method. Critical care medicine 2012;40:1186-91.</w:t>
      </w:r>
    </w:p>
    <w:p w:rsidR="00B4186D" w:rsidRPr="00B4186D" w:rsidRDefault="00B4186D" w:rsidP="00B4186D">
      <w:pPr>
        <w:pStyle w:val="EndNoteBibliography"/>
        <w:spacing w:after="0"/>
      </w:pPr>
      <w:r w:rsidRPr="00B4186D">
        <w:t>12.</w:t>
      </w:r>
      <w:r w:rsidRPr="00B4186D">
        <w:tab/>
        <w:t>Bikker IG, Preis C, Egal M, Bakker J, Gommers D. Electrical impedance tomography measured at two thoracic levels can visualize the ventilation distribution changes at the bedside during a decremental positive end-expiratory lung pressure trial. Critical care (London, England) 2011;15:R193.</w:t>
      </w:r>
    </w:p>
    <w:p w:rsidR="00B4186D" w:rsidRPr="00B4186D" w:rsidRDefault="00B4186D" w:rsidP="00B4186D">
      <w:pPr>
        <w:pStyle w:val="EndNoteBibliography"/>
        <w:spacing w:after="0"/>
      </w:pPr>
      <w:r w:rsidRPr="00B4186D">
        <w:t>13.</w:t>
      </w:r>
      <w:r w:rsidRPr="00B4186D">
        <w:tab/>
        <w:t>Bolzan DW, Guizilini S, Faresin SM, Carvalho AC, De Paola AA, Gomes WJ. Endotracheal tube cuff pressure assessment maneuver induces drop of expired tidal volume in the postoperative of coronary artery bypass grafting. Journal of cardiothoracic surgery 2012;7:53.</w:t>
      </w:r>
    </w:p>
    <w:p w:rsidR="00B4186D" w:rsidRPr="00B4186D" w:rsidRDefault="00B4186D" w:rsidP="00B4186D">
      <w:pPr>
        <w:pStyle w:val="EndNoteBibliography"/>
        <w:spacing w:after="0"/>
      </w:pPr>
      <w:r w:rsidRPr="00B4186D">
        <w:t>14.</w:t>
      </w:r>
      <w:r w:rsidRPr="00B4186D">
        <w:tab/>
        <w:t>Bolzan DW, Gomes WJ, Faresin SM, de Camargo Carvalho AC, De Paola AA, Guizilini S. Volume-time curve: an alternative for endotracheal tube cuff management. Respiratory care 2012;57:2039-44.</w:t>
      </w:r>
    </w:p>
    <w:p w:rsidR="00B4186D" w:rsidRPr="00B4186D" w:rsidRDefault="00B4186D" w:rsidP="00B4186D">
      <w:pPr>
        <w:pStyle w:val="EndNoteBibliography"/>
        <w:spacing w:after="0"/>
      </w:pPr>
      <w:r w:rsidRPr="00B4186D">
        <w:t>15.</w:t>
      </w:r>
      <w:r w:rsidRPr="00B4186D">
        <w:tab/>
        <w:t>Burnet H, Bascou-Bussac M, Martin C, Jammes Y. Relationship between Cr and breathing pattern in mechanically ventilated patients. Journal of applied physiology (Bethesda, Md : 1985) 1994;77:2703-8.</w:t>
      </w:r>
    </w:p>
    <w:p w:rsidR="00B4186D" w:rsidRPr="00B4186D" w:rsidRDefault="00B4186D" w:rsidP="00B4186D">
      <w:pPr>
        <w:pStyle w:val="EndNoteBibliography"/>
        <w:spacing w:after="0"/>
      </w:pPr>
      <w:r w:rsidRPr="00B4186D">
        <w:t>16.</w:t>
      </w:r>
      <w:r w:rsidRPr="00B4186D">
        <w:tab/>
        <w:t>Caramez MP, Borges JB, Tucci MR, et al. Paradoxical responses to positive end-expiratory pressure in patients with airway obstruction during controlled ventilation. Critical care medicine 2005;33:1519-28.</w:t>
      </w:r>
    </w:p>
    <w:p w:rsidR="00B4186D" w:rsidRPr="00B4186D" w:rsidRDefault="00B4186D" w:rsidP="00B4186D">
      <w:pPr>
        <w:pStyle w:val="EndNoteBibliography"/>
        <w:spacing w:after="0"/>
      </w:pPr>
      <w:r w:rsidRPr="00B4186D">
        <w:t>17.</w:t>
      </w:r>
      <w:r w:rsidRPr="00B4186D">
        <w:tab/>
        <w:t>Celebi S, Koner O, Menda F, Korkut K, Suzer K, Cakar N. The pulmonary and hemodynamic effects of two different recruitment maneuvers after cardiac surgery. Anesthesia and analgesia 2007;104:384-90.</w:t>
      </w:r>
    </w:p>
    <w:p w:rsidR="00B4186D" w:rsidRPr="00B4186D" w:rsidRDefault="00B4186D" w:rsidP="00B4186D">
      <w:pPr>
        <w:pStyle w:val="EndNoteBibliography"/>
        <w:spacing w:after="0"/>
      </w:pPr>
      <w:r w:rsidRPr="00B4186D">
        <w:t>18.</w:t>
      </w:r>
      <w:r w:rsidRPr="00B4186D">
        <w:tab/>
        <w:t>Chan M, Jensen L. Positioning effects on arterial oxygen and relative pulmonary shunt in patients receiving mechanical ventilation after CABG. Heart &amp; lung : the journal of critical care 1992;21:448-56.</w:t>
      </w:r>
    </w:p>
    <w:p w:rsidR="00B4186D" w:rsidRPr="00B4186D" w:rsidRDefault="00B4186D" w:rsidP="00B4186D">
      <w:pPr>
        <w:pStyle w:val="EndNoteBibliography"/>
        <w:spacing w:after="0"/>
      </w:pPr>
      <w:r w:rsidRPr="00B4186D">
        <w:lastRenderedPageBreak/>
        <w:t>19.</w:t>
      </w:r>
      <w:r w:rsidRPr="00B4186D">
        <w:tab/>
        <w:t>Chang SY, Dabbagh O, Gajic O, et al. Contemporary ventilator management in patients with and at risk of ALI/ARDS. Respiratory care 2013;58:578-88.</w:t>
      </w:r>
    </w:p>
    <w:p w:rsidR="00B4186D" w:rsidRPr="00B4186D" w:rsidRDefault="00B4186D" w:rsidP="00B4186D">
      <w:pPr>
        <w:pStyle w:val="EndNoteBibliography"/>
        <w:spacing w:after="0"/>
      </w:pPr>
      <w:r w:rsidRPr="00B4186D">
        <w:t>20.</w:t>
      </w:r>
      <w:r w:rsidRPr="00B4186D">
        <w:tab/>
        <w:t>Charron C, Fessenmeyer C, Cosson C, et al. The influence of tidal volume on the dynamic variables of fluid responsiveness in critically ill patients. Anesthesia and analgesia 2006;102:1511-7.</w:t>
      </w:r>
    </w:p>
    <w:p w:rsidR="00B4186D" w:rsidRPr="00B4186D" w:rsidRDefault="00B4186D" w:rsidP="00B4186D">
      <w:pPr>
        <w:pStyle w:val="EndNoteBibliography"/>
        <w:spacing w:after="0"/>
      </w:pPr>
      <w:r w:rsidRPr="00B4186D">
        <w:t>21.</w:t>
      </w:r>
      <w:r w:rsidRPr="00B4186D">
        <w:tab/>
        <w:t>Chicayban LM, Zin WA, Guimaraes FS. Can the Flutter Valve improve respiratory mechanics and sputum production in mechanically ventilated patients? A randomized crossover trial. Heart &amp; lung : the journal of critical care 2011;40:545-53.</w:t>
      </w:r>
    </w:p>
    <w:p w:rsidR="00B4186D" w:rsidRPr="00B4186D" w:rsidRDefault="00B4186D" w:rsidP="00B4186D">
      <w:pPr>
        <w:pStyle w:val="EndNoteBibliography"/>
        <w:spacing w:after="0"/>
      </w:pPr>
      <w:r w:rsidRPr="00B4186D">
        <w:t>22.</w:t>
      </w:r>
      <w:r w:rsidRPr="00B4186D">
        <w:tab/>
        <w:t>De Backer D, Taccone FS, Holsten R, Ibrahimi F, Vincent JL. Influence of respiratory rate on stroke volume variation in mechanically ventilated patients. Anesthesiology 2009;110:1092-7.</w:t>
      </w:r>
    </w:p>
    <w:p w:rsidR="00B4186D" w:rsidRPr="00B4186D" w:rsidRDefault="00B4186D" w:rsidP="00B4186D">
      <w:pPr>
        <w:pStyle w:val="EndNoteBibliography"/>
        <w:spacing w:after="0"/>
      </w:pPr>
      <w:r w:rsidRPr="00B4186D">
        <w:t>23.</w:t>
      </w:r>
      <w:r w:rsidRPr="00B4186D">
        <w:tab/>
        <w:t>Deane AM, Reid DA, Tobin AE. Predicted body weight during mechanical ventilation: using arm demispan to aid clinical assessment. Critical care and resuscitation : journal of the Australasian Academy of Critical Care Medicine 2008;10:14.</w:t>
      </w:r>
    </w:p>
    <w:p w:rsidR="00B4186D" w:rsidRPr="00B4186D" w:rsidRDefault="00B4186D" w:rsidP="00B4186D">
      <w:pPr>
        <w:pStyle w:val="EndNoteBibliography"/>
        <w:spacing w:after="0"/>
      </w:pPr>
      <w:r w:rsidRPr="00B4186D">
        <w:t>24.</w:t>
      </w:r>
      <w:r w:rsidRPr="00B4186D">
        <w:tab/>
        <w:t>Determann RM, Royakkers A, Wolthuis EK, et al. Ventilation with lower tidal volumes as compared with conventional tidal volumes for patients without acute lung injury: a preventive randomized controlled trial. Critical care (London, England) 2010;14:R1.</w:t>
      </w:r>
    </w:p>
    <w:p w:rsidR="00B4186D" w:rsidRPr="00B4186D" w:rsidRDefault="00B4186D" w:rsidP="00B4186D">
      <w:pPr>
        <w:pStyle w:val="EndNoteBibliography"/>
        <w:spacing w:after="0"/>
      </w:pPr>
      <w:r w:rsidRPr="00B4186D">
        <w:t>25.</w:t>
      </w:r>
      <w:r w:rsidRPr="00B4186D">
        <w:tab/>
        <w:t>Donati F, Maille JG, Blain R, Boulanger M, Sahab P. End-tidal carbon dioxide tension and temperature changes after coronary artery bypass surgery. Canadian Anaesthetists' Society journal 1985;32:272-7.</w:t>
      </w:r>
    </w:p>
    <w:p w:rsidR="00B4186D" w:rsidRPr="00B4186D" w:rsidRDefault="00B4186D" w:rsidP="00B4186D">
      <w:pPr>
        <w:pStyle w:val="EndNoteBibliography"/>
        <w:spacing w:after="0"/>
      </w:pPr>
      <w:r w:rsidRPr="00B4186D">
        <w:t>26.</w:t>
      </w:r>
      <w:r w:rsidRPr="00B4186D">
        <w:tab/>
        <w:t>Dyhr T, Laursen N, Larsson A. Effects of lung recruitment maneuver and positive end-expiratory pressure on lung volume, respiratory mechanics and alveolar gas mixing in patients ventilated after cardiac surgery. Acta anaesthesiologica Scandinavica 2002;46:717-25.</w:t>
      </w:r>
    </w:p>
    <w:p w:rsidR="00B4186D" w:rsidRPr="00B4186D" w:rsidRDefault="00B4186D" w:rsidP="00B4186D">
      <w:pPr>
        <w:pStyle w:val="EndNoteBibliography"/>
        <w:spacing w:after="0"/>
      </w:pPr>
      <w:r w:rsidRPr="00B4186D">
        <w:t>27.</w:t>
      </w:r>
      <w:r w:rsidRPr="00B4186D">
        <w:tab/>
        <w:t>Eagan C, Keller CA, Baz MA, Thibault M. Effects of administration of intravenous naloxone on gas exchange in brain-dead lung donors. Progress in transplantation (Aliso Viejo, Calif) 2009;19:267-71.</w:t>
      </w:r>
    </w:p>
    <w:p w:rsidR="00B4186D" w:rsidRPr="00B4186D" w:rsidRDefault="00B4186D" w:rsidP="00B4186D">
      <w:pPr>
        <w:pStyle w:val="EndNoteBibliography"/>
        <w:spacing w:after="0"/>
      </w:pPr>
      <w:r w:rsidRPr="00B4186D">
        <w:t>28.</w:t>
      </w:r>
      <w:r w:rsidRPr="00B4186D">
        <w:tab/>
        <w:t>Ely EW, Jr., Bowton DL, Reed JC, Case LD, Haponik EF. Portable chest radiographs identify mechanical ventilator-associated hyperinflation. Chest 1994;106:545-51.</w:t>
      </w:r>
    </w:p>
    <w:p w:rsidR="00B4186D" w:rsidRPr="00B4186D" w:rsidRDefault="00B4186D" w:rsidP="00B4186D">
      <w:pPr>
        <w:pStyle w:val="EndNoteBibliography"/>
        <w:spacing w:after="0"/>
      </w:pPr>
      <w:r w:rsidRPr="00B4186D">
        <w:t>29.</w:t>
      </w:r>
      <w:r w:rsidRPr="00B4186D">
        <w:tab/>
        <w:t>Esteban A, Frutos-Vivar F, Muriel A, et al. Evolution of mortality over time in patients receiving mechanical ventilation. American journal of respiratory and critical care medicine 2013;188:220-30.</w:t>
      </w:r>
    </w:p>
    <w:p w:rsidR="00B4186D" w:rsidRPr="00B4186D" w:rsidRDefault="00B4186D" w:rsidP="00B4186D">
      <w:pPr>
        <w:pStyle w:val="EndNoteBibliography"/>
        <w:spacing w:after="0"/>
      </w:pPr>
      <w:r w:rsidRPr="00B4186D">
        <w:t>30.</w:t>
      </w:r>
      <w:r w:rsidRPr="00B4186D">
        <w:tab/>
        <w:t>Feissel M, Teboul JL, Merlani P, Badie J, Faller JP, Bendjelid K. Plethysmographic dynamic indices predict fluid responsiveness in septic ventilated patients. Intensive care medicine 2007;33:993-9.</w:t>
      </w:r>
    </w:p>
    <w:p w:rsidR="00B4186D" w:rsidRPr="00B4186D" w:rsidRDefault="00B4186D" w:rsidP="00B4186D">
      <w:pPr>
        <w:pStyle w:val="EndNoteBibliography"/>
        <w:spacing w:after="0"/>
      </w:pPr>
      <w:r w:rsidRPr="00B4186D">
        <w:t>31.</w:t>
      </w:r>
      <w:r w:rsidRPr="00B4186D">
        <w:tab/>
        <w:t>Fernandez-Perez ER, Yilmaz M, Jenad H, et al. Ventilator settings and outcome of respiratory failure in chronic interstitial lung disease. Chest 2008;133:1113-9.</w:t>
      </w:r>
    </w:p>
    <w:p w:rsidR="00B4186D" w:rsidRPr="00B4186D" w:rsidRDefault="00B4186D" w:rsidP="00B4186D">
      <w:pPr>
        <w:pStyle w:val="EndNoteBibliography"/>
        <w:spacing w:after="0"/>
      </w:pPr>
      <w:r w:rsidRPr="00B4186D">
        <w:t>32.</w:t>
      </w:r>
      <w:r w:rsidRPr="00B4186D">
        <w:tab/>
        <w:t>Fick IW, Tijdink MM, Halbertsma FJ, van der Hoeven JG, Pickkers P. Risk factors for the deterioration of oxygenation ratio in ventilated intensive care unit patients: a retrospective cohort study. Journal of critical care 2010;25:3-9.</w:t>
      </w:r>
    </w:p>
    <w:p w:rsidR="00B4186D" w:rsidRPr="00B4186D" w:rsidRDefault="00B4186D" w:rsidP="00B4186D">
      <w:pPr>
        <w:pStyle w:val="EndNoteBibliography"/>
        <w:spacing w:after="0"/>
      </w:pPr>
      <w:r w:rsidRPr="00B4186D">
        <w:t>33.</w:t>
      </w:r>
      <w:r w:rsidRPr="00B4186D">
        <w:tab/>
        <w:t>Frankenfield DC, Alam S, Bekteshi E, Vender RL. Predicting dead space ventilation in critically ill patients using clinically available data. Critical care medicine 2010;38:288-91.</w:t>
      </w:r>
    </w:p>
    <w:p w:rsidR="00B4186D" w:rsidRPr="00B4186D" w:rsidRDefault="00B4186D" w:rsidP="00B4186D">
      <w:pPr>
        <w:pStyle w:val="EndNoteBibliography"/>
        <w:spacing w:after="0"/>
      </w:pPr>
      <w:r w:rsidRPr="00B4186D">
        <w:t>34.</w:t>
      </w:r>
      <w:r w:rsidRPr="00B4186D">
        <w:tab/>
        <w:t>Fuller BM, Mohr NM, Dettmer M, et al. Mechanical ventilation and acute lung injury in emergency department patients with severe sepsis and septic shock: an observational study. Academic emergency medicine : official journal of the Society for Academic Emergency Medicine 2013;20:659-69.</w:t>
      </w:r>
    </w:p>
    <w:p w:rsidR="00B4186D" w:rsidRPr="00B4186D" w:rsidRDefault="00B4186D" w:rsidP="00B4186D">
      <w:pPr>
        <w:pStyle w:val="EndNoteBibliography"/>
        <w:spacing w:after="0"/>
      </w:pPr>
      <w:r w:rsidRPr="00B4186D">
        <w:t>35.</w:t>
      </w:r>
      <w:r w:rsidRPr="00B4186D">
        <w:tab/>
        <w:t>Gajic O, Frutos-Vivar F, Esteban A, Hubmayr RD, Anzueto A. Ventilator settings as a risk factor for acute respiratory distress syndrome in mechanically ventilated patients. Intensive care medicine 2005;31:922-6.</w:t>
      </w:r>
    </w:p>
    <w:p w:rsidR="00B4186D" w:rsidRPr="00B4186D" w:rsidRDefault="00B4186D" w:rsidP="00B4186D">
      <w:pPr>
        <w:pStyle w:val="EndNoteBibliography"/>
        <w:spacing w:after="0"/>
      </w:pPr>
      <w:r w:rsidRPr="00B4186D">
        <w:t>36.</w:t>
      </w:r>
      <w:r w:rsidRPr="00B4186D">
        <w:tab/>
        <w:t>Gajic O, Dara SI, Mendez JL, et al. Ventilator-associated lung injury in patients without acute lung injury at the onset of mechanical ventilation. Critical care medicine 2004;32:1817-24.</w:t>
      </w:r>
    </w:p>
    <w:p w:rsidR="00B4186D" w:rsidRPr="00B4186D" w:rsidRDefault="00B4186D" w:rsidP="00B4186D">
      <w:pPr>
        <w:pStyle w:val="EndNoteBibliography"/>
        <w:spacing w:after="0"/>
      </w:pPr>
      <w:r w:rsidRPr="00B4186D">
        <w:t>37.</w:t>
      </w:r>
      <w:r w:rsidRPr="00B4186D">
        <w:tab/>
        <w:t>Gammon RB, Shin MS, Groves RH, Jr., Hardin JM, Hsu C, Buchalter SE. Clinical risk factors for pulmonary barotrauma: a multivariate analysis. American journal of respiratory and critical care medicine 1995;152:1235-40.</w:t>
      </w:r>
    </w:p>
    <w:p w:rsidR="00B4186D" w:rsidRPr="00B4186D" w:rsidRDefault="00B4186D" w:rsidP="00B4186D">
      <w:pPr>
        <w:pStyle w:val="EndNoteBibliography"/>
        <w:spacing w:after="0"/>
      </w:pPr>
      <w:r w:rsidRPr="00B4186D">
        <w:t>38.</w:t>
      </w:r>
      <w:r w:rsidRPr="00B4186D">
        <w:tab/>
        <w:t>Gammon RB, Shin MS, Buchalter SE. Pulmonary barotrauma in mechanical ventilation. Patterns and risk factors. Chest 1992;102:568-72.</w:t>
      </w:r>
    </w:p>
    <w:p w:rsidR="00B4186D" w:rsidRPr="00B4186D" w:rsidRDefault="00B4186D" w:rsidP="00B4186D">
      <w:pPr>
        <w:pStyle w:val="EndNoteBibliography"/>
        <w:spacing w:after="0"/>
      </w:pPr>
      <w:r w:rsidRPr="00B4186D">
        <w:lastRenderedPageBreak/>
        <w:t>39.</w:t>
      </w:r>
      <w:r w:rsidRPr="00B4186D">
        <w:tab/>
        <w:t>Gaudry S, Vincent F, Rabbat A, et al. Invasive mechanical ventilation in patients with fibrosing interstitial pneumonia. The Journal of thoracic and cardiovascular surgery 2014;147:47-53.</w:t>
      </w:r>
    </w:p>
    <w:p w:rsidR="00B4186D" w:rsidRPr="00B4186D" w:rsidRDefault="00B4186D" w:rsidP="00B4186D">
      <w:pPr>
        <w:pStyle w:val="EndNoteBibliography"/>
        <w:spacing w:after="0"/>
      </w:pPr>
      <w:r w:rsidRPr="00B4186D">
        <w:t>40.</w:t>
      </w:r>
      <w:r w:rsidRPr="00B4186D">
        <w:tab/>
        <w:t>Gonzalez-Lopez A, Garcia-Prieto E, Batalla-Solis E, et al. Lung strain and biological response in mechanically ventilated patients. Intensive care medicine 2012;38:240-7.</w:t>
      </w:r>
    </w:p>
    <w:p w:rsidR="00B4186D" w:rsidRPr="00B4186D" w:rsidRDefault="00B4186D" w:rsidP="00B4186D">
      <w:pPr>
        <w:pStyle w:val="EndNoteBibliography"/>
        <w:spacing w:after="0"/>
      </w:pPr>
      <w:r w:rsidRPr="00B4186D">
        <w:t>41.</w:t>
      </w:r>
      <w:r w:rsidRPr="00B4186D">
        <w:tab/>
        <w:t>Good JT, Jr., Wolz JF, Anderson JT, Dreisin RB, Petty TL. The routine use of positive end-expiratory pressure after open heart surgery. Chest 1979;76:397-400.</w:t>
      </w:r>
    </w:p>
    <w:p w:rsidR="00B4186D" w:rsidRPr="00B4186D" w:rsidRDefault="00B4186D" w:rsidP="00B4186D">
      <w:pPr>
        <w:pStyle w:val="EndNoteBibliography"/>
        <w:spacing w:after="0"/>
      </w:pPr>
      <w:r w:rsidRPr="00B4186D">
        <w:t>42.</w:t>
      </w:r>
      <w:r w:rsidRPr="00B4186D">
        <w:tab/>
        <w:t>Guglielminotti J, Alzieu M, Maury E, Guidet B, Offenstadt G. Bedside detection of retained tracheobronchial secretions in patients receiving mechanical ventilation: is it time for tracheal suctioning? Chest 2000;118:1095-9.</w:t>
      </w:r>
    </w:p>
    <w:p w:rsidR="00B4186D" w:rsidRPr="00B4186D" w:rsidRDefault="00B4186D" w:rsidP="00B4186D">
      <w:pPr>
        <w:pStyle w:val="EndNoteBibliography"/>
        <w:spacing w:after="0"/>
      </w:pPr>
      <w:r w:rsidRPr="00B4186D">
        <w:t>43.</w:t>
      </w:r>
      <w:r w:rsidRPr="00B4186D">
        <w:tab/>
        <w:t>Guimaraes FS, Lopes AJ, Constantino SS, Lima JC, Canuto P, de Menezes SL. Expiratory rib cage in mechanically ventilated subjects: a randomized crossover trial. Respiratory care 2014;59:678-85.</w:t>
      </w:r>
    </w:p>
    <w:p w:rsidR="00B4186D" w:rsidRPr="00B4186D" w:rsidRDefault="00B4186D" w:rsidP="00B4186D">
      <w:pPr>
        <w:pStyle w:val="EndNoteBibliography"/>
        <w:spacing w:after="0"/>
      </w:pPr>
      <w:r w:rsidRPr="00B4186D">
        <w:t>44.</w:t>
      </w:r>
      <w:r w:rsidRPr="00B4186D">
        <w:tab/>
        <w:t>Heinze H, Sedemund-Adib B, Heringlake M, Meier T, Eichler W. Relationship between functional residual capacity, respiratory compliance, and oxygenation in patients ventilated after cardiac surgery. Respiratory care 2010;55:589-94.</w:t>
      </w:r>
    </w:p>
    <w:p w:rsidR="00B4186D" w:rsidRPr="00B4186D" w:rsidRDefault="00B4186D" w:rsidP="00B4186D">
      <w:pPr>
        <w:pStyle w:val="EndNoteBibliography"/>
        <w:spacing w:after="0"/>
      </w:pPr>
      <w:r w:rsidRPr="00B4186D">
        <w:t>45.</w:t>
      </w:r>
      <w:r w:rsidRPr="00B4186D">
        <w:tab/>
        <w:t>Ishihara H, Hashiba E, Okawa H, Saito J, Kasai T, Tsubo T. Neither dynamic, static, nor volumetric variables can accurately predict fluid responsiveness early after abdominothoracic esophagectomy. Perioperative medicine (London, England) 2013;2:3.</w:t>
      </w:r>
    </w:p>
    <w:p w:rsidR="00B4186D" w:rsidRPr="00B4186D" w:rsidRDefault="00B4186D" w:rsidP="00B4186D">
      <w:pPr>
        <w:pStyle w:val="EndNoteBibliography"/>
        <w:spacing w:after="0"/>
      </w:pPr>
      <w:r w:rsidRPr="00B4186D">
        <w:t>46.</w:t>
      </w:r>
      <w:r w:rsidRPr="00B4186D">
        <w:tab/>
        <w:t>Jia X, Malhotra A, Saeed M, Mark RG, Talmor D. Risk factors for ARDS in patients receiving mechanical ventilation for &gt; 48 h. Chest 2008;133:853-61.</w:t>
      </w:r>
    </w:p>
    <w:p w:rsidR="00B4186D" w:rsidRPr="00B4186D" w:rsidRDefault="00B4186D" w:rsidP="00B4186D">
      <w:pPr>
        <w:pStyle w:val="EndNoteBibliography"/>
        <w:spacing w:after="0"/>
      </w:pPr>
      <w:r w:rsidRPr="00B4186D">
        <w:t>47.</w:t>
      </w:r>
      <w:r w:rsidRPr="00B4186D">
        <w:tab/>
        <w:t>Johnson MM, Ely EW, Chiles C, et al. Radiographic assessment of hyperinflation: correlation with objective chest radiographic measurements and mechanical ventilator parameters. Chest 1998;113:1698-704.</w:t>
      </w:r>
    </w:p>
    <w:p w:rsidR="00B4186D" w:rsidRPr="00B4186D" w:rsidRDefault="00B4186D" w:rsidP="00B4186D">
      <w:pPr>
        <w:pStyle w:val="EndNoteBibliography"/>
        <w:spacing w:after="0"/>
      </w:pPr>
      <w:r w:rsidRPr="00B4186D">
        <w:t>48.</w:t>
      </w:r>
      <w:r w:rsidRPr="00B4186D">
        <w:tab/>
        <w:t>Karason S, Antonsen K, Aneman A. Ventilator treatment in the Nordic countries. A multicenter survey. Acta anaesthesiologica Scandinavica 2002;46:1053-61.</w:t>
      </w:r>
    </w:p>
    <w:p w:rsidR="00B4186D" w:rsidRPr="00B4186D" w:rsidRDefault="00B4186D" w:rsidP="00B4186D">
      <w:pPr>
        <w:pStyle w:val="EndNoteBibliography"/>
        <w:spacing w:after="0"/>
      </w:pPr>
      <w:r w:rsidRPr="00B4186D">
        <w:t>49.</w:t>
      </w:r>
      <w:r w:rsidRPr="00B4186D">
        <w:tab/>
        <w:t>Kiiski R, Takala J. Hypermetabolism and efficiency of CO2 removal in acute respiratory failure. Chest 1994;105:1198-203.</w:t>
      </w:r>
    </w:p>
    <w:p w:rsidR="00B4186D" w:rsidRPr="00B4186D" w:rsidRDefault="00B4186D" w:rsidP="00B4186D">
      <w:pPr>
        <w:pStyle w:val="EndNoteBibliography"/>
        <w:spacing w:after="0"/>
      </w:pPr>
      <w:r w:rsidRPr="00B4186D">
        <w:t>50.</w:t>
      </w:r>
      <w:r w:rsidRPr="00B4186D">
        <w:tab/>
        <w:t>Kim IB, Bellomo R, Fealy N, Baldwin I. A pilot study of the epidemiology and associations of pulse pressure variation in cardiac surgery patients. Critical care and resuscitation : journal of the Australasian Academy of Critical Care Medicine 2011;13:17-23.</w:t>
      </w:r>
    </w:p>
    <w:p w:rsidR="00B4186D" w:rsidRPr="00B4186D" w:rsidRDefault="00B4186D" w:rsidP="00B4186D">
      <w:pPr>
        <w:pStyle w:val="EndNoteBibliography"/>
        <w:spacing w:after="0"/>
      </w:pPr>
      <w:r w:rsidRPr="001F425E">
        <w:rPr>
          <w:lang w:val="de-DE"/>
        </w:rPr>
        <w:t>51.</w:t>
      </w:r>
      <w:r w:rsidRPr="001F425E">
        <w:rPr>
          <w:lang w:val="de-DE"/>
        </w:rPr>
        <w:tab/>
        <w:t xml:space="preserve">Koh Y, Lim CM, Koh SO, et al. </w:t>
      </w:r>
      <w:r w:rsidRPr="00B4186D">
        <w:t>A national survey on the practice and outcomes of mechanical ventilation in Korean intensive care units. Anaesthesia and intensive care 2009;37:272-80.</w:t>
      </w:r>
    </w:p>
    <w:p w:rsidR="00B4186D" w:rsidRPr="00B4186D" w:rsidRDefault="00B4186D" w:rsidP="00B4186D">
      <w:pPr>
        <w:pStyle w:val="EndNoteBibliography"/>
        <w:spacing w:after="0"/>
      </w:pPr>
      <w:r w:rsidRPr="00B4186D">
        <w:t>52.</w:t>
      </w:r>
      <w:r w:rsidRPr="00B4186D">
        <w:tab/>
        <w:t>Koutsoukou A, Koulouris N, Bekos B, et al. Expiratory flow limitation in morbidly obese postoperative mechanically ventilated patients. Acta anaesthesiologica Scandinavica 2004;48:1080-8.</w:t>
      </w:r>
    </w:p>
    <w:p w:rsidR="00B4186D" w:rsidRPr="00B4186D" w:rsidRDefault="00B4186D" w:rsidP="00B4186D">
      <w:pPr>
        <w:pStyle w:val="EndNoteBibliography"/>
        <w:spacing w:after="0"/>
      </w:pPr>
      <w:r w:rsidRPr="00B4186D">
        <w:t>53.</w:t>
      </w:r>
      <w:r w:rsidRPr="00B4186D">
        <w:tab/>
        <w:t>Koutsoukou A, Perraki H, Raftopoulou A, et al. Respiratory mechanics in brain-damaged patients. Intensive care medicine 2006;32:1947-54.</w:t>
      </w:r>
    </w:p>
    <w:p w:rsidR="00B4186D" w:rsidRPr="00B4186D" w:rsidRDefault="00B4186D" w:rsidP="00B4186D">
      <w:pPr>
        <w:pStyle w:val="EndNoteBibliography"/>
        <w:spacing w:after="0"/>
      </w:pPr>
      <w:r w:rsidRPr="00B4186D">
        <w:t>54.</w:t>
      </w:r>
      <w:r w:rsidRPr="00B4186D">
        <w:tab/>
        <w:t>Lansdorp B, Lemson J, van Putten MJ, de Keijzer A, van der Hoeven JG, Pickkers P. Dynamic indices do not predict volume responsiveness in routine clinical practice. British journal of anaesthesia 2012;108:395-401.</w:t>
      </w:r>
    </w:p>
    <w:p w:rsidR="00B4186D" w:rsidRPr="00B4186D" w:rsidRDefault="00B4186D" w:rsidP="00B4186D">
      <w:pPr>
        <w:pStyle w:val="EndNoteBibliography"/>
        <w:spacing w:after="0"/>
      </w:pPr>
      <w:r w:rsidRPr="00B4186D">
        <w:t>55.</w:t>
      </w:r>
      <w:r w:rsidRPr="00B4186D">
        <w:tab/>
        <w:t>Lee PC, Helsmoortel CM, Cohn SM, Fink MP. Are low tidal volumes safe? Chest 1990;97:430-4.</w:t>
      </w:r>
    </w:p>
    <w:p w:rsidR="00B4186D" w:rsidRPr="00B4186D" w:rsidRDefault="00B4186D" w:rsidP="00B4186D">
      <w:pPr>
        <w:pStyle w:val="EndNoteBibliography"/>
        <w:spacing w:after="0"/>
      </w:pPr>
      <w:r w:rsidRPr="00B4186D">
        <w:t>56.</w:t>
      </w:r>
      <w:r w:rsidRPr="00B4186D">
        <w:tab/>
        <w:t>Lellouche F, Bouchard PA, Simard S, L'Her E, Wysocki M. Evaluation of fully automated ventilation: a randomized controlled study in post-cardiac surgery patients. Intensive care medicine 2013;39:463-71.</w:t>
      </w:r>
    </w:p>
    <w:p w:rsidR="00B4186D" w:rsidRPr="00B4186D" w:rsidRDefault="00B4186D" w:rsidP="00B4186D">
      <w:pPr>
        <w:pStyle w:val="EndNoteBibliography"/>
        <w:spacing w:after="0"/>
      </w:pPr>
      <w:r w:rsidRPr="00B4186D">
        <w:t>57.</w:t>
      </w:r>
      <w:r w:rsidRPr="00B4186D">
        <w:tab/>
        <w:t>Lellouche F, Dionne S, Simard S, Bussieres J, Dagenais F. High tidal volumes in mechanically ventilated patients increase organ dysfunction after cardiac surgery. Anesthesiology 2012;116:1072-82.</w:t>
      </w:r>
    </w:p>
    <w:p w:rsidR="00B4186D" w:rsidRPr="00B4186D" w:rsidRDefault="00B4186D" w:rsidP="00B4186D">
      <w:pPr>
        <w:pStyle w:val="EndNoteBibliography"/>
        <w:spacing w:after="0"/>
      </w:pPr>
      <w:r w:rsidRPr="00B4186D">
        <w:t>58.</w:t>
      </w:r>
      <w:r w:rsidRPr="00B4186D">
        <w:tab/>
        <w:t>Lemyze M, Favory R, Alves I, Perez T, Mathieu D. Manual compression of the abdomen to assess expiratory flow limitation during mechanical ventilation. Journal of critical care 2012;27:37-44.</w:t>
      </w:r>
    </w:p>
    <w:p w:rsidR="00B4186D" w:rsidRPr="00B4186D" w:rsidRDefault="00B4186D" w:rsidP="00B4186D">
      <w:pPr>
        <w:pStyle w:val="EndNoteBibliography"/>
        <w:spacing w:after="0"/>
      </w:pPr>
      <w:r w:rsidRPr="00B4186D">
        <w:t>59.</w:t>
      </w:r>
      <w:r w:rsidRPr="00B4186D">
        <w:tab/>
        <w:t>Lemyze M, Mallat J, Duhamel A, et al. Effects of sitting position and applied positive end-expiratory pressure on respiratory mechanics of critically ill obese patients receiving mechanical ventilation*. Critical care medicine 2013;41:2592-9.</w:t>
      </w:r>
    </w:p>
    <w:p w:rsidR="00B4186D" w:rsidRPr="00B4186D" w:rsidRDefault="00B4186D" w:rsidP="00B4186D">
      <w:pPr>
        <w:pStyle w:val="EndNoteBibliography"/>
        <w:spacing w:after="0"/>
      </w:pPr>
      <w:r w:rsidRPr="00B4186D">
        <w:lastRenderedPageBreak/>
        <w:t>60.</w:t>
      </w:r>
      <w:r w:rsidRPr="00B4186D">
        <w:tab/>
        <w:t>Linko R, Okkonen M, Pettila V, et al. Acute respiratory failure in intensive care units. FINNALI: a prospective cohort study. Intensive care medicine 2009;35:1352-61.</w:t>
      </w:r>
    </w:p>
    <w:p w:rsidR="00B4186D" w:rsidRPr="00B4186D" w:rsidRDefault="00B4186D" w:rsidP="00B4186D">
      <w:pPr>
        <w:pStyle w:val="EndNoteBibliography"/>
        <w:spacing w:after="0"/>
      </w:pPr>
      <w:r w:rsidRPr="00B4186D">
        <w:t>61.</w:t>
      </w:r>
      <w:r w:rsidRPr="00B4186D">
        <w:tab/>
        <w:t>Lovat R, Watremez C, Van Dyck M, et al. Smart Bag vs. Standard bag in the temporary substitution of the mechanical ventilation. Intensive care medicine 2008;34:355-60.</w:t>
      </w:r>
    </w:p>
    <w:p w:rsidR="00B4186D" w:rsidRPr="00B4186D" w:rsidRDefault="00B4186D" w:rsidP="00B4186D">
      <w:pPr>
        <w:pStyle w:val="EndNoteBibliography"/>
        <w:spacing w:after="0"/>
      </w:pPr>
      <w:r w:rsidRPr="00B4186D">
        <w:t>62.</w:t>
      </w:r>
      <w:r w:rsidRPr="00B4186D">
        <w:tab/>
        <w:t>Lu Q, Vieira SR, Richecoeur J, et al. A simple automated method for measuring pressure-volume curves during mechanical ventilation. American journal of respiratory and critical care medicine 1999;159:275-82.</w:t>
      </w:r>
    </w:p>
    <w:p w:rsidR="00B4186D" w:rsidRPr="00B4186D" w:rsidRDefault="00B4186D" w:rsidP="00B4186D">
      <w:pPr>
        <w:pStyle w:val="EndNoteBibliography"/>
        <w:spacing w:after="0"/>
      </w:pPr>
      <w:r w:rsidRPr="00B4186D">
        <w:t>63.</w:t>
      </w:r>
      <w:r w:rsidRPr="00B4186D">
        <w:tab/>
        <w:t>Luhr OR, Antonsen K, Karlsson M, et al. Incidence and mortality after acute respiratory failure and acute respiratory distress syndrome in Sweden, Denmark, and Iceland. The ARF Study Group. American journal of respiratory and critical care medicine 1999;159:1849-61.</w:t>
      </w:r>
    </w:p>
    <w:p w:rsidR="00B4186D" w:rsidRPr="00B4186D" w:rsidRDefault="00B4186D" w:rsidP="00B4186D">
      <w:pPr>
        <w:pStyle w:val="EndNoteBibliography"/>
        <w:spacing w:after="0"/>
      </w:pPr>
      <w:r w:rsidRPr="00B4186D">
        <w:t>64.</w:t>
      </w:r>
      <w:r w:rsidRPr="00B4186D">
        <w:tab/>
        <w:t>Malbouisson LM, Brito M, Carmona MJ, Auler JO. Hemodynamic impact of alveolar recruitment maneuver in patients evolving with cardiogenic shock in the immediate postoperative period of myocardial revascularization. Revista brasileira de anestesiologia 2008;58:112-23.</w:t>
      </w:r>
    </w:p>
    <w:p w:rsidR="00B4186D" w:rsidRPr="00B4186D" w:rsidRDefault="00B4186D" w:rsidP="00B4186D">
      <w:pPr>
        <w:pStyle w:val="EndNoteBibliography"/>
        <w:spacing w:after="0"/>
      </w:pPr>
      <w:r w:rsidRPr="00B4186D">
        <w:t>65.</w:t>
      </w:r>
      <w:r w:rsidRPr="00B4186D">
        <w:tab/>
        <w:t>Marraro GA, Denaro C, Spada C, Luchetti M, Giansiracusa C. Selective medicated (saline + natural surfactant) bronchoalveolar lavage in unilateral lung contusion. A clinical randomized controlled trial. Journal of clinical monitoring and computing 2010;24:73-81.</w:t>
      </w:r>
    </w:p>
    <w:p w:rsidR="00B4186D" w:rsidRPr="00B4186D" w:rsidRDefault="00B4186D" w:rsidP="00B4186D">
      <w:pPr>
        <w:pStyle w:val="EndNoteBibliography"/>
        <w:spacing w:after="0"/>
      </w:pPr>
      <w:r w:rsidRPr="001F425E">
        <w:rPr>
          <w:lang w:val="de-DE"/>
        </w:rPr>
        <w:t>66.</w:t>
      </w:r>
      <w:r w:rsidRPr="001F425E">
        <w:rPr>
          <w:lang w:val="de-DE"/>
        </w:rPr>
        <w:tab/>
        <w:t xml:space="preserve">Mascia L, Zavala E, Bosma K, et al. </w:t>
      </w:r>
      <w:r w:rsidRPr="00B4186D">
        <w:t>High tidal volume is associated with the development of acute lung injury after severe brain injury: an international observational study. Critical care medicine 2007;35:1815-20.</w:t>
      </w:r>
    </w:p>
    <w:p w:rsidR="00B4186D" w:rsidRPr="00B4186D" w:rsidRDefault="00B4186D" w:rsidP="00B4186D">
      <w:pPr>
        <w:pStyle w:val="EndNoteBibliography"/>
        <w:spacing w:after="0"/>
      </w:pPr>
      <w:r w:rsidRPr="00B4186D">
        <w:t>67.</w:t>
      </w:r>
      <w:r w:rsidRPr="00B4186D">
        <w:tab/>
        <w:t>Metnitz PGH, Metnitz B, Moreno RP, et al. Epidemiology of mechanical ventilation: analysis of the SAPS 3 database. Intensive care medicine 2009;35:816-25.</w:t>
      </w:r>
    </w:p>
    <w:p w:rsidR="00B4186D" w:rsidRPr="00B4186D" w:rsidRDefault="00B4186D" w:rsidP="00B4186D">
      <w:pPr>
        <w:pStyle w:val="EndNoteBibliography"/>
        <w:spacing w:after="0"/>
      </w:pPr>
      <w:r w:rsidRPr="00B4186D">
        <w:t>68.</w:t>
      </w:r>
      <w:r w:rsidRPr="00B4186D">
        <w:tab/>
        <w:t>Mikkelsen ME, Dedhiya PM, Kalhan R, Gallop RJ, Lanken PN, Fuchs BD. Potential reasons why physicians underuse lung-protective ventilation: a retrospective cohort study using physician documentation. Respiratory care 2008;53:455-61.</w:t>
      </w:r>
    </w:p>
    <w:p w:rsidR="00B4186D" w:rsidRPr="00B4186D" w:rsidRDefault="00B4186D" w:rsidP="00B4186D">
      <w:pPr>
        <w:pStyle w:val="EndNoteBibliography"/>
        <w:spacing w:after="0"/>
      </w:pPr>
      <w:r w:rsidRPr="00B4186D">
        <w:t>69.</w:t>
      </w:r>
      <w:r w:rsidRPr="00B4186D">
        <w:tab/>
        <w:t>Reis Miranda D, Klompe L, Mekel J, et al. Open lung ventilation does not increase right ventricular outflow impedance: An echo-Doppler study. Critical care medicine 2006;34:2555-60.</w:t>
      </w:r>
    </w:p>
    <w:p w:rsidR="00B4186D" w:rsidRPr="00B4186D" w:rsidRDefault="00B4186D" w:rsidP="00B4186D">
      <w:pPr>
        <w:pStyle w:val="EndNoteBibliography"/>
        <w:spacing w:after="0"/>
      </w:pPr>
      <w:r w:rsidRPr="00B4186D">
        <w:t>70.</w:t>
      </w:r>
      <w:r w:rsidRPr="00B4186D">
        <w:tab/>
        <w:t>Muller L, Louart G, Bousquet PJ, et al. The influence of the airway driving pressure on pulsed pressure variation as a predictor of fluid responsiveness. Intensive care medicine 2010;36:496-503.</w:t>
      </w:r>
    </w:p>
    <w:p w:rsidR="00B4186D" w:rsidRPr="00B4186D" w:rsidRDefault="00B4186D" w:rsidP="00B4186D">
      <w:pPr>
        <w:pStyle w:val="EndNoteBibliography"/>
        <w:spacing w:after="0"/>
      </w:pPr>
      <w:r w:rsidRPr="00B4186D">
        <w:t>71.</w:t>
      </w:r>
      <w:r w:rsidRPr="00B4186D">
        <w:tab/>
        <w:t>O'Brien JM, Jr., Philips GS, Ali NA, Aberegg SK, Marsh CB, Lemeshow S. The association between body mass index, processes of care, and outcomes from mechanical ventilation: a prospective cohort study. Critical care medicine 2012;40:1456-63.</w:t>
      </w:r>
    </w:p>
    <w:p w:rsidR="00B4186D" w:rsidRPr="00B4186D" w:rsidRDefault="00B4186D" w:rsidP="00B4186D">
      <w:pPr>
        <w:pStyle w:val="EndNoteBibliography"/>
        <w:spacing w:after="0"/>
      </w:pPr>
      <w:r w:rsidRPr="00B4186D">
        <w:t>72.</w:t>
      </w:r>
      <w:r w:rsidRPr="00B4186D">
        <w:tab/>
        <w:t>Paulus F, Veelo DP, de Nijs SB, et al. Manual hyperinflation partly prevents reductions of functional residual capacity in cardiac surgical patients--a randomized controlled trial. Critical care (London, England) 2011;15:R187.</w:t>
      </w:r>
    </w:p>
    <w:p w:rsidR="00B4186D" w:rsidRPr="00B4186D" w:rsidRDefault="00B4186D" w:rsidP="00B4186D">
      <w:pPr>
        <w:pStyle w:val="EndNoteBibliography"/>
        <w:spacing w:after="0"/>
      </w:pPr>
      <w:r w:rsidRPr="00B4186D">
        <w:t>73.</w:t>
      </w:r>
      <w:r w:rsidRPr="00B4186D">
        <w:tab/>
        <w:t>Pinheiro de Oliveira R, Hetzel MP, dos Anjos Silva M, Dallegrave D, Friedman G. Mechanical ventilation with high tidal volume induces inflammation in patients without lung disease. Critical care (London, England) 2010;14:R39.</w:t>
      </w:r>
    </w:p>
    <w:p w:rsidR="00B4186D" w:rsidRPr="00B4186D" w:rsidRDefault="00B4186D" w:rsidP="00B4186D">
      <w:pPr>
        <w:pStyle w:val="EndNoteBibliography"/>
        <w:spacing w:after="0"/>
      </w:pPr>
      <w:r w:rsidRPr="00B4186D">
        <w:t>74.</w:t>
      </w:r>
      <w:r w:rsidRPr="00B4186D">
        <w:tab/>
        <w:t>Camargo Pires-Neto R, Fogaca Kawaguchi YM, Sayuri Hirota A, et al. Very early passive cycling exercise in mechanically ventilated critically ill patients: physiological and safety aspects--a case series. PLoS One 2013;8:e74182.</w:t>
      </w:r>
    </w:p>
    <w:p w:rsidR="00B4186D" w:rsidRPr="00B4186D" w:rsidRDefault="00B4186D" w:rsidP="00B4186D">
      <w:pPr>
        <w:pStyle w:val="EndNoteBibliography"/>
        <w:spacing w:after="0"/>
      </w:pPr>
      <w:r w:rsidRPr="00B4186D">
        <w:t>75.</w:t>
      </w:r>
      <w:r w:rsidRPr="00B4186D">
        <w:tab/>
        <w:t>Plurad D, Martin M, Green D, et al. The decreasing incidence of late posttraumatic acute respiratory distress syndrome: the potential role of lung protective ventilation and conservative transfusion practice. The Journal of trauma 2007;63:1-7; discussion 8.</w:t>
      </w:r>
    </w:p>
    <w:p w:rsidR="00B4186D" w:rsidRPr="00B4186D" w:rsidRDefault="00B4186D" w:rsidP="00B4186D">
      <w:pPr>
        <w:pStyle w:val="EndNoteBibliography"/>
        <w:spacing w:after="0"/>
      </w:pPr>
      <w:r w:rsidRPr="00B4186D">
        <w:t>76.</w:t>
      </w:r>
      <w:r w:rsidRPr="00B4186D">
        <w:tab/>
        <w:t>Prinianakis G, Alexopoulou C, Mamidakis E, Kondili E, Georgopoulos D. Determinants of the cuff-leak test: a physiological study. Critical care (London, England) 2005;9:R24-31.</w:t>
      </w:r>
    </w:p>
    <w:p w:rsidR="00B4186D" w:rsidRPr="00B4186D" w:rsidRDefault="00B4186D" w:rsidP="00B4186D">
      <w:pPr>
        <w:pStyle w:val="EndNoteBibliography"/>
        <w:spacing w:after="0"/>
      </w:pPr>
      <w:r w:rsidRPr="00B4186D">
        <w:t>77.</w:t>
      </w:r>
      <w:r w:rsidRPr="00B4186D">
        <w:tab/>
        <w:t>Ranieri VM, Giuliani R, Mascia L, et al. Chest wall and lung contribution to the elastic properties of the respiratory system in patients with chronic obstructive pulmonary disease. The European respiratory journal 1996;9:1232-9.</w:t>
      </w:r>
    </w:p>
    <w:p w:rsidR="00B4186D" w:rsidRPr="00B4186D" w:rsidRDefault="00B4186D" w:rsidP="00B4186D">
      <w:pPr>
        <w:pStyle w:val="EndNoteBibliography"/>
        <w:spacing w:after="0"/>
      </w:pPr>
      <w:r w:rsidRPr="00B4186D">
        <w:t>78.</w:t>
      </w:r>
      <w:r w:rsidRPr="00B4186D">
        <w:tab/>
        <w:t>Reuter DA, Bayerlein J, Goepfert MS, et al. Influence of tidal volume on left ventricular stroke volume variation measured by pulse contour analysis in mechanically ventilated patients. Intensive care medicine 2003;29:476-80.</w:t>
      </w:r>
    </w:p>
    <w:p w:rsidR="00B4186D" w:rsidRPr="00B4186D" w:rsidRDefault="00B4186D" w:rsidP="00B4186D">
      <w:pPr>
        <w:pStyle w:val="EndNoteBibliography"/>
        <w:spacing w:after="0"/>
      </w:pPr>
      <w:r w:rsidRPr="00B4186D">
        <w:t>79.</w:t>
      </w:r>
      <w:r w:rsidRPr="00B4186D">
        <w:tab/>
        <w:t>Samantaray A, Hemanth N. Comparison of two ventilation modes in post-cardiac surgical patients. Saudi journal of anaesthesia 2011;5:173-8.</w:t>
      </w:r>
    </w:p>
    <w:p w:rsidR="00B4186D" w:rsidRPr="00B4186D" w:rsidRDefault="00B4186D" w:rsidP="00B4186D">
      <w:pPr>
        <w:pStyle w:val="EndNoteBibliography"/>
        <w:spacing w:after="0"/>
      </w:pPr>
      <w:r w:rsidRPr="00B4186D">
        <w:lastRenderedPageBreak/>
        <w:t>80.</w:t>
      </w:r>
      <w:r w:rsidRPr="00B4186D">
        <w:tab/>
        <w:t>Serita R, Morisaki H, Takeda J. An individualized recruitment maneuver for mechanically ventilated patients after cardiac surgery. Journal of anesthesia 2009;23:87-92.</w:t>
      </w:r>
    </w:p>
    <w:p w:rsidR="00B4186D" w:rsidRPr="00B4186D" w:rsidRDefault="00B4186D" w:rsidP="00B4186D">
      <w:pPr>
        <w:pStyle w:val="EndNoteBibliography"/>
        <w:spacing w:after="0"/>
      </w:pPr>
      <w:r w:rsidRPr="00B4186D">
        <w:t>81.</w:t>
      </w:r>
      <w:r w:rsidRPr="00B4186D">
        <w:tab/>
        <w:t>Servillo G, Svantesson C, Beydon L, et al. Pressure-volume curves in acute respiratory failure: automated low flow inflation versus occlusion. American journal of respiratory and critical care medicine 1997;155:1629-36.</w:t>
      </w:r>
    </w:p>
    <w:p w:rsidR="00B4186D" w:rsidRPr="00B4186D" w:rsidRDefault="00B4186D" w:rsidP="00B4186D">
      <w:pPr>
        <w:pStyle w:val="EndNoteBibliography"/>
        <w:spacing w:after="0"/>
      </w:pPr>
      <w:r w:rsidRPr="00B4186D">
        <w:t>82.</w:t>
      </w:r>
      <w:r w:rsidRPr="00B4186D">
        <w:tab/>
        <w:t>Smith RP, Fletcher R. Positive end-expiratory pressure has little effect on carbon dioxide elimination after cardiac surgery. Anesthesia and analgesia 2000;90:85-8.</w:t>
      </w:r>
    </w:p>
    <w:p w:rsidR="00B4186D" w:rsidRPr="00B4186D" w:rsidRDefault="00B4186D" w:rsidP="00B4186D">
      <w:pPr>
        <w:pStyle w:val="EndNoteBibliography"/>
        <w:spacing w:after="0"/>
      </w:pPr>
      <w:r w:rsidRPr="00B4186D">
        <w:t>83.</w:t>
      </w:r>
      <w:r w:rsidRPr="00B4186D">
        <w:tab/>
        <w:t>Shorofsky M, Jayaraman D, Lellouche F, Husa R, Lipes J. Mechanical ventilation with high tidal volume and associated mortality in the cardiac intensive care unit. Acute cardiac care 2014;16:9-14.</w:t>
      </w:r>
    </w:p>
    <w:p w:rsidR="00B4186D" w:rsidRPr="00B4186D" w:rsidRDefault="00B4186D" w:rsidP="00B4186D">
      <w:pPr>
        <w:pStyle w:val="EndNoteBibliography"/>
        <w:spacing w:after="0"/>
      </w:pPr>
      <w:r w:rsidRPr="00B4186D">
        <w:t>84.</w:t>
      </w:r>
      <w:r w:rsidRPr="00B4186D">
        <w:tab/>
        <w:t>Sottiaux T, Mignolet G, Damas P, Lamy M. Comparative evaluation of three heat and moisture exchangers during short-term postoperative mechanical ventilation. Chest 1993;104:220-4.</w:t>
      </w:r>
    </w:p>
    <w:p w:rsidR="00B4186D" w:rsidRPr="00B4186D" w:rsidRDefault="00B4186D" w:rsidP="00B4186D">
      <w:pPr>
        <w:pStyle w:val="EndNoteBibliography"/>
        <w:spacing w:after="0"/>
      </w:pPr>
      <w:r w:rsidRPr="00B4186D">
        <w:t>85.</w:t>
      </w:r>
      <w:r w:rsidRPr="00B4186D">
        <w:tab/>
        <w:t>Torquato JA, Lucato JJ, Antunes T, Barbas CV. Interaction between intra-abdominal pressure and positive-end expiratory pressure. Clinics (Sao Paulo, Brazil) 2009;64:105-12.</w:t>
      </w:r>
    </w:p>
    <w:p w:rsidR="00B4186D" w:rsidRPr="00B4186D" w:rsidRDefault="00B4186D" w:rsidP="00B4186D">
      <w:pPr>
        <w:pStyle w:val="EndNoteBibliography"/>
        <w:spacing w:after="0"/>
      </w:pPr>
      <w:r w:rsidRPr="00B4186D">
        <w:t>86.</w:t>
      </w:r>
      <w:r w:rsidRPr="00B4186D">
        <w:tab/>
        <w:t>Trichet B, Falke K, Togut A, Laver MB. The effect of pre-existing pulmonary vascular disease on the response to mechanical ventilation with PEEP following open-heart surgery. Anesthesiology 1975;42:56-67.</w:t>
      </w:r>
    </w:p>
    <w:p w:rsidR="00B4186D" w:rsidRPr="00B4186D" w:rsidRDefault="00B4186D" w:rsidP="00B4186D">
      <w:pPr>
        <w:pStyle w:val="EndNoteBibliography"/>
        <w:spacing w:after="0"/>
      </w:pPr>
      <w:r w:rsidRPr="00B4186D">
        <w:t>87.</w:t>
      </w:r>
      <w:r w:rsidRPr="00B4186D">
        <w:tab/>
        <w:t>Tsangaris I, Lekka ME, Kitsiouli E, Constantopoulos S, Nakos G. Bronchoalveolar lavage alterations during prolonged ventilation of patients without acute lung injury. The European respiratory journal 2003;21:495-501.</w:t>
      </w:r>
    </w:p>
    <w:p w:rsidR="00B4186D" w:rsidRPr="00B4186D" w:rsidRDefault="00B4186D" w:rsidP="00B4186D">
      <w:pPr>
        <w:pStyle w:val="EndNoteBibliography"/>
        <w:spacing w:after="0"/>
      </w:pPr>
      <w:r w:rsidRPr="00B4186D">
        <w:t>88.</w:t>
      </w:r>
      <w:r w:rsidRPr="00B4186D">
        <w:tab/>
        <w:t>Uttman L, Beydon L, Jonson B. Effects of positive end-expiratory pressure increments can be predicted by computer simulation based on a physiological profile in acute respiratory failure. Intensive care medicine 2003;29:226-32.</w:t>
      </w:r>
    </w:p>
    <w:p w:rsidR="00B4186D" w:rsidRPr="00B4186D" w:rsidRDefault="00B4186D" w:rsidP="00B4186D">
      <w:pPr>
        <w:pStyle w:val="EndNoteBibliography"/>
        <w:spacing w:after="0"/>
      </w:pPr>
      <w:r w:rsidRPr="00B4186D">
        <w:t>89.</w:t>
      </w:r>
      <w:r w:rsidRPr="00B4186D">
        <w:tab/>
        <w:t>Valta P, Takala J, Eissa NT, Milic-Emili J. Effects of PEEP on respiratory mechanics after open heart surgery. Chest 1992;102:227-33.</w:t>
      </w:r>
    </w:p>
    <w:p w:rsidR="00B4186D" w:rsidRPr="00B4186D" w:rsidRDefault="00B4186D" w:rsidP="00B4186D">
      <w:pPr>
        <w:pStyle w:val="EndNoteBibliography"/>
        <w:spacing w:after="0"/>
      </w:pPr>
      <w:r w:rsidRPr="00B4186D">
        <w:t>90.</w:t>
      </w:r>
      <w:r w:rsidRPr="00B4186D">
        <w:tab/>
        <w:t>Vigil AR, Clevenger FW. The effects of positive end-expiratory pressure of intrapulmonary shunt and ventilatory deadspace in nonhypoxic trauma patients. The Journal of trauma 1996;40:618-22; discussion 22-3.</w:t>
      </w:r>
    </w:p>
    <w:p w:rsidR="00B4186D" w:rsidRPr="00B4186D" w:rsidRDefault="00B4186D" w:rsidP="00B4186D">
      <w:pPr>
        <w:pStyle w:val="EndNoteBibliography"/>
        <w:spacing w:after="0"/>
      </w:pPr>
      <w:r w:rsidRPr="00B4186D">
        <w:t>91.</w:t>
      </w:r>
      <w:r w:rsidRPr="00B4186D">
        <w:tab/>
        <w:t>Wiegand UK, Kurowski V, Giannitsis E, Katus HA, Djonlagic H. Effectiveness of end-tidal carbon dioxide tension for monitoring thrombolytic therapy in acute pulmonary embolism. Critical care medicine 2000;28:3588-92.</w:t>
      </w:r>
    </w:p>
    <w:p w:rsidR="00B4186D" w:rsidRPr="00B4186D" w:rsidRDefault="00B4186D" w:rsidP="00B4186D">
      <w:pPr>
        <w:pStyle w:val="EndNoteBibliography"/>
        <w:spacing w:after="0"/>
      </w:pPr>
      <w:r w:rsidRPr="00B4186D">
        <w:t>92.</w:t>
      </w:r>
      <w:r w:rsidRPr="00B4186D">
        <w:tab/>
        <w:t>Wolff G, Brunner JX, Gradel E. Gas exchange during mechanical ventilation and spontaneous breathing. Intermittent mandatory ventilation after open heart surgery. Chest 1986;90:11-7.</w:t>
      </w:r>
    </w:p>
    <w:p w:rsidR="00B4186D" w:rsidRPr="00B4186D" w:rsidRDefault="00B4186D" w:rsidP="00B4186D">
      <w:pPr>
        <w:pStyle w:val="EndNoteBibliography"/>
        <w:spacing w:after="0"/>
      </w:pPr>
      <w:r w:rsidRPr="00B4186D">
        <w:t>93.</w:t>
      </w:r>
      <w:r w:rsidRPr="00B4186D">
        <w:tab/>
        <w:t>Wolthuis EK, Veelo DP, Choi G, et al. Mechanical ventilation with lower tidal volumes does not influence the prescription of opioids or sedatives. Critical care (London, England) 2007;11:R77.</w:t>
      </w:r>
    </w:p>
    <w:p w:rsidR="00B4186D" w:rsidRPr="00B4186D" w:rsidRDefault="00B4186D" w:rsidP="00B4186D">
      <w:pPr>
        <w:pStyle w:val="EndNoteBibliography"/>
        <w:spacing w:after="0"/>
      </w:pPr>
      <w:r w:rsidRPr="00B4186D">
        <w:t>94.</w:t>
      </w:r>
      <w:r w:rsidRPr="00B4186D">
        <w:tab/>
        <w:t>Wongsurakiat P, Pierson DJ, Rubenfeld GD. Changing pattern of ventilator settings in patients without acute lung injury: changes over 11 years in a single institution. Chest 2004;126:1281-91.</w:t>
      </w:r>
    </w:p>
    <w:p w:rsidR="00B4186D" w:rsidRPr="00B4186D" w:rsidRDefault="00B4186D" w:rsidP="00B4186D">
      <w:pPr>
        <w:pStyle w:val="EndNoteBibliography"/>
        <w:spacing w:after="0"/>
      </w:pPr>
      <w:r w:rsidRPr="00B4186D">
        <w:t>95.</w:t>
      </w:r>
      <w:r w:rsidRPr="00B4186D">
        <w:tab/>
        <w:t>Yilmaz M, Keegan MT, Iscimen R, et al. Toward the prevention of acute lung injury: protocol-guided limitation of large tidal volume ventilation and inappropriate transfusion. Critical care medicine 2007;35:1660-6; quiz 7.</w:t>
      </w:r>
    </w:p>
    <w:p w:rsidR="00B4186D" w:rsidRPr="00B4186D" w:rsidRDefault="00B4186D" w:rsidP="00B4186D">
      <w:pPr>
        <w:pStyle w:val="EndNoteBibliography"/>
        <w:spacing w:after="0"/>
      </w:pPr>
      <w:r w:rsidRPr="00B4186D">
        <w:t>96.</w:t>
      </w:r>
      <w:r w:rsidRPr="00B4186D">
        <w:tab/>
        <w:t>Young A, Marik PE, Sibole S, Grooms D, Levitov A. Changes in end-tidal carbon dioxide and volumetric carbon dioxide as predictors of volume responsiveness in hemodynamically unstable patients. Journal of cardiothoracic and vascular anesthesia 2013;27:681-4.</w:t>
      </w:r>
    </w:p>
    <w:p w:rsidR="00B4186D" w:rsidRPr="00B4186D" w:rsidRDefault="00B4186D" w:rsidP="00B4186D">
      <w:pPr>
        <w:pStyle w:val="EndNoteBibliography"/>
        <w:spacing w:after="0"/>
      </w:pPr>
      <w:r w:rsidRPr="00B4186D">
        <w:t>97.</w:t>
      </w:r>
      <w:r w:rsidRPr="00B4186D">
        <w:tab/>
        <w:t>Adams AP, Freedman A, Dart JK. Normocapnic anaesthesia with trichloroethylene for intraocular surgery. Anaesthesia 1979;34:526-33.</w:t>
      </w:r>
    </w:p>
    <w:p w:rsidR="00B4186D" w:rsidRPr="00B4186D" w:rsidRDefault="00B4186D" w:rsidP="00B4186D">
      <w:pPr>
        <w:pStyle w:val="EndNoteBibliography"/>
        <w:spacing w:after="0"/>
      </w:pPr>
      <w:r w:rsidRPr="00B4186D">
        <w:t>98.</w:t>
      </w:r>
      <w:r w:rsidRPr="00B4186D">
        <w:tab/>
        <w:t>Amygdalou A, Dimopoulos G, Moukas M, et al. Immediate post-operative effects of tracheotomy on respiratory function during mechanical ventilation. Critical care (London, England) 2004;8:R243-7.</w:t>
      </w:r>
    </w:p>
    <w:p w:rsidR="00B4186D" w:rsidRPr="00B4186D" w:rsidRDefault="00B4186D" w:rsidP="00B4186D">
      <w:pPr>
        <w:pStyle w:val="EndNoteBibliography"/>
        <w:spacing w:after="0"/>
      </w:pPr>
      <w:r w:rsidRPr="00B4186D">
        <w:t>99.</w:t>
      </w:r>
      <w:r w:rsidRPr="00B4186D">
        <w:tab/>
        <w:t>Badal JJ, Chen KJ, Loeb RG. Measurement of dead space in subjects under general anesthesia using standard anesthesia equipment. Anesthesia and analgesia 2011;112:375-7.</w:t>
      </w:r>
    </w:p>
    <w:p w:rsidR="00B4186D" w:rsidRPr="00B4186D" w:rsidRDefault="00B4186D" w:rsidP="00B4186D">
      <w:pPr>
        <w:pStyle w:val="EndNoteBibliography"/>
        <w:spacing w:after="0"/>
      </w:pPr>
      <w:r w:rsidRPr="00B4186D">
        <w:t>100.</w:t>
      </w:r>
      <w:r w:rsidRPr="00B4186D">
        <w:tab/>
        <w:t>Baraka A, Jabbour S, Hammoud R, et al. Can pulse oximetry and end-tidal capnography reflect arterial oxygenation and carbon dioxide elimination during laparoscopic cholecystectomy? Surgical laparoscopy &amp; endoscopy 1994;4:353-6.</w:t>
      </w:r>
    </w:p>
    <w:p w:rsidR="00B4186D" w:rsidRPr="00B4186D" w:rsidRDefault="00B4186D" w:rsidP="00B4186D">
      <w:pPr>
        <w:pStyle w:val="EndNoteBibliography"/>
        <w:spacing w:after="0"/>
      </w:pPr>
      <w:r w:rsidRPr="00B4186D">
        <w:lastRenderedPageBreak/>
        <w:t>101.</w:t>
      </w:r>
      <w:r w:rsidRPr="00B4186D">
        <w:tab/>
        <w:t>Barnas GM, Watson RJ, Green MD, et al. Lung and chest wall mechanical properties before and after cardiac surgery with cardiopulmonary bypass. Journal of applied physiology (Bethesda, Md : 1985) 1994;76:166-75.</w:t>
      </w:r>
    </w:p>
    <w:p w:rsidR="00B4186D" w:rsidRPr="00B4186D" w:rsidRDefault="00B4186D" w:rsidP="00B4186D">
      <w:pPr>
        <w:pStyle w:val="EndNoteBibliography"/>
        <w:spacing w:after="0"/>
      </w:pPr>
      <w:r w:rsidRPr="00B4186D">
        <w:t>102.</w:t>
      </w:r>
      <w:r w:rsidRPr="00B4186D">
        <w:tab/>
        <w:t>Bensenor FE, Vieira JE, Auler JO, Jr. Guidelines for inspiratory flow setting when measuring the pressure-volume relationship. Anesthesia and analgesia 2003;97:145-50, table of contents.</w:t>
      </w:r>
    </w:p>
    <w:p w:rsidR="00B4186D" w:rsidRPr="00B4186D" w:rsidRDefault="00B4186D" w:rsidP="00B4186D">
      <w:pPr>
        <w:pStyle w:val="EndNoteBibliography"/>
        <w:spacing w:after="0"/>
      </w:pPr>
      <w:r w:rsidRPr="00B4186D">
        <w:t>103.</w:t>
      </w:r>
      <w:r w:rsidRPr="00B4186D">
        <w:tab/>
        <w:t>Bensenor FE, Vieira JE, Auler Junior JO. Thoracic sympathetic block reduces respiratory system compliance. Sao Paulo medical journal = Revista paulista de medicina 2007;125:9-14.</w:t>
      </w:r>
    </w:p>
    <w:p w:rsidR="00B4186D" w:rsidRPr="00B4186D" w:rsidRDefault="00B4186D" w:rsidP="00B4186D">
      <w:pPr>
        <w:pStyle w:val="EndNoteBibliography"/>
        <w:spacing w:after="0"/>
      </w:pPr>
      <w:r w:rsidRPr="00B4186D">
        <w:t>104.</w:t>
      </w:r>
      <w:r w:rsidRPr="00B4186D">
        <w:tab/>
        <w:t>Bergman NA, Tien YK. Contribution of the closure of pulmonary units to impaired oxygenation during anesthesia. Anesthesiology 1983;59:395-401.</w:t>
      </w:r>
    </w:p>
    <w:p w:rsidR="00B4186D" w:rsidRPr="00B4186D" w:rsidRDefault="00B4186D" w:rsidP="00B4186D">
      <w:pPr>
        <w:pStyle w:val="EndNoteBibliography"/>
        <w:spacing w:after="0"/>
      </w:pPr>
      <w:r w:rsidRPr="00B4186D">
        <w:t>105.</w:t>
      </w:r>
      <w:r w:rsidRPr="00B4186D">
        <w:tab/>
        <w:t>Bilgi M, Goksu S, Mizrak A, et al. Comparison of the effects of low-flow and high-flow inhalational anaesthesia with nitrous oxide and desflurane on mucociliary activity and pulmonary function tests. European journal of anaesthesiology 2011;28:279-83.</w:t>
      </w:r>
    </w:p>
    <w:p w:rsidR="00B4186D" w:rsidRPr="00B4186D" w:rsidRDefault="00B4186D" w:rsidP="00B4186D">
      <w:pPr>
        <w:pStyle w:val="EndNoteBibliography"/>
        <w:spacing w:after="0"/>
      </w:pPr>
      <w:r w:rsidRPr="00B4186D">
        <w:t>106.</w:t>
      </w:r>
      <w:r w:rsidRPr="00B4186D">
        <w:tab/>
        <w:t>Blattner C, Guaragna JC, Saadi E. Oxygenation and static compliance is improved immediately after early manual hyperinflation following myocardial revascularisation: a randomised controlled trial. The Australian journal of physiotherapy 2008;54:173-8.</w:t>
      </w:r>
    </w:p>
    <w:p w:rsidR="00B4186D" w:rsidRPr="00B4186D" w:rsidRDefault="00B4186D" w:rsidP="00B4186D">
      <w:pPr>
        <w:pStyle w:val="EndNoteBibliography"/>
        <w:spacing w:after="0"/>
      </w:pPr>
      <w:r w:rsidRPr="00B4186D">
        <w:t>107.</w:t>
      </w:r>
      <w:r w:rsidRPr="00B4186D">
        <w:tab/>
        <w:t>Bohm SH, Maisch S, von Sandersleben A, et al. The effects of lung recruitment on the Phase III slope of volumetric capnography in morbidly obese patients. Anesthesia and analgesia 2009;109:151-9.</w:t>
      </w:r>
    </w:p>
    <w:p w:rsidR="00B4186D" w:rsidRPr="00B4186D" w:rsidRDefault="00B4186D" w:rsidP="00B4186D">
      <w:pPr>
        <w:pStyle w:val="EndNoteBibliography"/>
        <w:spacing w:after="0"/>
      </w:pPr>
      <w:r w:rsidRPr="00B4186D">
        <w:t>108.</w:t>
      </w:r>
      <w:r w:rsidRPr="00B4186D">
        <w:tab/>
        <w:t>Boker A, Haberman CJ, Girling L, et al. Variable ventilation improves perioperative lung function in patients undergoing abdominal aortic aneurysmectomy. Anesthesiology 2004;100:608-16.</w:t>
      </w:r>
    </w:p>
    <w:p w:rsidR="00B4186D" w:rsidRPr="00B4186D" w:rsidRDefault="00B4186D" w:rsidP="00B4186D">
      <w:pPr>
        <w:pStyle w:val="EndNoteBibliography"/>
        <w:spacing w:after="0"/>
      </w:pPr>
      <w:r w:rsidRPr="00B4186D">
        <w:t>109.</w:t>
      </w:r>
      <w:r w:rsidRPr="00B4186D">
        <w:tab/>
        <w:t>Bratzke E, Downs JB, Smith RA. Intermittent CPAP: A new mode of ventilation during general anesthesia.  Anesthesiology1998:334-40.</w:t>
      </w:r>
    </w:p>
    <w:p w:rsidR="00B4186D" w:rsidRPr="00B4186D" w:rsidRDefault="00B4186D" w:rsidP="00B4186D">
      <w:pPr>
        <w:pStyle w:val="EndNoteBibliography"/>
        <w:spacing w:after="0"/>
      </w:pPr>
      <w:r w:rsidRPr="00B4186D">
        <w:t>110.</w:t>
      </w:r>
      <w:r w:rsidRPr="00B4186D">
        <w:tab/>
        <w:t>Bures E, Fusciardi J, Lanquetot H, Dhoste K, Richer JP, Lacoste L. Ventilatory effects of laparoscopic cholecystectomy. Acta anaesthesiologica Scandinavica 1996;40:566-73.</w:t>
      </w:r>
    </w:p>
    <w:p w:rsidR="00B4186D" w:rsidRPr="00B4186D" w:rsidRDefault="00B4186D" w:rsidP="00B4186D">
      <w:pPr>
        <w:pStyle w:val="EndNoteBibliography"/>
        <w:spacing w:after="0"/>
      </w:pPr>
      <w:r w:rsidRPr="00B4186D">
        <w:t>111.</w:t>
      </w:r>
      <w:r w:rsidRPr="00B4186D">
        <w:tab/>
        <w:t>Cadi P, Guenoun T, Journois D, Chevallier JM, Diehl JL, Safran D. Pressure-controlled ventilation improves oxygenation during laparoscopic obesity surgery compared with volume-controlled ventilation. British journal of anaesthesia 2008;100:709-16.</w:t>
      </w:r>
    </w:p>
    <w:p w:rsidR="00B4186D" w:rsidRPr="00B4186D" w:rsidRDefault="00B4186D" w:rsidP="00B4186D">
      <w:pPr>
        <w:pStyle w:val="EndNoteBibliography"/>
        <w:spacing w:after="0"/>
      </w:pPr>
      <w:r w:rsidRPr="00B4186D">
        <w:t>112.</w:t>
      </w:r>
      <w:r w:rsidRPr="00B4186D">
        <w:tab/>
        <w:t>Cai H, Gong H, Zhang L, Wang Y, Tian Y. Effect of low tidal volume ventilation on atelectasis in patients during general anesthesia: a computed tomographic scan. Journal of clinical anesthesia 2007;19:125-9.</w:t>
      </w:r>
    </w:p>
    <w:p w:rsidR="00B4186D" w:rsidRPr="00B4186D" w:rsidRDefault="00B4186D" w:rsidP="00B4186D">
      <w:pPr>
        <w:pStyle w:val="EndNoteBibliography"/>
        <w:spacing w:after="0"/>
      </w:pPr>
      <w:r w:rsidRPr="00B4186D">
        <w:t>113.</w:t>
      </w:r>
      <w:r w:rsidRPr="00B4186D">
        <w:tab/>
        <w:t>Chalhoub V, Yazigi A, Sleilaty G, et al. Effect of vital capacity manoeuvres on arterial oxygenation in morbidly obese patients undergoing open bariatric surgery. European journal of anaesthesiology 2007;24:283-8.</w:t>
      </w:r>
    </w:p>
    <w:p w:rsidR="00B4186D" w:rsidRPr="00B4186D" w:rsidRDefault="00B4186D" w:rsidP="00B4186D">
      <w:pPr>
        <w:pStyle w:val="EndNoteBibliography"/>
        <w:spacing w:after="0"/>
      </w:pPr>
      <w:r w:rsidRPr="00B4186D">
        <w:t>114.</w:t>
      </w:r>
      <w:r w:rsidRPr="00B4186D">
        <w:tab/>
        <w:t>Chalon J, Markham JP, Ali MM, Ramanathan S, Turndorf H. The pall ultipor breathing circuit filter--an efficient heat and moisture exchanger. Anesthesia and analgesia 1984;63:566-70.</w:t>
      </w:r>
    </w:p>
    <w:p w:rsidR="00B4186D" w:rsidRPr="00B4186D" w:rsidRDefault="00B4186D" w:rsidP="00B4186D">
      <w:pPr>
        <w:pStyle w:val="EndNoteBibliography"/>
        <w:spacing w:after="0"/>
      </w:pPr>
      <w:r w:rsidRPr="00B4186D">
        <w:t>115.</w:t>
      </w:r>
      <w:r w:rsidRPr="00B4186D">
        <w:tab/>
        <w:t>Chaney MA, Nikolov MP, Blakeman BP, Bakhos M. Protective ventilation attenuates postoperative pulmonary dysfunction in patients undergoing cardiopulmonary bypass. Journal of cardiothoracic and vascular anesthesia 2000;14:514-8.</w:t>
      </w:r>
    </w:p>
    <w:p w:rsidR="00B4186D" w:rsidRPr="00B4186D" w:rsidRDefault="00B4186D" w:rsidP="00B4186D">
      <w:pPr>
        <w:pStyle w:val="EndNoteBibliography"/>
        <w:spacing w:after="0"/>
      </w:pPr>
      <w:r w:rsidRPr="00B4186D">
        <w:t>116.</w:t>
      </w:r>
      <w:r w:rsidRPr="00B4186D">
        <w:tab/>
        <w:t>Choi EM, Na S, Choi SH, An J, Rha KH, Oh YJ. Comparison of volume-controlled and pressure-controlled ventilation in steep Trendelenburg position for robot-assisted laparoscopic radical prostatectomy. Journal of clinical anesthesia 2011;23:183-8.</w:t>
      </w:r>
    </w:p>
    <w:p w:rsidR="00B4186D" w:rsidRPr="00B4186D" w:rsidRDefault="00B4186D" w:rsidP="00B4186D">
      <w:pPr>
        <w:pStyle w:val="EndNoteBibliography"/>
        <w:spacing w:after="0"/>
      </w:pPr>
      <w:r w:rsidRPr="00B4186D">
        <w:t>117.</w:t>
      </w:r>
      <w:r w:rsidRPr="00B4186D">
        <w:tab/>
        <w:t>Cinnella G, Grasso S, Spadaro S, et al. Effects of recruitment maneuver and positive end-expiratory pressure on respiratory mechanics and transpulmonary pressure during laparoscopic surgery. Anesthesiology 2013;118:114-22.</w:t>
      </w:r>
    </w:p>
    <w:p w:rsidR="00B4186D" w:rsidRPr="00B4186D" w:rsidRDefault="00B4186D" w:rsidP="00B4186D">
      <w:pPr>
        <w:pStyle w:val="EndNoteBibliography"/>
        <w:spacing w:after="0"/>
      </w:pPr>
      <w:r w:rsidRPr="00B4186D">
        <w:t>118.</w:t>
      </w:r>
      <w:r w:rsidRPr="00B4186D">
        <w:tab/>
        <w:t>Claxton BA, Morgan P, McKeague H, Mulpur A, Berridge J. Alveolar recruitment strategy improves arterial oxygenation after cardiopulmonary bypass. Anaesthesia 2003;58:111-6.</w:t>
      </w:r>
    </w:p>
    <w:p w:rsidR="00B4186D" w:rsidRPr="00B4186D" w:rsidRDefault="00B4186D" w:rsidP="00B4186D">
      <w:pPr>
        <w:pStyle w:val="EndNoteBibliography"/>
        <w:spacing w:after="0"/>
      </w:pPr>
      <w:r w:rsidRPr="00B4186D">
        <w:t>119.</w:t>
      </w:r>
      <w:r w:rsidRPr="00B4186D">
        <w:tab/>
        <w:t>Coriat P, Vrillon M, Perel A, et al. A comparison of systolic blood pressure variations and echocardiographic estimates of end-diastolic left ventricular size in patients after aortic surgery. Anesthesia and analgesia 1994;78:46-53.</w:t>
      </w:r>
    </w:p>
    <w:p w:rsidR="00B4186D" w:rsidRPr="00B4186D" w:rsidRDefault="00B4186D" w:rsidP="00B4186D">
      <w:pPr>
        <w:pStyle w:val="EndNoteBibliography"/>
        <w:spacing w:after="0"/>
      </w:pPr>
      <w:r w:rsidRPr="00B4186D">
        <w:t>120.</w:t>
      </w:r>
      <w:r w:rsidRPr="00B4186D">
        <w:tab/>
        <w:t>Criswell J, McKenzie S, Day S, Disley J, Bruce WE, Soni N. The Bain, ADE, and Enclosed Magill breathing systems. A comparative study during controlled ventilation. Anaesthesia 1990;45:113-7.</w:t>
      </w:r>
    </w:p>
    <w:p w:rsidR="00B4186D" w:rsidRPr="00B4186D" w:rsidRDefault="00B4186D" w:rsidP="00B4186D">
      <w:pPr>
        <w:pStyle w:val="EndNoteBibliography"/>
        <w:spacing w:after="0"/>
      </w:pPr>
      <w:r w:rsidRPr="00B4186D">
        <w:lastRenderedPageBreak/>
        <w:t>121.</w:t>
      </w:r>
      <w:r w:rsidRPr="00B4186D">
        <w:tab/>
        <w:t>De Baerdemaeker LE, Van der Herten C, Gillardin JM, Pattyn P, Mortier EP, Szegedi LL. Comparison of volume-controlled and pressure-controlled ventilation during laparoscopic gastric banding in morbidly obese patients. Obesity surgery 2008;18:680-5.</w:t>
      </w:r>
    </w:p>
    <w:p w:rsidR="00B4186D" w:rsidRPr="00B4186D" w:rsidRDefault="00B4186D" w:rsidP="00B4186D">
      <w:pPr>
        <w:pStyle w:val="EndNoteBibliography"/>
        <w:spacing w:after="0"/>
      </w:pPr>
      <w:r w:rsidRPr="00B4186D">
        <w:t>122.</w:t>
      </w:r>
      <w:r w:rsidRPr="00B4186D">
        <w:tab/>
        <w:t>De Blasi RA, Palmisani S, Cigognetti L, et al. Effects of sternotomy on heart-lung interaction in patients undergoing cardiac surgery receiving pressure-controlled mechanical ventilation. Acta anaesthesiologica Scandinavica 2007;51:441-6.</w:t>
      </w:r>
    </w:p>
    <w:p w:rsidR="00B4186D" w:rsidRPr="00B4186D" w:rsidRDefault="00B4186D" w:rsidP="00B4186D">
      <w:pPr>
        <w:pStyle w:val="EndNoteBibliography"/>
        <w:spacing w:after="0"/>
      </w:pPr>
      <w:r w:rsidRPr="00B4186D">
        <w:t>123.</w:t>
      </w:r>
      <w:r w:rsidRPr="00B4186D">
        <w:tab/>
        <w:t>Defresne AA, Hans GA, Goffin PJ, et al. Recruitment of lung volume during surgery neither affects the postoperative spirometry nor the risk of hypoxaemia after laparoscopic gastric bypass in morbidly obese patients: a randomized controlled study. British journal of anaesthesia 2014.</w:t>
      </w:r>
    </w:p>
    <w:p w:rsidR="00B4186D" w:rsidRPr="00B4186D" w:rsidRDefault="00B4186D" w:rsidP="00B4186D">
      <w:pPr>
        <w:pStyle w:val="EndNoteBibliography"/>
        <w:spacing w:after="0"/>
      </w:pPr>
      <w:r w:rsidRPr="00B4186D">
        <w:t>124.</w:t>
      </w:r>
      <w:r w:rsidRPr="00B4186D">
        <w:tab/>
        <w:t>Determann RM, Wolthuis EK, Choi G, et al. Lung epithelial injury markers are not influenced by use of lower tidal volumes during elective surgery in patients without preexisting lung injury. American journal of physiology Lung cellular and molecular physiology 2008;294:L344-50.</w:t>
      </w:r>
    </w:p>
    <w:p w:rsidR="00B4186D" w:rsidRPr="00B4186D" w:rsidRDefault="00B4186D" w:rsidP="00B4186D">
      <w:pPr>
        <w:pStyle w:val="EndNoteBibliography"/>
        <w:spacing w:after="0"/>
      </w:pPr>
      <w:r w:rsidRPr="00B4186D">
        <w:t>125.</w:t>
      </w:r>
      <w:r w:rsidRPr="00B4186D">
        <w:tab/>
        <w:t>Dumont L, Mattys M, Mardirosoff C, Vervloesem N, Alle JL, Massaut J. Changes in pulmonary mechanics during laparoscopic gastroplasty in morbidly obese patients. Acta anaesthesiologica Scandinavica 1997;41:408-13.</w:t>
      </w:r>
    </w:p>
    <w:p w:rsidR="00B4186D" w:rsidRPr="00B4186D" w:rsidRDefault="00B4186D" w:rsidP="00B4186D">
      <w:pPr>
        <w:pStyle w:val="EndNoteBibliography"/>
        <w:spacing w:after="0"/>
      </w:pPr>
      <w:r w:rsidRPr="00B4186D">
        <w:t>126.</w:t>
      </w:r>
      <w:r w:rsidRPr="00B4186D">
        <w:tab/>
        <w:t>El-Tahan MR, Al Dossary ND, El Emam H, et al. Does hypocapnia before and during carbon dioxide insufflation attenuate the hemodynamic changes during laparoscopic cholecystectomy? Surgical endoscopy 2012;26:391-7.</w:t>
      </w:r>
    </w:p>
    <w:p w:rsidR="00B4186D" w:rsidRPr="00B4186D" w:rsidRDefault="00B4186D" w:rsidP="00B4186D">
      <w:pPr>
        <w:pStyle w:val="EndNoteBibliography"/>
        <w:spacing w:after="0"/>
      </w:pPr>
      <w:r w:rsidRPr="00B4186D">
        <w:t>127.</w:t>
      </w:r>
      <w:r w:rsidRPr="00B4186D">
        <w:tab/>
        <w:t>Enekvist B, Bodelsson M, Sturesson LW, Johansson A. Larger tidal volume increases sevoflurane uptake in blood: a randomized clinical study. Acta anaesthesiologica Scandinavica 2010;54:1111-6.</w:t>
      </w:r>
    </w:p>
    <w:p w:rsidR="00B4186D" w:rsidRPr="00B4186D" w:rsidRDefault="00B4186D" w:rsidP="00B4186D">
      <w:pPr>
        <w:pStyle w:val="EndNoteBibliography"/>
        <w:spacing w:after="0"/>
      </w:pPr>
      <w:r w:rsidRPr="00B4186D">
        <w:t>128.</w:t>
      </w:r>
      <w:r w:rsidRPr="00B4186D">
        <w:tab/>
        <w:t>Enekvist B, Bodelsson M, Johansson A. Increased apparatus dead space and tidal volume increase blood concentrations of oxygen and sevoflurane in overweight patients: a randomised controlled clinical study. European journal of anaesthesiology 2011;28:382-6.</w:t>
      </w:r>
    </w:p>
    <w:p w:rsidR="00B4186D" w:rsidRPr="00B4186D" w:rsidRDefault="00B4186D" w:rsidP="00B4186D">
      <w:pPr>
        <w:pStyle w:val="EndNoteBibliography"/>
        <w:spacing w:after="0"/>
      </w:pPr>
      <w:r w:rsidRPr="00B4186D">
        <w:t>129.</w:t>
      </w:r>
      <w:r w:rsidRPr="00B4186D">
        <w:tab/>
        <w:t>Erlandsson K, Odenstedt H, Lundin S, Stenqvist O. Positive end-expiratory pressure optimization using electric impedance tomography in morbidly obese patients during laparoscopic gastric bypass surgery. Acta anaesthesiologica Scandinavica 2006;50:833-9.</w:t>
      </w:r>
    </w:p>
    <w:p w:rsidR="00B4186D" w:rsidRPr="00B4186D" w:rsidRDefault="00B4186D" w:rsidP="00B4186D">
      <w:pPr>
        <w:pStyle w:val="EndNoteBibliography"/>
        <w:spacing w:after="0"/>
      </w:pPr>
      <w:r w:rsidRPr="00B4186D">
        <w:t>130.</w:t>
      </w:r>
      <w:r w:rsidRPr="00B4186D">
        <w:tab/>
        <w:t>Fahy BG, Barnas GM, Flowers JL, Nagle SE, Agarwal M. Effects of PEEP on respiratory mechanics are tidal volume and frequency dependent. Respiration physiology 1997;109:53-64.</w:t>
      </w:r>
    </w:p>
    <w:p w:rsidR="00B4186D" w:rsidRPr="001F425E" w:rsidRDefault="00B4186D" w:rsidP="00B4186D">
      <w:pPr>
        <w:pStyle w:val="EndNoteBibliography"/>
        <w:spacing w:after="0"/>
        <w:rPr>
          <w:lang w:val="de-DE"/>
        </w:rPr>
      </w:pPr>
      <w:r w:rsidRPr="00B4186D">
        <w:t>131.</w:t>
      </w:r>
      <w:r w:rsidRPr="00B4186D">
        <w:tab/>
        <w:t xml:space="preserve">Fernandez-Bustamante A, Wood CL, Tran ZV, Moine P. Intraoperative ventilation: incidence and risk factors for receiving large tidal volumes during general anesthesia. </w:t>
      </w:r>
      <w:r w:rsidRPr="001F425E">
        <w:rPr>
          <w:lang w:val="de-DE"/>
        </w:rPr>
        <w:t>BMC anesthesiology 2011;11:22.</w:t>
      </w:r>
    </w:p>
    <w:p w:rsidR="00B4186D" w:rsidRPr="00B4186D" w:rsidRDefault="00B4186D" w:rsidP="00B4186D">
      <w:pPr>
        <w:pStyle w:val="EndNoteBibliography"/>
        <w:spacing w:after="0"/>
      </w:pPr>
      <w:r w:rsidRPr="001F425E">
        <w:rPr>
          <w:lang w:val="de-DE"/>
        </w:rPr>
        <w:t>132.</w:t>
      </w:r>
      <w:r w:rsidRPr="001F425E">
        <w:rPr>
          <w:lang w:val="de-DE"/>
        </w:rPr>
        <w:tab/>
        <w:t xml:space="preserve">Fernandez-Perez ER, Sprung J, Afessa B, et al. </w:t>
      </w:r>
      <w:r w:rsidRPr="00B4186D">
        <w:t>Intraoperative ventilator settings and acute lung injury after elective surgery: a nested case control study. Thorax 2009;64:121-7.</w:t>
      </w:r>
    </w:p>
    <w:p w:rsidR="00B4186D" w:rsidRPr="00B4186D" w:rsidRDefault="00B4186D" w:rsidP="00B4186D">
      <w:pPr>
        <w:pStyle w:val="EndNoteBibliography"/>
        <w:spacing w:after="0"/>
      </w:pPr>
      <w:r w:rsidRPr="00B4186D">
        <w:t>133.</w:t>
      </w:r>
      <w:r w:rsidRPr="00B4186D">
        <w:tab/>
        <w:t>Futier E, Constantin JM, Paugam-Burtz C, et al. A trial of intraoperative low-tidal-volume ventilation in abdominal surgery. The New England journal of medicine 2013;369:428-37.</w:t>
      </w:r>
    </w:p>
    <w:p w:rsidR="00B4186D" w:rsidRPr="00B4186D" w:rsidRDefault="00B4186D" w:rsidP="00B4186D">
      <w:pPr>
        <w:pStyle w:val="EndNoteBibliography"/>
        <w:spacing w:after="0"/>
      </w:pPr>
      <w:r w:rsidRPr="00B4186D">
        <w:t>134.</w:t>
      </w:r>
      <w:r w:rsidRPr="00B4186D">
        <w:tab/>
        <w:t>Hans GA, Pregaldien AA, Kaba A, et al. Pressure-controlled ventilation does not improve gas exchange in morbidly obese patients undergoing abdominal surgery. Obesity surgery 2008;18:71-6.</w:t>
      </w:r>
    </w:p>
    <w:p w:rsidR="00B4186D" w:rsidRPr="00B4186D" w:rsidRDefault="00B4186D" w:rsidP="00B4186D">
      <w:pPr>
        <w:pStyle w:val="EndNoteBibliography"/>
        <w:spacing w:after="0"/>
      </w:pPr>
      <w:r w:rsidRPr="00B4186D">
        <w:t>135.</w:t>
      </w:r>
      <w:r w:rsidRPr="00B4186D">
        <w:tab/>
        <w:t>Hess DR, Kondili D, Burns E, Bittner EA, Schmidt UH. A 5-year observational study of lung-protective ventilation in the operating room: a single-center experience. Journal of critical care 2013;28:533.e9-15.</w:t>
      </w:r>
    </w:p>
    <w:p w:rsidR="00B4186D" w:rsidRPr="00B4186D" w:rsidRDefault="00B4186D" w:rsidP="00B4186D">
      <w:pPr>
        <w:pStyle w:val="EndNoteBibliography"/>
        <w:spacing w:after="0"/>
      </w:pPr>
      <w:r w:rsidRPr="00B4186D">
        <w:t>136.</w:t>
      </w:r>
      <w:r w:rsidRPr="00B4186D">
        <w:tab/>
        <w:t>Hughes CG, Weavind L, Banerjee A, Mercaldo ND, Schildcrout JS, Pandharipande PP. Intraoperative risk factors for acute respiratory distress syndrome in critically ill patients. Anesthesia and analgesia 2010;111:464-7.</w:t>
      </w:r>
    </w:p>
    <w:p w:rsidR="00B4186D" w:rsidRPr="00B4186D" w:rsidRDefault="00B4186D" w:rsidP="00B4186D">
      <w:pPr>
        <w:pStyle w:val="EndNoteBibliography"/>
        <w:spacing w:after="0"/>
      </w:pPr>
      <w:r w:rsidRPr="00B4186D">
        <w:t>137.</w:t>
      </w:r>
      <w:r w:rsidRPr="00B4186D">
        <w:tab/>
        <w:t>Jaber S, Coisel Y, Chanques G, et al. A multicentre observational study of intra-operative ventilatory management during general anaesthesia: tidal volumes and relation to body weight. Anaesthesia 2012;67:999-1008.</w:t>
      </w:r>
    </w:p>
    <w:p w:rsidR="00B4186D" w:rsidRPr="00B4186D" w:rsidRDefault="00B4186D" w:rsidP="00B4186D">
      <w:pPr>
        <w:pStyle w:val="EndNoteBibliography"/>
        <w:spacing w:after="0"/>
      </w:pPr>
      <w:r w:rsidRPr="00B4186D">
        <w:t>138.</w:t>
      </w:r>
      <w:r w:rsidRPr="00B4186D">
        <w:tab/>
        <w:t>Jo YY, Kim JY, Kwak YL, Kim YB, Kwak HJ. The effect of pressure-controlled ventilation on pulmonary mechanics in the prone position during posterior lumbar spine surgery: a comparison with volume-controlled ventilation. Journal of neurosurgical anesthesiology 2012;24:14-8.</w:t>
      </w:r>
    </w:p>
    <w:p w:rsidR="00B4186D" w:rsidRPr="00B4186D" w:rsidRDefault="00B4186D" w:rsidP="00B4186D">
      <w:pPr>
        <w:pStyle w:val="EndNoteBibliography"/>
        <w:spacing w:after="0"/>
      </w:pPr>
      <w:r w:rsidRPr="00B4186D">
        <w:t>139.</w:t>
      </w:r>
      <w:r w:rsidRPr="00B4186D">
        <w:tab/>
        <w:t>Kadoi Y, Ide M, Saito S, Shiga T, Ishizaki K, Goto F. Hyperventilation after tourniquet deflation prevents an increase in cerebral blood flow velocity. Canadian journal of anaesthesia = Journal canadien d'anesthesie 1999;46:259-64.</w:t>
      </w:r>
    </w:p>
    <w:p w:rsidR="00B4186D" w:rsidRPr="00B4186D" w:rsidRDefault="00B4186D" w:rsidP="00B4186D">
      <w:pPr>
        <w:pStyle w:val="EndNoteBibliography"/>
        <w:spacing w:after="0"/>
      </w:pPr>
      <w:r w:rsidRPr="00B4186D">
        <w:lastRenderedPageBreak/>
        <w:t>140.</w:t>
      </w:r>
      <w:r w:rsidRPr="00B4186D">
        <w:tab/>
        <w:t>Kanaya A, Satoh D, Kurosawa S. Higher fraction of inspired oxygen in anesthesia induction does not affect functional residual capacity reduction after intubation: a comparative study of higher and lower oxygen concentration. Journal of anesthesia 2013;27:385-9.</w:t>
      </w:r>
    </w:p>
    <w:p w:rsidR="00B4186D" w:rsidRPr="00B4186D" w:rsidRDefault="00B4186D" w:rsidP="00B4186D">
      <w:pPr>
        <w:pStyle w:val="EndNoteBibliography"/>
        <w:spacing w:after="0"/>
      </w:pPr>
      <w:r w:rsidRPr="00B4186D">
        <w:t>141.</w:t>
      </w:r>
      <w:r w:rsidRPr="00B4186D">
        <w:tab/>
        <w:t>Kapoor PM, Kakani M, Chowdhury U, Choudhury M, Lakshmy, Kiran U. Early goal-directed therapy in moderate to high-risk cardiac surgery patients. Annals of cardiac anaesthesia 2008;11:27-34.</w:t>
      </w:r>
    </w:p>
    <w:p w:rsidR="00B4186D" w:rsidRPr="00B4186D" w:rsidRDefault="00B4186D" w:rsidP="00B4186D">
      <w:pPr>
        <w:pStyle w:val="EndNoteBibliography"/>
        <w:spacing w:after="0"/>
      </w:pPr>
      <w:r w:rsidRPr="00B4186D">
        <w:t>142.</w:t>
      </w:r>
      <w:r w:rsidRPr="00B4186D">
        <w:tab/>
        <w:t>Kim JY, Shin CS, Kim HS, Jung WS, Kwak HJ. Positive end-expiratory pressure in pressure-controlled ventilation improves ventilatory and oxygenation parameters during laparoscopic cholecystectomy. Surgical endoscopy 2010;24:1099-103.</w:t>
      </w:r>
    </w:p>
    <w:p w:rsidR="00B4186D" w:rsidRPr="00B4186D" w:rsidRDefault="00B4186D" w:rsidP="00B4186D">
      <w:pPr>
        <w:pStyle w:val="EndNoteBibliography"/>
        <w:spacing w:after="0"/>
      </w:pPr>
      <w:r w:rsidRPr="00B4186D">
        <w:t>143.</w:t>
      </w:r>
      <w:r w:rsidRPr="00B4186D">
        <w:tab/>
        <w:t>Kim WH, Hahm TS, Kim JA, et al. Prolonged inspiratory time produces better gas exchange in patients undergoing laparoscopic surgery: A randomised trial. Acta anaesthesiologica Scandinavica 2013;57:613-22.</w:t>
      </w:r>
    </w:p>
    <w:p w:rsidR="00B4186D" w:rsidRPr="00B4186D" w:rsidRDefault="00B4186D" w:rsidP="00B4186D">
      <w:pPr>
        <w:pStyle w:val="EndNoteBibliography"/>
        <w:spacing w:after="0"/>
      </w:pPr>
      <w:r w:rsidRPr="00B4186D">
        <w:t>144.</w:t>
      </w:r>
      <w:r w:rsidRPr="00B4186D">
        <w:tab/>
        <w:t>Koner O, Celebi S, Balci H, Cetin G, Karaoglu K, Cakar N. Effects of protective and conventional mechanical ventilation on pulmonary function and systemic cytokine release after cardiopulmonary bypass. Intensive care medicine 2004;30:620-6.</w:t>
      </w:r>
    </w:p>
    <w:p w:rsidR="00B4186D" w:rsidRPr="00B4186D" w:rsidRDefault="00B4186D" w:rsidP="00B4186D">
      <w:pPr>
        <w:pStyle w:val="EndNoteBibliography"/>
        <w:spacing w:after="0"/>
      </w:pPr>
      <w:r w:rsidRPr="00B4186D">
        <w:t>145.</w:t>
      </w:r>
      <w:r w:rsidRPr="00B4186D">
        <w:tab/>
        <w:t>Lai HY, Yang CC, Cheng CF, et al. Effect of esmolol on positive-pressure ventilation-induced variations of arterial pressure in anaesthetized humans. Clinical science (London, England : 1979) 2004;107:303-8.</w:t>
      </w:r>
    </w:p>
    <w:p w:rsidR="00B4186D" w:rsidRPr="00B4186D" w:rsidRDefault="00B4186D" w:rsidP="00B4186D">
      <w:pPr>
        <w:pStyle w:val="EndNoteBibliography"/>
        <w:spacing w:after="0"/>
      </w:pPr>
      <w:r w:rsidRPr="00B4186D">
        <w:t>146.</w:t>
      </w:r>
      <w:r w:rsidRPr="00B4186D">
        <w:tab/>
        <w:t>Leino K, Nunes S, Valta P, Takala J. Validation of a new respiratory inductive plethysmograph. Acta anaesthesiologica Scandinavica 2001;45:104-11.</w:t>
      </w:r>
    </w:p>
    <w:p w:rsidR="00B4186D" w:rsidRPr="00B4186D" w:rsidRDefault="00B4186D" w:rsidP="00B4186D">
      <w:pPr>
        <w:pStyle w:val="EndNoteBibliography"/>
        <w:spacing w:after="0"/>
      </w:pPr>
      <w:r w:rsidRPr="00B4186D">
        <w:t>147.</w:t>
      </w:r>
      <w:r w:rsidRPr="00B4186D">
        <w:tab/>
        <w:t>Lestar M, Gunnarsson L, Lagerstrand L, Wiklund P, Odeberg-Wernerman S. Hemodynamic perturbations during robot-assisted laparoscopic radical prostatectomy in 45 degrees Trendelenburg position. Anesthesia and analgesia 2011;113:1069-75.</w:t>
      </w:r>
    </w:p>
    <w:p w:rsidR="00B4186D" w:rsidRPr="00B4186D" w:rsidRDefault="00B4186D" w:rsidP="00B4186D">
      <w:pPr>
        <w:pStyle w:val="EndNoteBibliography"/>
        <w:spacing w:after="0"/>
      </w:pPr>
      <w:r w:rsidRPr="00B4186D">
        <w:t>148.</w:t>
      </w:r>
      <w:r w:rsidRPr="00B4186D">
        <w:tab/>
        <w:t>Levin MA, McCormick PJ, Lin HM, Hosseinian L, Fischer GW. Low intraoperative tidal volume ventilation with minimal PEEP is associated with increased mortality. British journal of anaesthesia 2014.</w:t>
      </w:r>
    </w:p>
    <w:p w:rsidR="00B4186D" w:rsidRPr="00B4186D" w:rsidRDefault="00B4186D" w:rsidP="00B4186D">
      <w:pPr>
        <w:pStyle w:val="EndNoteBibliography"/>
        <w:spacing w:after="0"/>
      </w:pPr>
      <w:r w:rsidRPr="00B4186D">
        <w:t>149.</w:t>
      </w:r>
      <w:r w:rsidRPr="00B4186D">
        <w:tab/>
        <w:t>Luostarinen T, Dilmen OK, Niiya T, Niemi T. Effect of arterial blood pressure on the arterial to end-tidal carbon dioxide difference during anesthesia induction in patients scheduled for craniotomy. Journal of neurosurgical anesthesiology 2010;22:303-8.</w:t>
      </w:r>
    </w:p>
    <w:p w:rsidR="00B4186D" w:rsidRPr="00B4186D" w:rsidRDefault="00B4186D" w:rsidP="00B4186D">
      <w:pPr>
        <w:pStyle w:val="EndNoteBibliography"/>
        <w:spacing w:after="0"/>
      </w:pPr>
      <w:r w:rsidRPr="00B4186D">
        <w:t>150.</w:t>
      </w:r>
      <w:r w:rsidRPr="00B4186D">
        <w:tab/>
        <w:t>Maltby JR, Beriault MT, Watson NC, Liepert DJ, Fick GH. LMA-Classic and LMA-ProSeal are effective alternatives to endotracheal intubation for gynecologic laparoscopy. Canadian journal of anaesthesia = Journal canadien d'anesthesie 2003;50:71-7.</w:t>
      </w:r>
    </w:p>
    <w:p w:rsidR="00B4186D" w:rsidRPr="00B4186D" w:rsidRDefault="00B4186D" w:rsidP="00B4186D">
      <w:pPr>
        <w:pStyle w:val="EndNoteBibliography"/>
        <w:spacing w:after="0"/>
      </w:pPr>
      <w:r w:rsidRPr="00B4186D">
        <w:t>151.</w:t>
      </w:r>
      <w:r w:rsidRPr="00B4186D">
        <w:tab/>
        <w:t>Maracaja-Neto LF, Vercosa N, Roncally AC, Giannella A, Bozza FA, Lessa MA. Beneficial effects of high positive end-expiratory pressure in lung respiratory mechanics during laparoscopic surgery. Acta anaesthesiologica Scandinavica 2009;53:210-7.</w:t>
      </w:r>
    </w:p>
    <w:p w:rsidR="00B4186D" w:rsidRPr="00B4186D" w:rsidRDefault="00B4186D" w:rsidP="00B4186D">
      <w:pPr>
        <w:pStyle w:val="EndNoteBibliography"/>
        <w:spacing w:after="0"/>
      </w:pPr>
      <w:r w:rsidRPr="00B4186D">
        <w:t>152.</w:t>
      </w:r>
      <w:r w:rsidRPr="00B4186D">
        <w:tab/>
        <w:t>Memtsoudis SG, Bombardieri AM, Ma Y, Girardi FP. The effect of low versus high tidal volume ventilation on inflammatory markers in healthy individuals undergoing posterior spine fusion in the prone position: a randomized controlled trial. Journal of clinical anesthesia 2012;24:263-9.</w:t>
      </w:r>
    </w:p>
    <w:p w:rsidR="00B4186D" w:rsidRPr="00B4186D" w:rsidRDefault="00B4186D" w:rsidP="00B4186D">
      <w:pPr>
        <w:pStyle w:val="EndNoteBibliography"/>
        <w:spacing w:after="0"/>
      </w:pPr>
      <w:r w:rsidRPr="00B4186D">
        <w:t>153.</w:t>
      </w:r>
      <w:r w:rsidRPr="00B4186D">
        <w:tab/>
        <w:t>Nadu A, Ekstein P, Szold A, et al. Ventilatory and hemodynamic changes during retroperitoneal and transperitoneal laparoscopic nephrectomy: a prospective real-time comparison. The Journal of urology 2005;174:1013-7.</w:t>
      </w:r>
    </w:p>
    <w:p w:rsidR="00B4186D" w:rsidRPr="00B4186D" w:rsidRDefault="00B4186D" w:rsidP="00B4186D">
      <w:pPr>
        <w:pStyle w:val="EndNoteBibliography"/>
        <w:spacing w:after="0"/>
      </w:pPr>
      <w:r w:rsidRPr="00B4186D">
        <w:t>154.</w:t>
      </w:r>
      <w:r w:rsidRPr="00B4186D">
        <w:tab/>
        <w:t>Nguyen NT, Anderson JT, Budd M, et al. Effects of pneumoperitoneum on intraoperative pulmonary mechanics and gas exchange during laparoscopic gastric bypass. Surgical endoscopy 2004;18:64-71.</w:t>
      </w:r>
    </w:p>
    <w:p w:rsidR="00B4186D" w:rsidRPr="00B4186D" w:rsidRDefault="00B4186D" w:rsidP="00B4186D">
      <w:pPr>
        <w:pStyle w:val="EndNoteBibliography"/>
        <w:spacing w:after="0"/>
      </w:pPr>
      <w:r w:rsidRPr="00B4186D">
        <w:t>155.</w:t>
      </w:r>
      <w:r w:rsidRPr="00B4186D">
        <w:tab/>
        <w:t>Pang CK, Yap J, Chen PP. The effect of an alveolar recruitment strategy on oxygenation during laparascopic cholecystectomy. Anaesthesia and intensive care 2003;31:176-80.</w:t>
      </w:r>
    </w:p>
    <w:p w:rsidR="00B4186D" w:rsidRPr="00B4186D" w:rsidRDefault="00B4186D" w:rsidP="00B4186D">
      <w:pPr>
        <w:pStyle w:val="EndNoteBibliography"/>
        <w:spacing w:after="0"/>
      </w:pPr>
      <w:r w:rsidRPr="00B4186D">
        <w:t>156.</w:t>
      </w:r>
      <w:r w:rsidRPr="00B4186D">
        <w:tab/>
        <w:t>Park HP, Hwang JW, Kim YB, et al. Effect of pre-emptive alveolar recruitment strategy before pneumoperitoneum on arterial oxygenation during laparoscopic hysterectomy. Anaesthesia and intensive care 2009;37:593-7.</w:t>
      </w:r>
    </w:p>
    <w:p w:rsidR="00B4186D" w:rsidRPr="00B4186D" w:rsidRDefault="00B4186D" w:rsidP="00B4186D">
      <w:pPr>
        <w:pStyle w:val="EndNoteBibliography"/>
        <w:spacing w:after="0"/>
      </w:pPr>
      <w:r w:rsidRPr="00B4186D">
        <w:t>157.</w:t>
      </w:r>
      <w:r w:rsidRPr="00B4186D">
        <w:tab/>
        <w:t>Patel AJ, Choi CS, Giuffrida JG. Changes in end tidal CO2 and arterial blood gas levels after release of tourniquet. Southern medical journal 1987;80:213-6.</w:t>
      </w:r>
    </w:p>
    <w:p w:rsidR="00B4186D" w:rsidRPr="00B4186D" w:rsidRDefault="00B4186D" w:rsidP="00B4186D">
      <w:pPr>
        <w:pStyle w:val="EndNoteBibliography"/>
        <w:spacing w:after="0"/>
      </w:pPr>
      <w:r w:rsidRPr="00B4186D">
        <w:t>158.</w:t>
      </w:r>
      <w:r w:rsidRPr="00B4186D">
        <w:tab/>
        <w:t>Pelosi P, Croci M, Ravagnan I, et al. The effects of body mass on lung volumes, respiratory mechanics, and gas exchange during general anesthesia. Anesthesia and analgesia 1998;87:654-60.</w:t>
      </w:r>
    </w:p>
    <w:p w:rsidR="00B4186D" w:rsidRPr="00B4186D" w:rsidRDefault="00B4186D" w:rsidP="00B4186D">
      <w:pPr>
        <w:pStyle w:val="EndNoteBibliography"/>
        <w:spacing w:after="0"/>
      </w:pPr>
      <w:r w:rsidRPr="00B4186D">
        <w:lastRenderedPageBreak/>
        <w:t>159.</w:t>
      </w:r>
      <w:r w:rsidRPr="00B4186D">
        <w:tab/>
        <w:t>High versus low positive end-expiratory pressure during general anaesthesia for open abdominal surgery (PROVHILO trial): a multicentre randomised controlled trial. Lancet 2014.</w:t>
      </w:r>
    </w:p>
    <w:p w:rsidR="00B4186D" w:rsidRPr="00B4186D" w:rsidRDefault="00B4186D" w:rsidP="00B4186D">
      <w:pPr>
        <w:pStyle w:val="EndNoteBibliography"/>
        <w:spacing w:after="0"/>
      </w:pPr>
      <w:r w:rsidRPr="00B4186D">
        <w:t>160.</w:t>
      </w:r>
      <w:r w:rsidRPr="00B4186D">
        <w:tab/>
        <w:t>Purdell-Lewis JG. Studies on fentanyl-supplemented anaesthesia: effect on naloxone on the circulation and respiration. Canadian Anaesthetists' Society journal 1980;27:323-30.</w:t>
      </w:r>
    </w:p>
    <w:p w:rsidR="00B4186D" w:rsidRPr="00B4186D" w:rsidRDefault="00B4186D" w:rsidP="00B4186D">
      <w:pPr>
        <w:pStyle w:val="EndNoteBibliography"/>
        <w:spacing w:after="0"/>
      </w:pPr>
      <w:r w:rsidRPr="00B4186D">
        <w:t>161.</w:t>
      </w:r>
      <w:r w:rsidRPr="00B4186D">
        <w:tab/>
        <w:t>Puri GD, Singh H, Kaushik S, Jindal SK. Determination of ventilatory minute volumes for normocapnic ventilation under anaesthesia in healthy adults. The National medical journal of India 1999;12:6-11.</w:t>
      </w:r>
    </w:p>
    <w:p w:rsidR="00B4186D" w:rsidRPr="00B4186D" w:rsidRDefault="00B4186D" w:rsidP="00B4186D">
      <w:pPr>
        <w:pStyle w:val="EndNoteBibliography"/>
        <w:spacing w:after="0"/>
      </w:pPr>
      <w:r w:rsidRPr="00B4186D">
        <w:t>162.</w:t>
      </w:r>
      <w:r w:rsidRPr="00B4186D">
        <w:tab/>
        <w:t>Rauh R, Hemmerling TM, Rist M, Jacobi KE. Influence of pneumoperitoneum and patient positioning on respiratory system compliance. Journal of clinical anesthesia 2001;13:361-5.</w:t>
      </w:r>
    </w:p>
    <w:p w:rsidR="00B4186D" w:rsidRPr="00B4186D" w:rsidRDefault="00B4186D" w:rsidP="00B4186D">
      <w:pPr>
        <w:pStyle w:val="EndNoteBibliography"/>
        <w:spacing w:after="0"/>
      </w:pPr>
      <w:r w:rsidRPr="00B4186D">
        <w:t>163.</w:t>
      </w:r>
      <w:r w:rsidRPr="00B4186D">
        <w:tab/>
        <w:t>Reissmann H, Pothmann W, Fullekrug B, Dietz R, Schulte am Esch J. Resistance of laryngeal mask airway and tracheal tube in mechanically ventilated patients. British journal of anaesthesia 2000;85:410-6.</w:t>
      </w:r>
    </w:p>
    <w:p w:rsidR="00B4186D" w:rsidRPr="00B4186D" w:rsidRDefault="00B4186D" w:rsidP="00B4186D">
      <w:pPr>
        <w:pStyle w:val="EndNoteBibliography"/>
        <w:spacing w:after="0"/>
      </w:pPr>
      <w:r w:rsidRPr="00B4186D">
        <w:t>164.</w:t>
      </w:r>
      <w:r w:rsidRPr="00B4186D">
        <w:tab/>
        <w:t>Rex S, Brose S, Metzelder S, et al. Prediction of fluid responsiveness in patients during cardiac surgery. British journal of anaesthesia 2004;93:782-8.</w:t>
      </w:r>
    </w:p>
    <w:p w:rsidR="00B4186D" w:rsidRPr="00B4186D" w:rsidRDefault="00B4186D" w:rsidP="00B4186D">
      <w:pPr>
        <w:pStyle w:val="EndNoteBibliography"/>
        <w:spacing w:after="0"/>
      </w:pPr>
      <w:r w:rsidRPr="00B4186D">
        <w:t>165.</w:t>
      </w:r>
      <w:r w:rsidRPr="00B4186D">
        <w:tab/>
        <w:t>Rex S, Schalte G, Schroth S, et al. Limitations of arterial pulse pressure variation and left ventricular stroke volume variation in estimating cardiac pre-load during open heart surgery. Acta anaesthesiologica Scandinavica 2007;51:1258-67.</w:t>
      </w:r>
    </w:p>
    <w:p w:rsidR="00B4186D" w:rsidRPr="00B4186D" w:rsidRDefault="00B4186D" w:rsidP="00B4186D">
      <w:pPr>
        <w:pStyle w:val="EndNoteBibliography"/>
        <w:spacing w:after="0"/>
      </w:pPr>
      <w:r w:rsidRPr="00B4186D">
        <w:t>166.</w:t>
      </w:r>
      <w:r w:rsidRPr="00B4186D">
        <w:tab/>
        <w:t>Rose NM, Adams AP. Normocapnic anaesthesia with enflurane for intraocular surgery. Anaesthesia 1980;35:569-75.</w:t>
      </w:r>
    </w:p>
    <w:p w:rsidR="00B4186D" w:rsidRPr="00B4186D" w:rsidRDefault="00B4186D" w:rsidP="00B4186D">
      <w:pPr>
        <w:pStyle w:val="EndNoteBibliography"/>
        <w:spacing w:after="0"/>
      </w:pPr>
      <w:r w:rsidRPr="00B4186D">
        <w:t>167.</w:t>
      </w:r>
      <w:r w:rsidRPr="00B4186D">
        <w:tab/>
        <w:t>Rothen HU, Sporre B, Engberg G, Wegenius G, Hedenstierna G. Re-expansion of atelectasis during general anaesthesia: a computed tomography study. British journal of anaesthesia 1993;71:788-95.</w:t>
      </w:r>
    </w:p>
    <w:p w:rsidR="00B4186D" w:rsidRPr="00B4186D" w:rsidRDefault="00B4186D" w:rsidP="00B4186D">
      <w:pPr>
        <w:pStyle w:val="EndNoteBibliography"/>
        <w:spacing w:after="0"/>
      </w:pPr>
      <w:r w:rsidRPr="00B4186D">
        <w:t>168.</w:t>
      </w:r>
      <w:r w:rsidRPr="00B4186D">
        <w:tab/>
        <w:t>Ruiz Neto PP, Auler Junior JO. Respiratory mechanical properties during fentanyl and alfentanil anaesthesia. Canadian journal of anaesthesia = Journal canadien d'anesthesie 1992;39:458-65.</w:t>
      </w:r>
    </w:p>
    <w:p w:rsidR="00B4186D" w:rsidRPr="00B4186D" w:rsidRDefault="00B4186D" w:rsidP="00B4186D">
      <w:pPr>
        <w:pStyle w:val="EndNoteBibliography"/>
        <w:spacing w:after="0"/>
      </w:pPr>
      <w:r w:rsidRPr="00B4186D">
        <w:t>169.</w:t>
      </w:r>
      <w:r w:rsidRPr="00B4186D">
        <w:tab/>
        <w:t>Ruiz P, Chartrand D. The effect of isoflurane 0.6% on respiratory mechanics in anesthetized-paralyzed humans is not increased at concentrations of 0.9% and 1.2%. Canadian journal of anaesthesia = Journal canadien d'anesthesie 2003;50:67-70.</w:t>
      </w:r>
    </w:p>
    <w:p w:rsidR="00B4186D" w:rsidRPr="00B4186D" w:rsidRDefault="00B4186D" w:rsidP="00B4186D">
      <w:pPr>
        <w:pStyle w:val="EndNoteBibliography"/>
        <w:spacing w:after="0"/>
      </w:pPr>
      <w:r w:rsidRPr="00B4186D">
        <w:t>170.</w:t>
      </w:r>
      <w:r w:rsidRPr="00B4186D">
        <w:tab/>
        <w:t>Russell GB, Graybeal JM. The arterial to end-tidal carbon dioxide difference in neurosurgical patients during craniotomy. Anesthesia and analgesia 1995;81:806-10.</w:t>
      </w:r>
    </w:p>
    <w:p w:rsidR="00B4186D" w:rsidRPr="00B4186D" w:rsidRDefault="00B4186D" w:rsidP="00B4186D">
      <w:pPr>
        <w:pStyle w:val="EndNoteBibliography"/>
        <w:spacing w:after="0"/>
      </w:pPr>
      <w:r w:rsidRPr="00B4186D">
        <w:t>171.</w:t>
      </w:r>
      <w:r w:rsidRPr="00B4186D">
        <w:tab/>
        <w:t>Satoh D, Kurosawa S, Kirino W, et al. Impact of changes of positive end-expiratory pressure on functional residual capacity at low tidal volume ventilation during general anesthesia. Journal of anesthesia 2012;26:664-9.</w:t>
      </w:r>
    </w:p>
    <w:p w:rsidR="00B4186D" w:rsidRPr="00B4186D" w:rsidRDefault="00B4186D" w:rsidP="00B4186D">
      <w:pPr>
        <w:pStyle w:val="EndNoteBibliography"/>
        <w:spacing w:after="0"/>
      </w:pPr>
      <w:r w:rsidRPr="00B4186D">
        <w:t>172.</w:t>
      </w:r>
      <w:r w:rsidRPr="00B4186D">
        <w:tab/>
        <w:t>Severgnini P, Selmo G, Lanza C, et al. Protective mechanical ventilation during general anesthesia for open abdominal surgery improves postoperative pulmonary function. Anesthesiology 2013;118:1307-21.</w:t>
      </w:r>
    </w:p>
    <w:p w:rsidR="00B4186D" w:rsidRPr="00B4186D" w:rsidRDefault="00B4186D" w:rsidP="00B4186D">
      <w:pPr>
        <w:pStyle w:val="EndNoteBibliography"/>
        <w:spacing w:after="0"/>
      </w:pPr>
      <w:r w:rsidRPr="00B4186D">
        <w:t>173.</w:t>
      </w:r>
      <w:r w:rsidRPr="00B4186D">
        <w:tab/>
        <w:t>Shelley KH, Jablonka DH, Awad AA, Stout RG, Rezkanna H, Silverman DG. What is the best site for measuring the effect of ventilation on the pulse oximeter waveform? Anesthesia and analgesia 2006;103:372-7, table of contents.</w:t>
      </w:r>
    </w:p>
    <w:p w:rsidR="00B4186D" w:rsidRPr="00B4186D" w:rsidRDefault="00B4186D" w:rsidP="00B4186D">
      <w:pPr>
        <w:pStyle w:val="EndNoteBibliography"/>
        <w:spacing w:after="0"/>
      </w:pPr>
      <w:r w:rsidRPr="00B4186D">
        <w:t>174.</w:t>
      </w:r>
      <w:r w:rsidRPr="00B4186D">
        <w:tab/>
        <w:t>Shin HY, Kim SH, Lee YJ, Kim DK. The effect of mechanical ventilation tidal volume during pneumoperitoneum on shoulder pain after a laparoscopic appendectomy. Surgical endoscopy 2010;24:2002-7.</w:t>
      </w:r>
    </w:p>
    <w:p w:rsidR="00B4186D" w:rsidRPr="00B4186D" w:rsidRDefault="00B4186D" w:rsidP="00B4186D">
      <w:pPr>
        <w:pStyle w:val="EndNoteBibliography"/>
        <w:spacing w:after="0"/>
      </w:pPr>
      <w:r w:rsidRPr="00B4186D">
        <w:t>175.</w:t>
      </w:r>
      <w:r w:rsidRPr="00B4186D">
        <w:tab/>
        <w:t>Sivaci R, Orman A, Yilmazer M, Yilmaz S, Ellidokuz H, Polat C. The effect of low-flow sevoflurane and desflurane on pulmonary mechanics during laparoscopic surgery. Journal of laparoendoscopic &amp; advanced surgical techniques Part A 2005;15:125-9.</w:t>
      </w:r>
    </w:p>
    <w:p w:rsidR="00B4186D" w:rsidRPr="00B4186D" w:rsidRDefault="00B4186D" w:rsidP="00B4186D">
      <w:pPr>
        <w:pStyle w:val="EndNoteBibliography"/>
        <w:spacing w:after="0"/>
      </w:pPr>
      <w:r w:rsidRPr="00B4186D">
        <w:t>176.</w:t>
      </w:r>
      <w:r w:rsidRPr="00B4186D">
        <w:tab/>
        <w:t>Soderstrom S, Sellgren J, Aneman A, Ponten J. Interpretation of radial pulse contour during fentanyl/nitrous oxide anesthesia and mechanical ventilation. Acta anaesthesiologica Scandinavica 2002;46:866-74.</w:t>
      </w:r>
    </w:p>
    <w:p w:rsidR="00B4186D" w:rsidRPr="00B4186D" w:rsidRDefault="00B4186D" w:rsidP="00B4186D">
      <w:pPr>
        <w:pStyle w:val="EndNoteBibliography"/>
        <w:spacing w:after="0"/>
      </w:pPr>
      <w:r w:rsidRPr="00B4186D">
        <w:t>177.</w:t>
      </w:r>
      <w:r w:rsidRPr="00B4186D">
        <w:tab/>
        <w:t>Soro M, Garcia-Perez ML, Belda FJ, et al. Effects of prone position on alveolar dead space and gas exchange during general anaesthesia in surgery of long duration. European journal of anaesthesiology 2007;24:431-7.</w:t>
      </w:r>
    </w:p>
    <w:p w:rsidR="00B4186D" w:rsidRPr="00B4186D" w:rsidRDefault="00B4186D" w:rsidP="00B4186D">
      <w:pPr>
        <w:pStyle w:val="EndNoteBibliography"/>
        <w:spacing w:after="0"/>
      </w:pPr>
      <w:r w:rsidRPr="00B4186D">
        <w:t>178.</w:t>
      </w:r>
      <w:r w:rsidRPr="00B4186D">
        <w:tab/>
        <w:t>Tachibana M, Abe S, Tabara H, et al. One-lung or two-lung ventilation during transthoracic oesophagectomy? Canadian journal of anaesthesia = Journal canadien d'anesthesie 1994;41:710-5.</w:t>
      </w:r>
    </w:p>
    <w:p w:rsidR="00B4186D" w:rsidRPr="00B4186D" w:rsidRDefault="00B4186D" w:rsidP="00B4186D">
      <w:pPr>
        <w:pStyle w:val="EndNoteBibliography"/>
        <w:spacing w:after="0"/>
      </w:pPr>
      <w:r w:rsidRPr="00B4186D">
        <w:lastRenderedPageBreak/>
        <w:t>179.</w:t>
      </w:r>
      <w:r w:rsidRPr="00B4186D">
        <w:tab/>
        <w:t>Tobias JD, Johnson JO, Sprague K, Johnson G. Effects of rapacuronium on respiratory function during general anesthesia: a comparison with cis-atracurium. Anesthesiology 2001;95:908-12.</w:t>
      </w:r>
    </w:p>
    <w:p w:rsidR="00B4186D" w:rsidRPr="00B4186D" w:rsidRDefault="00B4186D" w:rsidP="00B4186D">
      <w:pPr>
        <w:pStyle w:val="EndNoteBibliography"/>
        <w:spacing w:after="0"/>
      </w:pPr>
      <w:r w:rsidRPr="00B4186D">
        <w:t>180.</w:t>
      </w:r>
      <w:r w:rsidRPr="00B4186D">
        <w:tab/>
        <w:t>Tusman G, Bohm SH, Vazquez de Anda GF, do Campo JL, Lachmann B. 'Alveolar recruitment strategy' improves arterial oxygenation during general anaesthesia. British journal of anaesthesia 1999;82:8-13.</w:t>
      </w:r>
    </w:p>
    <w:p w:rsidR="00B4186D" w:rsidRPr="00B4186D" w:rsidRDefault="00B4186D" w:rsidP="00B4186D">
      <w:pPr>
        <w:pStyle w:val="EndNoteBibliography"/>
        <w:spacing w:after="0"/>
      </w:pPr>
      <w:r w:rsidRPr="00B4186D">
        <w:t>181.</w:t>
      </w:r>
      <w:r w:rsidRPr="00B4186D">
        <w:tab/>
        <w:t>Tusman G, Bohm SH, Suarez-Sipmann F, Turchetto E. Alveolar recruitment improves ventilatory efficiency of the lungs during anesthesia. Canadian journal of anaesthesia = Journal canadien d'anesthesie 2004;51:723-7.</w:t>
      </w:r>
    </w:p>
    <w:p w:rsidR="00B4186D" w:rsidRPr="00B4186D" w:rsidRDefault="00B4186D" w:rsidP="00B4186D">
      <w:pPr>
        <w:pStyle w:val="EndNoteBibliography"/>
        <w:spacing w:after="0"/>
      </w:pPr>
      <w:r w:rsidRPr="00B4186D">
        <w:t>182.</w:t>
      </w:r>
      <w:r w:rsidRPr="00B4186D">
        <w:tab/>
        <w:t>Tweed WA, Phua WT, Chong KY, Lim E, Lee TL. Large tidal volume ventilation improves pulmonary gas exchange during lower abdominal surgery in Trendelenburg's position. Canadian journal of anaesthesia = Journal canadien d'anesthesie 1991;38:989-95.</w:t>
      </w:r>
    </w:p>
    <w:p w:rsidR="00B4186D" w:rsidRPr="00B4186D" w:rsidRDefault="00B4186D" w:rsidP="00B4186D">
      <w:pPr>
        <w:pStyle w:val="EndNoteBibliography"/>
        <w:spacing w:after="0"/>
      </w:pPr>
      <w:r w:rsidRPr="00B4186D">
        <w:t>183.</w:t>
      </w:r>
      <w:r w:rsidRPr="00B4186D">
        <w:tab/>
        <w:t>Unoki T, Mizutani T, Toyooka H. Changes in respiratory physiological dead space and compliance during non-abdominal, upper abdominal and lower abdominal surgery under general anaesthesia. European journal of anaesthesiology 2004;21:302-8.</w:t>
      </w:r>
    </w:p>
    <w:p w:rsidR="00B4186D" w:rsidRPr="00B4186D" w:rsidRDefault="00B4186D" w:rsidP="00B4186D">
      <w:pPr>
        <w:pStyle w:val="EndNoteBibliography"/>
        <w:spacing w:after="0"/>
      </w:pPr>
      <w:r w:rsidRPr="00B4186D">
        <w:t>184.</w:t>
      </w:r>
      <w:r w:rsidRPr="00B4186D">
        <w:tab/>
        <w:t>Valenza F, Vagginelli F, Tiby A, et al. Effects of the beach chair position, positive end-expiratory pressure, and pneumoperitoneum on respiratory function in morbidly obese patients during anesthesia and paralysis. Anesthesiology 2007;107:725-32.</w:t>
      </w:r>
    </w:p>
    <w:p w:rsidR="00B4186D" w:rsidRPr="00B4186D" w:rsidRDefault="00B4186D" w:rsidP="00B4186D">
      <w:pPr>
        <w:pStyle w:val="EndNoteBibliography"/>
        <w:spacing w:after="0"/>
      </w:pPr>
      <w:r w:rsidRPr="00B4186D">
        <w:t>185.</w:t>
      </w:r>
      <w:r w:rsidRPr="00B4186D">
        <w:tab/>
        <w:t>Vistisen ST, Struijk JJ, Larsson A. Automated pre-ejection period variation indexed to tidal volume predicts fluid responsiveness after cardiac surgery. Acta anaesthesiologica Scandinavica 2009;53:534-42.</w:t>
      </w:r>
    </w:p>
    <w:p w:rsidR="00B4186D" w:rsidRPr="00B4186D" w:rsidRDefault="00B4186D" w:rsidP="00B4186D">
      <w:pPr>
        <w:pStyle w:val="EndNoteBibliography"/>
        <w:spacing w:after="0"/>
      </w:pPr>
      <w:r w:rsidRPr="00B4186D">
        <w:t>186.</w:t>
      </w:r>
      <w:r w:rsidRPr="00B4186D">
        <w:tab/>
        <w:t>Weingarten TN, Whalen FX, Warner DO, et al. Comparison of two ventilatory strategies in elderly patients undergoing major abdominal surgery. British journal of anaesthesia 2010;104:16-22.</w:t>
      </w:r>
    </w:p>
    <w:p w:rsidR="00B4186D" w:rsidRPr="00B4186D" w:rsidRDefault="00B4186D" w:rsidP="00B4186D">
      <w:pPr>
        <w:pStyle w:val="EndNoteBibliography"/>
        <w:spacing w:after="0"/>
      </w:pPr>
      <w:r w:rsidRPr="00B4186D">
        <w:t>187.</w:t>
      </w:r>
      <w:r w:rsidRPr="00B4186D">
        <w:tab/>
        <w:t>Winterhalter M, Kirchhoff K, Groschel W, et al. The laryngeal tube for difficult airway management: a prospective investigation in patients with pharyngeal and laryngeal tumours. European journal of anaesthesiology 2005;22:678-82.</w:t>
      </w:r>
    </w:p>
    <w:p w:rsidR="00B4186D" w:rsidRPr="00B4186D" w:rsidRDefault="00B4186D" w:rsidP="00B4186D">
      <w:pPr>
        <w:pStyle w:val="EndNoteBibliography"/>
        <w:spacing w:after="0"/>
      </w:pPr>
      <w:r w:rsidRPr="00B4186D">
        <w:t>188.</w:t>
      </w:r>
      <w:r w:rsidRPr="00B4186D">
        <w:tab/>
        <w:t>Wrigge H, Zinserling J, Stuber F, et al. Effects of mechanical ventilation on release of cytokines into systemic circulation in patients with normal pulmonary function. Anesthesiology 2000;93:1413-7.</w:t>
      </w:r>
    </w:p>
    <w:p w:rsidR="00B4186D" w:rsidRPr="00B4186D" w:rsidRDefault="00B4186D" w:rsidP="00B4186D">
      <w:pPr>
        <w:pStyle w:val="EndNoteBibliography"/>
        <w:spacing w:after="0"/>
      </w:pPr>
      <w:r w:rsidRPr="00B4186D">
        <w:t>189.</w:t>
      </w:r>
      <w:r w:rsidRPr="00B4186D">
        <w:tab/>
        <w:t>Yamauchi H, Ito S, Sasano H, Azami T, Fisher J, Sobue K. Dependence of the gradient between arterial and end-tidal P(CO(2)) on the fraction of inspired oxygen. British journal of anaesthesia 2011;107:631-5.</w:t>
      </w:r>
    </w:p>
    <w:p w:rsidR="00B4186D" w:rsidRPr="00B4186D" w:rsidRDefault="00B4186D" w:rsidP="00B4186D">
      <w:pPr>
        <w:pStyle w:val="EndNoteBibliography"/>
        <w:spacing w:after="0"/>
      </w:pPr>
      <w:r w:rsidRPr="00B4186D">
        <w:t>190.</w:t>
      </w:r>
      <w:r w:rsidRPr="00B4186D">
        <w:tab/>
        <w:t>Yoshino J, Akata T, Takahashi S. Intraoperative changes in arterial oxygenation during volume-controlled mechanical ventilation in modestly obese patients undergoing laparotomies with general anesthesia. Acta anaesthesiologica Scandinavica 2003;47:742-50.</w:t>
      </w:r>
    </w:p>
    <w:p w:rsidR="00B4186D" w:rsidRPr="00B4186D" w:rsidRDefault="00B4186D" w:rsidP="00B4186D">
      <w:pPr>
        <w:pStyle w:val="EndNoteBibliography"/>
        <w:spacing w:after="0"/>
      </w:pPr>
      <w:r w:rsidRPr="00B4186D">
        <w:t>191.</w:t>
      </w:r>
      <w:r w:rsidRPr="00B4186D">
        <w:tab/>
        <w:t>Zhao Z, Moller K, Steinmann D, Frerichs I, Guttmann J. Evaluation of an electrical impedance tomography-based Global Inhomogeneity Index for pulmonary ventilation distribution. Intensive care medicine 2009;35:1900-6.</w:t>
      </w:r>
    </w:p>
    <w:p w:rsidR="00B4186D" w:rsidRPr="00B4186D" w:rsidRDefault="00B4186D" w:rsidP="00B4186D">
      <w:pPr>
        <w:pStyle w:val="EndNoteBibliography"/>
      </w:pPr>
      <w:r w:rsidRPr="00B4186D">
        <w:t>192.</w:t>
      </w:r>
      <w:r w:rsidRPr="00B4186D">
        <w:tab/>
        <w:t>Zupancich E, Paparella D, Turani F, et al. Mechanical ventilation affects inflammatory mediators in patients undergoing cardiopulmonary bypass for cardiac surgery: a randomized clinical trial. The Journal of thoracic and cardiovascular surgery 2005;130:378-83.</w:t>
      </w:r>
    </w:p>
    <w:p w:rsidR="00566850" w:rsidRPr="00F02245" w:rsidRDefault="00922E01" w:rsidP="0015778C">
      <w:pPr>
        <w:rPr>
          <w:rFonts w:ascii="Arial" w:hAnsi="Arial" w:cs="Arial"/>
          <w:sz w:val="20"/>
          <w:szCs w:val="20"/>
        </w:rPr>
      </w:pPr>
      <w:r w:rsidRPr="00F02245">
        <w:rPr>
          <w:rFonts w:ascii="Arial" w:hAnsi="Arial" w:cs="Arial"/>
          <w:sz w:val="20"/>
          <w:szCs w:val="20"/>
        </w:rPr>
        <w:fldChar w:fldCharType="end"/>
      </w:r>
      <w:bookmarkStart w:id="0" w:name="_GoBack"/>
      <w:bookmarkEnd w:id="0"/>
    </w:p>
    <w:sectPr w:rsidR="00566850" w:rsidRPr="00F02245" w:rsidSect="0051243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dzts02mez2aqezrs6vvszy292zrevtsvaa&quot;&gt;20170713 - FINAL ABSOULUTE EVENT MASTER&lt;record-ids&gt;&lt;item&gt;1&lt;/item&gt;&lt;item&gt;2&lt;/item&gt;&lt;item&gt;5&lt;/item&gt;&lt;item&gt;7&lt;/item&gt;&lt;item&gt;10&lt;/item&gt;&lt;item&gt;11&lt;/item&gt;&lt;item&gt;12&lt;/item&gt;&lt;item&gt;14&lt;/item&gt;&lt;item&gt;16&lt;/item&gt;&lt;item&gt;17&lt;/item&gt;&lt;item&gt;19&lt;/item&gt;&lt;item&gt;20&lt;/item&gt;&lt;item&gt;22&lt;/item&gt;&lt;item&gt;23&lt;/item&gt;&lt;item&gt;24&lt;/item&gt;&lt;item&gt;25&lt;/item&gt;&lt;item&gt;26&lt;/item&gt;&lt;item&gt;27&lt;/item&gt;&lt;item&gt;28&lt;/item&gt;&lt;item&gt;29&lt;/item&gt;&lt;item&gt;34&lt;/item&gt;&lt;item&gt;35&lt;/item&gt;&lt;item&gt;36&lt;/item&gt;&lt;item&gt;38&lt;/item&gt;&lt;item&gt;39&lt;/item&gt;&lt;item&gt;40&lt;/item&gt;&lt;item&gt;41&lt;/item&gt;&lt;item&gt;42&lt;/item&gt;&lt;item&gt;43&lt;/item&gt;&lt;item&gt;46&lt;/item&gt;&lt;item&gt;47&lt;/item&gt;&lt;item&gt;48&lt;/item&gt;&lt;item&gt;50&lt;/item&gt;&lt;item&gt;51&lt;/item&gt;&lt;item&gt;52&lt;/item&gt;&lt;item&gt;53&lt;/item&gt;&lt;item&gt;56&lt;/item&gt;&lt;item&gt;57&lt;/item&gt;&lt;item&gt;59&lt;/item&gt;&lt;item&gt;60&lt;/item&gt;&lt;item&gt;62&lt;/item&gt;&lt;item&gt;63&lt;/item&gt;&lt;item&gt;65&lt;/item&gt;&lt;item&gt;69&lt;/item&gt;&lt;item&gt;72&lt;/item&gt;&lt;item&gt;73&lt;/item&gt;&lt;item&gt;75&lt;/item&gt;&lt;item&gt;77&lt;/item&gt;&lt;item&gt;78&lt;/item&gt;&lt;item&gt;79&lt;/item&gt;&lt;item&gt;83&lt;/item&gt;&lt;item&gt;84&lt;/item&gt;&lt;item&gt;85&lt;/item&gt;&lt;item&gt;86&lt;/item&gt;&lt;item&gt;91&lt;/item&gt;&lt;item&gt;92&lt;/item&gt;&lt;item&gt;96&lt;/item&gt;&lt;item&gt;97&lt;/item&gt;&lt;item&gt;98&lt;/item&gt;&lt;item&gt;100&lt;/item&gt;&lt;item&gt;101&lt;/item&gt;&lt;item&gt;103&lt;/item&gt;&lt;item&gt;107&lt;/item&gt;&lt;item&gt;108&lt;/item&gt;&lt;item&gt;109&lt;/item&gt;&lt;item&gt;110&lt;/item&gt;&lt;item&gt;111&lt;/item&gt;&lt;item&gt;112&lt;/item&gt;&lt;item&gt;113&lt;/item&gt;&lt;item&gt;114&lt;/item&gt;&lt;item&gt;116&lt;/item&gt;&lt;item&gt;125&lt;/item&gt;&lt;item&gt;126&lt;/item&gt;&lt;item&gt;127&lt;/item&gt;&lt;item&gt;128&lt;/item&gt;&lt;item&gt;129&lt;/item&gt;&lt;item&gt;130&lt;/item&gt;&lt;item&gt;131&lt;/item&gt;&lt;item&gt;133&lt;/item&gt;&lt;item&gt;134&lt;/item&gt;&lt;item&gt;135&lt;/item&gt;&lt;item&gt;136&lt;/item&gt;&lt;item&gt;137&lt;/item&gt;&lt;item&gt;138&lt;/item&gt;&lt;item&gt;139&lt;/item&gt;&lt;item&gt;143&lt;/item&gt;&lt;item&gt;145&lt;/item&gt;&lt;item&gt;146&lt;/item&gt;&lt;item&gt;147&lt;/item&gt;&lt;item&gt;148&lt;/item&gt;&lt;item&gt;149&lt;/item&gt;&lt;item&gt;151&lt;/item&gt;&lt;item&gt;152&lt;/item&gt;&lt;item&gt;157&lt;/item&gt;&lt;item&gt;158&lt;/item&gt;&lt;item&gt;159&lt;/item&gt;&lt;item&gt;160&lt;/item&gt;&lt;item&gt;161&lt;/item&gt;&lt;item&gt;162&lt;/item&gt;&lt;item&gt;164&lt;/item&gt;&lt;item&gt;165&lt;/item&gt;&lt;item&gt;166&lt;/item&gt;&lt;item&gt;167&lt;/item&gt;&lt;item&gt;170&lt;/item&gt;&lt;item&gt;172&lt;/item&gt;&lt;item&gt;175&lt;/item&gt;&lt;item&gt;176&lt;/item&gt;&lt;item&gt;177&lt;/item&gt;&lt;item&gt;179&lt;/item&gt;&lt;item&gt;180&lt;/item&gt;&lt;item&gt;181&lt;/item&gt;&lt;item&gt;183&lt;/item&gt;&lt;item&gt;184&lt;/item&gt;&lt;item&gt;186&lt;/item&gt;&lt;item&gt;187&lt;/item&gt;&lt;item&gt;188&lt;/item&gt;&lt;item&gt;189&lt;/item&gt;&lt;item&gt;190&lt;/item&gt;&lt;item&gt;191&lt;/item&gt;&lt;item&gt;193&lt;/item&gt;&lt;item&gt;194&lt;/item&gt;&lt;item&gt;195&lt;/item&gt;&lt;item&gt;196&lt;/item&gt;&lt;item&gt;197&lt;/item&gt;&lt;item&gt;198&lt;/item&gt;&lt;item&gt;200&lt;/item&gt;&lt;item&gt;201&lt;/item&gt;&lt;item&gt;202&lt;/item&gt;&lt;item&gt;203&lt;/item&gt;&lt;item&gt;206&lt;/item&gt;&lt;item&gt;207&lt;/item&gt;&lt;item&gt;208&lt;/item&gt;&lt;item&gt;209&lt;/item&gt;&lt;item&gt;210&lt;/item&gt;&lt;item&gt;211&lt;/item&gt;&lt;item&gt;212&lt;/item&gt;&lt;item&gt;213&lt;/item&gt;&lt;item&gt;214&lt;/item&gt;&lt;item&gt;6304&lt;/item&gt;&lt;item&gt;6305&lt;/item&gt;&lt;item&gt;6306&lt;/item&gt;&lt;item&gt;6307&lt;/item&gt;&lt;item&gt;6308&lt;/item&gt;&lt;item&gt;6309&lt;/item&gt;&lt;item&gt;6310&lt;/item&gt;&lt;item&gt;6311&lt;/item&gt;&lt;item&gt;6312&lt;/item&gt;&lt;item&gt;6313&lt;/item&gt;&lt;item&gt;6314&lt;/item&gt;&lt;item&gt;6315&lt;/item&gt;&lt;item&gt;6316&lt;/item&gt;&lt;item&gt;6317&lt;/item&gt;&lt;item&gt;6318&lt;/item&gt;&lt;item&gt;6319&lt;/item&gt;&lt;item&gt;6320&lt;/item&gt;&lt;item&gt;6321&lt;/item&gt;&lt;item&gt;6322&lt;/item&gt;&lt;item&gt;6323&lt;/item&gt;&lt;item&gt;6324&lt;/item&gt;&lt;item&gt;6325&lt;/item&gt;&lt;item&gt;6326&lt;/item&gt;&lt;item&gt;6327&lt;/item&gt;&lt;item&gt;6328&lt;/item&gt;&lt;item&gt;6329&lt;/item&gt;&lt;item&gt;6330&lt;/item&gt;&lt;item&gt;6331&lt;/item&gt;&lt;item&gt;6332&lt;/item&gt;&lt;item&gt;6333&lt;/item&gt;&lt;item&gt;6334&lt;/item&gt;&lt;item&gt;6335&lt;/item&gt;&lt;item&gt;6336&lt;/item&gt;&lt;item&gt;6337&lt;/item&gt;&lt;item&gt;6338&lt;/item&gt;&lt;item&gt;6339&lt;/item&gt;&lt;item&gt;6340&lt;/item&gt;&lt;item&gt;6341&lt;/item&gt;&lt;item&gt;6342&lt;/item&gt;&lt;item&gt;6343&lt;/item&gt;&lt;item&gt;6344&lt;/item&gt;&lt;item&gt;6345&lt;/item&gt;&lt;item&gt;6346&lt;/item&gt;&lt;item&gt;6347&lt;/item&gt;&lt;item&gt;6348&lt;/item&gt;&lt;item&gt;6349&lt;/item&gt;&lt;item&gt;6350&lt;/item&gt;&lt;item&gt;6351&lt;/item&gt;&lt;item&gt;6352&lt;/item&gt;&lt;item&gt;6353&lt;/item&gt;&lt;item&gt;6354&lt;/item&gt;&lt;item&gt;6355&lt;/item&gt;&lt;/record-ids&gt;&lt;/item&gt;&lt;/Libraries&gt;"/>
  </w:docVars>
  <w:rsids>
    <w:rsidRoot w:val="00566850"/>
    <w:rsid w:val="00000331"/>
    <w:rsid w:val="00000CED"/>
    <w:rsid w:val="00003678"/>
    <w:rsid w:val="00044B53"/>
    <w:rsid w:val="0005280A"/>
    <w:rsid w:val="00052EC7"/>
    <w:rsid w:val="00062AC5"/>
    <w:rsid w:val="00070339"/>
    <w:rsid w:val="000749C0"/>
    <w:rsid w:val="00082BBF"/>
    <w:rsid w:val="00083458"/>
    <w:rsid w:val="000C7DE2"/>
    <w:rsid w:val="000D05E2"/>
    <w:rsid w:val="000D1744"/>
    <w:rsid w:val="000D5D4C"/>
    <w:rsid w:val="000E2612"/>
    <w:rsid w:val="00100192"/>
    <w:rsid w:val="00106046"/>
    <w:rsid w:val="00110DEE"/>
    <w:rsid w:val="00122AE3"/>
    <w:rsid w:val="0012411E"/>
    <w:rsid w:val="0015778C"/>
    <w:rsid w:val="00167435"/>
    <w:rsid w:val="00196976"/>
    <w:rsid w:val="001B3C07"/>
    <w:rsid w:val="001C73E3"/>
    <w:rsid w:val="001F03CA"/>
    <w:rsid w:val="001F425E"/>
    <w:rsid w:val="001F7C6D"/>
    <w:rsid w:val="00200ECB"/>
    <w:rsid w:val="00226304"/>
    <w:rsid w:val="00233484"/>
    <w:rsid w:val="00257375"/>
    <w:rsid w:val="00267C39"/>
    <w:rsid w:val="00276DDB"/>
    <w:rsid w:val="002907B2"/>
    <w:rsid w:val="00292C98"/>
    <w:rsid w:val="002C39F7"/>
    <w:rsid w:val="002D58AA"/>
    <w:rsid w:val="002D5E3D"/>
    <w:rsid w:val="002E5574"/>
    <w:rsid w:val="00301BA6"/>
    <w:rsid w:val="00302B8D"/>
    <w:rsid w:val="00310F36"/>
    <w:rsid w:val="00322B58"/>
    <w:rsid w:val="00334526"/>
    <w:rsid w:val="00335B14"/>
    <w:rsid w:val="00342891"/>
    <w:rsid w:val="00355E5A"/>
    <w:rsid w:val="00357C84"/>
    <w:rsid w:val="00360A5C"/>
    <w:rsid w:val="00365B03"/>
    <w:rsid w:val="00375CFF"/>
    <w:rsid w:val="003A65EB"/>
    <w:rsid w:val="003A7C2D"/>
    <w:rsid w:val="003B2380"/>
    <w:rsid w:val="003B6B1B"/>
    <w:rsid w:val="003D46CD"/>
    <w:rsid w:val="00402508"/>
    <w:rsid w:val="00404679"/>
    <w:rsid w:val="00405CFB"/>
    <w:rsid w:val="00432269"/>
    <w:rsid w:val="004412CC"/>
    <w:rsid w:val="0047253B"/>
    <w:rsid w:val="00480C78"/>
    <w:rsid w:val="00483310"/>
    <w:rsid w:val="004846B0"/>
    <w:rsid w:val="00496425"/>
    <w:rsid w:val="00497B46"/>
    <w:rsid w:val="004C04EC"/>
    <w:rsid w:val="004C778D"/>
    <w:rsid w:val="004D1122"/>
    <w:rsid w:val="004D223C"/>
    <w:rsid w:val="004D38D6"/>
    <w:rsid w:val="004E239E"/>
    <w:rsid w:val="00501896"/>
    <w:rsid w:val="00512432"/>
    <w:rsid w:val="005146B2"/>
    <w:rsid w:val="00530F6C"/>
    <w:rsid w:val="00533290"/>
    <w:rsid w:val="0056501B"/>
    <w:rsid w:val="00566850"/>
    <w:rsid w:val="00570A15"/>
    <w:rsid w:val="00576B89"/>
    <w:rsid w:val="005A1161"/>
    <w:rsid w:val="005A574F"/>
    <w:rsid w:val="005D7B93"/>
    <w:rsid w:val="006035DB"/>
    <w:rsid w:val="00605D87"/>
    <w:rsid w:val="00614CB3"/>
    <w:rsid w:val="00640CDB"/>
    <w:rsid w:val="00654873"/>
    <w:rsid w:val="00657684"/>
    <w:rsid w:val="00662823"/>
    <w:rsid w:val="006779A0"/>
    <w:rsid w:val="0068046C"/>
    <w:rsid w:val="006B19B0"/>
    <w:rsid w:val="006B72A4"/>
    <w:rsid w:val="006D6F1E"/>
    <w:rsid w:val="00701027"/>
    <w:rsid w:val="00737AAA"/>
    <w:rsid w:val="00741E98"/>
    <w:rsid w:val="0074210E"/>
    <w:rsid w:val="0075140C"/>
    <w:rsid w:val="007532BC"/>
    <w:rsid w:val="00757C5A"/>
    <w:rsid w:val="00761E04"/>
    <w:rsid w:val="00765119"/>
    <w:rsid w:val="00765ABA"/>
    <w:rsid w:val="00770C48"/>
    <w:rsid w:val="00786DA6"/>
    <w:rsid w:val="007939F4"/>
    <w:rsid w:val="007B15E3"/>
    <w:rsid w:val="007B183C"/>
    <w:rsid w:val="007D2056"/>
    <w:rsid w:val="007D7BA1"/>
    <w:rsid w:val="00800396"/>
    <w:rsid w:val="00804AF5"/>
    <w:rsid w:val="00822D7F"/>
    <w:rsid w:val="008315AA"/>
    <w:rsid w:val="0083396F"/>
    <w:rsid w:val="0086178A"/>
    <w:rsid w:val="00864987"/>
    <w:rsid w:val="0086611A"/>
    <w:rsid w:val="0088124E"/>
    <w:rsid w:val="00893BB0"/>
    <w:rsid w:val="00895D5B"/>
    <w:rsid w:val="008B705D"/>
    <w:rsid w:val="008F1016"/>
    <w:rsid w:val="008F14FE"/>
    <w:rsid w:val="0091032F"/>
    <w:rsid w:val="00911BFE"/>
    <w:rsid w:val="009155AC"/>
    <w:rsid w:val="009160E0"/>
    <w:rsid w:val="00922E01"/>
    <w:rsid w:val="009271DF"/>
    <w:rsid w:val="00931BC2"/>
    <w:rsid w:val="00956120"/>
    <w:rsid w:val="009620DF"/>
    <w:rsid w:val="00963104"/>
    <w:rsid w:val="00982AB8"/>
    <w:rsid w:val="00991B77"/>
    <w:rsid w:val="009D3BCA"/>
    <w:rsid w:val="009D5E58"/>
    <w:rsid w:val="009E598A"/>
    <w:rsid w:val="009F035A"/>
    <w:rsid w:val="00A00334"/>
    <w:rsid w:val="00A00745"/>
    <w:rsid w:val="00A36A8E"/>
    <w:rsid w:val="00A47AF5"/>
    <w:rsid w:val="00A65E91"/>
    <w:rsid w:val="00A74372"/>
    <w:rsid w:val="00A802C3"/>
    <w:rsid w:val="00A80953"/>
    <w:rsid w:val="00A82BAA"/>
    <w:rsid w:val="00A92560"/>
    <w:rsid w:val="00A9333E"/>
    <w:rsid w:val="00A93CC3"/>
    <w:rsid w:val="00AC00C0"/>
    <w:rsid w:val="00AD0784"/>
    <w:rsid w:val="00AE093D"/>
    <w:rsid w:val="00AF09F6"/>
    <w:rsid w:val="00B02975"/>
    <w:rsid w:val="00B3053D"/>
    <w:rsid w:val="00B4186D"/>
    <w:rsid w:val="00B56625"/>
    <w:rsid w:val="00B5768F"/>
    <w:rsid w:val="00B62C76"/>
    <w:rsid w:val="00B652A1"/>
    <w:rsid w:val="00B72C29"/>
    <w:rsid w:val="00B80C98"/>
    <w:rsid w:val="00BA4346"/>
    <w:rsid w:val="00BB0B6D"/>
    <w:rsid w:val="00BB1A93"/>
    <w:rsid w:val="00BC79E8"/>
    <w:rsid w:val="00BD05E3"/>
    <w:rsid w:val="00BF7616"/>
    <w:rsid w:val="00C02800"/>
    <w:rsid w:val="00C14865"/>
    <w:rsid w:val="00C172A0"/>
    <w:rsid w:val="00C275A1"/>
    <w:rsid w:val="00C65D29"/>
    <w:rsid w:val="00C666DC"/>
    <w:rsid w:val="00C83406"/>
    <w:rsid w:val="00C90F62"/>
    <w:rsid w:val="00CD41DA"/>
    <w:rsid w:val="00D02619"/>
    <w:rsid w:val="00D105CF"/>
    <w:rsid w:val="00D13CDA"/>
    <w:rsid w:val="00D26EDA"/>
    <w:rsid w:val="00D315C1"/>
    <w:rsid w:val="00D96328"/>
    <w:rsid w:val="00DB0679"/>
    <w:rsid w:val="00DC59C9"/>
    <w:rsid w:val="00E01797"/>
    <w:rsid w:val="00E0316F"/>
    <w:rsid w:val="00E11389"/>
    <w:rsid w:val="00E13653"/>
    <w:rsid w:val="00E2302B"/>
    <w:rsid w:val="00E271EC"/>
    <w:rsid w:val="00E31580"/>
    <w:rsid w:val="00E71D32"/>
    <w:rsid w:val="00E852AA"/>
    <w:rsid w:val="00E953FB"/>
    <w:rsid w:val="00EB1198"/>
    <w:rsid w:val="00EB68BB"/>
    <w:rsid w:val="00ED38BD"/>
    <w:rsid w:val="00ED3A25"/>
    <w:rsid w:val="00EE56E4"/>
    <w:rsid w:val="00F00C49"/>
    <w:rsid w:val="00F02245"/>
    <w:rsid w:val="00F04518"/>
    <w:rsid w:val="00F221B6"/>
    <w:rsid w:val="00F516F7"/>
    <w:rsid w:val="00F62AAA"/>
    <w:rsid w:val="00FA1E58"/>
    <w:rsid w:val="00FB1C9D"/>
    <w:rsid w:val="00FC184D"/>
    <w:rsid w:val="00FF25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1E1A1E7-3875-41AF-A3C1-B357C952D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922E01"/>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922E01"/>
    <w:rPr>
      <w:rFonts w:ascii="Calibri" w:hAnsi="Calibri" w:cs="Calibri"/>
      <w:noProof/>
      <w:lang w:val="en-US"/>
    </w:rPr>
  </w:style>
  <w:style w:type="paragraph" w:customStyle="1" w:styleId="EndNoteBibliography">
    <w:name w:val="EndNote Bibliography"/>
    <w:basedOn w:val="Standard"/>
    <w:link w:val="EndNoteBibliographyZchn"/>
    <w:rsid w:val="00922E01"/>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922E01"/>
    <w:rPr>
      <w:rFonts w:ascii="Calibri" w:hAnsi="Calibri" w:cs="Calibri"/>
      <w:noProof/>
      <w:lang w:val="en-US"/>
    </w:rPr>
  </w:style>
  <w:style w:type="character" w:styleId="Kommentarzeichen">
    <w:name w:val="annotation reference"/>
    <w:basedOn w:val="Absatz-Standardschriftart"/>
    <w:uiPriority w:val="99"/>
    <w:semiHidden/>
    <w:unhideWhenUsed/>
    <w:rsid w:val="00B5768F"/>
    <w:rPr>
      <w:sz w:val="16"/>
      <w:szCs w:val="16"/>
    </w:rPr>
  </w:style>
  <w:style w:type="paragraph" w:styleId="Kommentartext">
    <w:name w:val="annotation text"/>
    <w:basedOn w:val="Standard"/>
    <w:link w:val="KommentartextZchn"/>
    <w:uiPriority w:val="99"/>
    <w:semiHidden/>
    <w:unhideWhenUsed/>
    <w:rsid w:val="00B5768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5768F"/>
    <w:rPr>
      <w:sz w:val="20"/>
      <w:szCs w:val="20"/>
    </w:rPr>
  </w:style>
  <w:style w:type="paragraph" w:styleId="Kommentarthema">
    <w:name w:val="annotation subject"/>
    <w:basedOn w:val="Kommentartext"/>
    <w:next w:val="Kommentartext"/>
    <w:link w:val="KommentarthemaZchn"/>
    <w:uiPriority w:val="99"/>
    <w:semiHidden/>
    <w:unhideWhenUsed/>
    <w:rsid w:val="00B5768F"/>
    <w:rPr>
      <w:b/>
      <w:bCs/>
    </w:rPr>
  </w:style>
  <w:style w:type="character" w:customStyle="1" w:styleId="KommentarthemaZchn">
    <w:name w:val="Kommentarthema Zchn"/>
    <w:basedOn w:val="KommentartextZchn"/>
    <w:link w:val="Kommentarthema"/>
    <w:uiPriority w:val="99"/>
    <w:semiHidden/>
    <w:rsid w:val="00B5768F"/>
    <w:rPr>
      <w:b/>
      <w:bCs/>
      <w:sz w:val="20"/>
      <w:szCs w:val="20"/>
    </w:rPr>
  </w:style>
  <w:style w:type="paragraph" w:styleId="Sprechblasentext">
    <w:name w:val="Balloon Text"/>
    <w:basedOn w:val="Standard"/>
    <w:link w:val="SprechblasentextZchn"/>
    <w:uiPriority w:val="99"/>
    <w:semiHidden/>
    <w:unhideWhenUsed/>
    <w:rsid w:val="00B5768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5768F"/>
    <w:rPr>
      <w:rFonts w:ascii="Tahoma" w:hAnsi="Tahoma" w:cs="Tahoma"/>
      <w:sz w:val="16"/>
      <w:szCs w:val="16"/>
    </w:rPr>
  </w:style>
  <w:style w:type="character" w:styleId="Platzhaltertext">
    <w:name w:val="Placeholder Text"/>
    <w:basedOn w:val="Absatz-Standardschriftart"/>
    <w:uiPriority w:val="99"/>
    <w:semiHidden/>
    <w:rsid w:val="00530F6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3478670">
      <w:bodyDiv w:val="1"/>
      <w:marLeft w:val="0"/>
      <w:marRight w:val="0"/>
      <w:marTop w:val="0"/>
      <w:marBottom w:val="0"/>
      <w:divBdr>
        <w:top w:val="none" w:sz="0" w:space="0" w:color="auto"/>
        <w:left w:val="none" w:sz="0" w:space="0" w:color="auto"/>
        <w:bottom w:val="none" w:sz="0" w:space="0" w:color="auto"/>
        <w:right w:val="none" w:sz="0" w:space="0" w:color="auto"/>
      </w:divBdr>
    </w:div>
    <w:div w:id="1013917579">
      <w:bodyDiv w:val="1"/>
      <w:marLeft w:val="0"/>
      <w:marRight w:val="0"/>
      <w:marTop w:val="0"/>
      <w:marBottom w:val="0"/>
      <w:divBdr>
        <w:top w:val="none" w:sz="0" w:space="0" w:color="auto"/>
        <w:left w:val="none" w:sz="0" w:space="0" w:color="auto"/>
        <w:bottom w:val="none" w:sz="0" w:space="0" w:color="auto"/>
        <w:right w:val="none" w:sz="0" w:space="0" w:color="auto"/>
      </w:divBdr>
    </w:div>
    <w:div w:id="1200124730">
      <w:bodyDiv w:val="1"/>
      <w:marLeft w:val="0"/>
      <w:marRight w:val="0"/>
      <w:marTop w:val="0"/>
      <w:marBottom w:val="0"/>
      <w:divBdr>
        <w:top w:val="none" w:sz="0" w:space="0" w:color="auto"/>
        <w:left w:val="none" w:sz="0" w:space="0" w:color="auto"/>
        <w:bottom w:val="none" w:sz="0" w:space="0" w:color="auto"/>
        <w:right w:val="none" w:sz="0" w:space="0" w:color="auto"/>
      </w:divBdr>
    </w:div>
    <w:div w:id="1902254513">
      <w:bodyDiv w:val="1"/>
      <w:marLeft w:val="0"/>
      <w:marRight w:val="0"/>
      <w:marTop w:val="0"/>
      <w:marBottom w:val="0"/>
      <w:divBdr>
        <w:top w:val="none" w:sz="0" w:space="0" w:color="auto"/>
        <w:left w:val="none" w:sz="0" w:space="0" w:color="auto"/>
        <w:bottom w:val="none" w:sz="0" w:space="0" w:color="auto"/>
        <w:right w:val="none" w:sz="0" w:space="0" w:color="auto"/>
      </w:divBdr>
    </w:div>
    <w:div w:id="1970628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2AEFE2-A0CA-4465-9D78-24F9A2BA3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7768</Words>
  <Characters>111942</Characters>
  <Application>Microsoft Office Word</Application>
  <DocSecurity>0</DocSecurity>
  <Lines>932</Lines>
  <Paragraphs>258</Paragraphs>
  <ScaleCrop>false</ScaleCrop>
  <HeadingPairs>
    <vt:vector size="2" baseType="variant">
      <vt:variant>
        <vt:lpstr>Titel</vt:lpstr>
      </vt:variant>
      <vt:variant>
        <vt:i4>1</vt:i4>
      </vt:variant>
    </vt:vector>
  </HeadingPairs>
  <TitlesOfParts>
    <vt:vector size="1" baseType="lpstr">
      <vt:lpstr/>
    </vt:vector>
  </TitlesOfParts>
  <Company>UKD</Company>
  <LinksUpToDate>false</LinksUpToDate>
  <CharactersWithSpaces>12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Benutzer</dc:creator>
  <cp:lastModifiedBy>TMT</cp:lastModifiedBy>
  <cp:revision>2</cp:revision>
  <dcterms:created xsi:type="dcterms:W3CDTF">2017-12-31T14:59:00Z</dcterms:created>
  <dcterms:modified xsi:type="dcterms:W3CDTF">2017-12-31T14:59:00Z</dcterms:modified>
</cp:coreProperties>
</file>